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C04EA9">
      <w:pPr>
        <w:jc w:val="center"/>
        <w:rPr>
          <w:b/>
          <w:bCs/>
        </w:rPr>
      </w:pPr>
    </w:p>
    <w:p w14:paraId="20E5D793" w14:textId="77777777" w:rsidR="001E337B" w:rsidRDefault="001E337B" w:rsidP="00C04EA9">
      <w:pPr>
        <w:jc w:val="center"/>
        <w:rPr>
          <w:b/>
          <w:bCs/>
        </w:rPr>
      </w:pPr>
    </w:p>
    <w:p w14:paraId="0C9E7EA5" w14:textId="77777777" w:rsidR="001E337B" w:rsidRDefault="001E337B" w:rsidP="00C04EA9">
      <w:pPr>
        <w:jc w:val="center"/>
        <w:rPr>
          <w:b/>
          <w:bCs/>
        </w:rPr>
      </w:pPr>
    </w:p>
    <w:p w14:paraId="7493B372" w14:textId="77777777" w:rsidR="001E337B" w:rsidRDefault="001E337B" w:rsidP="00C04EA9">
      <w:pPr>
        <w:jc w:val="center"/>
        <w:rPr>
          <w:b/>
          <w:bCs/>
        </w:rPr>
      </w:pPr>
    </w:p>
    <w:p w14:paraId="0829FAF2" w14:textId="77777777" w:rsidR="001E337B" w:rsidRDefault="001E337B" w:rsidP="00C04EA9">
      <w:pPr>
        <w:jc w:val="center"/>
        <w:rPr>
          <w:b/>
          <w:bCs/>
        </w:rPr>
      </w:pPr>
    </w:p>
    <w:p w14:paraId="2D0873A6" w14:textId="77777777" w:rsidR="001E337B" w:rsidRDefault="001E337B" w:rsidP="00C04EA9">
      <w:pPr>
        <w:jc w:val="center"/>
        <w:rPr>
          <w:b/>
          <w:bCs/>
        </w:rPr>
      </w:pPr>
    </w:p>
    <w:p w14:paraId="7431B989" w14:textId="77777777" w:rsidR="001E337B" w:rsidRDefault="001E337B" w:rsidP="00C04EA9">
      <w:pPr>
        <w:jc w:val="center"/>
        <w:rPr>
          <w:b/>
          <w:bCs/>
        </w:rPr>
      </w:pPr>
    </w:p>
    <w:p w14:paraId="68908833" w14:textId="77777777" w:rsidR="001E337B" w:rsidRDefault="001E337B" w:rsidP="00C04EA9">
      <w:pPr>
        <w:jc w:val="center"/>
        <w:rPr>
          <w:b/>
          <w:bCs/>
        </w:rPr>
      </w:pPr>
    </w:p>
    <w:p w14:paraId="43E101C6" w14:textId="77777777" w:rsidR="001E337B" w:rsidRDefault="001E337B" w:rsidP="00C04EA9">
      <w:pPr>
        <w:jc w:val="center"/>
        <w:rPr>
          <w:b/>
          <w:bCs/>
        </w:rPr>
      </w:pPr>
    </w:p>
    <w:p w14:paraId="73B2BADD" w14:textId="77777777" w:rsidR="001E337B" w:rsidRDefault="001E337B" w:rsidP="00C04EA9">
      <w:pPr>
        <w:jc w:val="center"/>
        <w:rPr>
          <w:b/>
          <w:bCs/>
        </w:rPr>
      </w:pPr>
    </w:p>
    <w:p w14:paraId="70C55A25" w14:textId="2A0DEFBC" w:rsidR="00BF4260" w:rsidRPr="00BF3340" w:rsidRDefault="080C7A46" w:rsidP="00C04EA9">
      <w:pPr>
        <w:jc w:val="center"/>
        <w:rPr>
          <w:b/>
          <w:bCs/>
        </w:rPr>
      </w:pPr>
      <w:r w:rsidRPr="00BF3340">
        <w:rPr>
          <w:b/>
          <w:bCs/>
        </w:rPr>
        <w:t>Working Title:</w:t>
      </w:r>
    </w:p>
    <w:p w14:paraId="68B3A0D9" w14:textId="2EDE2C34" w:rsidR="0BC540AD" w:rsidRDefault="05F5622C" w:rsidP="00C04EA9">
      <w:pPr>
        <w:jc w:val="center"/>
      </w:pPr>
      <w:r>
        <w:t>Factors influencing the h</w:t>
      </w:r>
      <w:r w:rsidR="29D44ABC">
        <w:t xml:space="preserve">ealth and longevity of created </w:t>
      </w:r>
      <w:r w:rsidR="4078A57A">
        <w:t xml:space="preserve">tidal </w:t>
      </w:r>
      <w:r w:rsidR="29D44ABC">
        <w:t>marshes in the F</w:t>
      </w:r>
      <w:r w:rsidR="5665B5AB">
        <w:t>raser River Estuary, British Columbia</w:t>
      </w:r>
    </w:p>
    <w:p w14:paraId="5ADA0CD3" w14:textId="2AB799A3" w:rsidR="1D73B96D" w:rsidRDefault="1D73B96D" w:rsidP="00C04EA9">
      <w:pPr>
        <w:jc w:val="center"/>
      </w:pPr>
    </w:p>
    <w:p w14:paraId="608DC4AD" w14:textId="39BEFF1C" w:rsidR="001E337B" w:rsidRDefault="001E337B" w:rsidP="00C04EA9">
      <w:pPr>
        <w:jc w:val="center"/>
      </w:pPr>
    </w:p>
    <w:p w14:paraId="6F4D9BFA" w14:textId="77777777" w:rsidR="001E337B" w:rsidRDefault="001E337B" w:rsidP="00C04EA9">
      <w:pPr>
        <w:jc w:val="center"/>
      </w:pPr>
    </w:p>
    <w:p w14:paraId="40F9E2C4" w14:textId="7A87C92D" w:rsidR="080C7A46" w:rsidRPr="00BF3340" w:rsidRDefault="080C7A46" w:rsidP="00C04EA9">
      <w:pPr>
        <w:jc w:val="center"/>
        <w:rPr>
          <w:b/>
          <w:bCs/>
        </w:rPr>
      </w:pPr>
      <w:r w:rsidRPr="00BF3340">
        <w:rPr>
          <w:b/>
          <w:bCs/>
        </w:rPr>
        <w:t>Authors:</w:t>
      </w:r>
    </w:p>
    <w:p w14:paraId="4B935CF5" w14:textId="0C024DEB" w:rsidR="080C7A46" w:rsidRDefault="793CB95E" w:rsidP="00C04EA9">
      <w:pPr>
        <w:jc w:val="center"/>
      </w:pPr>
      <w:r>
        <w:t xml:space="preserve">Daniel Stewart, Daniel </w:t>
      </w:r>
      <w:proofErr w:type="spellStart"/>
      <w:r>
        <w:t>Hennigar</w:t>
      </w:r>
      <w:proofErr w:type="spellEnd"/>
    </w:p>
    <w:p w14:paraId="7140B953" w14:textId="0F65B89D" w:rsidR="1D73B96D" w:rsidRDefault="1D73B96D" w:rsidP="00C04EA9">
      <w:pPr>
        <w:jc w:val="center"/>
      </w:pPr>
    </w:p>
    <w:p w14:paraId="4C681D00" w14:textId="512D6B28" w:rsidR="001E337B" w:rsidRDefault="001E337B" w:rsidP="00C04EA9">
      <w:pPr>
        <w:jc w:val="center"/>
      </w:pPr>
    </w:p>
    <w:p w14:paraId="5674B56C" w14:textId="5660CC8C" w:rsidR="001E337B" w:rsidRDefault="001E337B" w:rsidP="00C04EA9">
      <w:pPr>
        <w:jc w:val="center"/>
      </w:pPr>
    </w:p>
    <w:p w14:paraId="5A93E84E" w14:textId="77777777" w:rsidR="001E337B" w:rsidRDefault="001E337B" w:rsidP="00C04EA9">
      <w:pPr>
        <w:jc w:val="center"/>
      </w:pPr>
    </w:p>
    <w:p w14:paraId="22008928" w14:textId="1C528B74" w:rsidR="080C7A46" w:rsidRPr="00BF3340" w:rsidRDefault="6DD510D2" w:rsidP="00C04EA9">
      <w:pPr>
        <w:jc w:val="center"/>
        <w:rPr>
          <w:b/>
          <w:bCs/>
        </w:rPr>
      </w:pPr>
      <w:r w:rsidRPr="00BF3340">
        <w:rPr>
          <w:b/>
          <w:bCs/>
        </w:rPr>
        <w:t>Acknowledgements:</w:t>
      </w:r>
    </w:p>
    <w:p w14:paraId="44ACB64C" w14:textId="63DCE9A6" w:rsidR="080C7A46" w:rsidRDefault="78611453" w:rsidP="00C04EA9">
      <w:pPr>
        <w:jc w:val="center"/>
      </w:pPr>
      <w:r>
        <w:t xml:space="preserve">Ducks Unlimited Canada, </w:t>
      </w:r>
      <w:r w:rsidR="00D048B3">
        <w:t>f</w:t>
      </w:r>
      <w:r>
        <w:t>unders, VFPA,</w:t>
      </w:r>
      <w:r w:rsidR="78B91DC7">
        <w:t xml:space="preserve"> </w:t>
      </w:r>
      <w:r>
        <w:t xml:space="preserve">DFO, </w:t>
      </w:r>
      <w:proofErr w:type="spellStart"/>
      <w:r>
        <w:t>MetroVan</w:t>
      </w:r>
      <w:proofErr w:type="spellEnd"/>
      <w:r>
        <w:t xml:space="preserve">, </w:t>
      </w:r>
      <w:r w:rsidR="00E85ECD">
        <w:t xml:space="preserve">UBC Applied Statistics, </w:t>
      </w:r>
      <w:r>
        <w:t>various private businesses that permitted access, CMN</w:t>
      </w:r>
      <w:r w:rsidR="715C7CEE">
        <w:t>, reviewers</w:t>
      </w:r>
      <w:r w:rsidR="001E337B">
        <w:t xml:space="preserve"> (pending)</w:t>
      </w:r>
    </w:p>
    <w:p w14:paraId="560F8D0D" w14:textId="7A900726" w:rsidR="53790177" w:rsidRDefault="53790177" w:rsidP="00C04EA9">
      <w:pPr>
        <w:jc w:val="center"/>
      </w:pPr>
    </w:p>
    <w:p w14:paraId="4EB49DD0" w14:textId="37A7FC08" w:rsidR="53790177" w:rsidRDefault="53790177" w:rsidP="00C04EA9">
      <w:pPr>
        <w:jc w:val="center"/>
      </w:pPr>
    </w:p>
    <w:p w14:paraId="2F380E7D" w14:textId="47C73256" w:rsidR="53790177" w:rsidRDefault="53790177" w:rsidP="00C04EA9">
      <w:pPr>
        <w:jc w:val="center"/>
      </w:pPr>
    </w:p>
    <w:p w14:paraId="0EE90CD5" w14:textId="79052644" w:rsidR="1D73B96D" w:rsidRDefault="1D73B96D" w:rsidP="00C04EA9">
      <w:pPr>
        <w:jc w:val="center"/>
      </w:pPr>
    </w:p>
    <w:p w14:paraId="184B3FF5" w14:textId="15048CF2" w:rsidR="1D73B96D" w:rsidRDefault="1D73B96D" w:rsidP="00C04EA9">
      <w:pPr>
        <w:jc w:val="center"/>
      </w:pPr>
    </w:p>
    <w:p w14:paraId="76B1D4F7" w14:textId="1BE9AE85" w:rsidR="1D73B96D" w:rsidRDefault="1D73B96D" w:rsidP="00C04EA9">
      <w:pPr>
        <w:jc w:val="center"/>
      </w:pPr>
      <w:r>
        <w:br w:type="page"/>
      </w:r>
    </w:p>
    <w:p w14:paraId="10462DB2" w14:textId="40F2179D" w:rsidR="35E04520" w:rsidRPr="001E337B" w:rsidRDefault="080F1376" w:rsidP="00C04EA9">
      <w:pPr>
        <w:pStyle w:val="Heading1"/>
        <w:numPr>
          <w:ilvl w:val="0"/>
          <w:numId w:val="0"/>
        </w:numPr>
        <w:ind w:left="432" w:hanging="432"/>
      </w:pPr>
      <w:r w:rsidRPr="001E337B">
        <w:lastRenderedPageBreak/>
        <w:t>Abstract</w:t>
      </w:r>
    </w:p>
    <w:p w14:paraId="490DB3A2" w14:textId="145BD268" w:rsidR="00E97C30" w:rsidRDefault="4516CBE6" w:rsidP="00C04EA9">
      <w:r w:rsidRPr="00FF6217">
        <w:t>More than 100 tidal marsh creation projects have</w:t>
      </w:r>
      <w:r w:rsidR="3015A139" w:rsidRPr="00FF6217">
        <w:t xml:space="preserve"> been </w:t>
      </w:r>
      <w:r w:rsidR="007F21A8">
        <w:t xml:space="preserve">constructed </w:t>
      </w:r>
      <w:r w:rsidRPr="00FF6217">
        <w:t>in the Fraser River Estuary</w:t>
      </w:r>
      <w:r w:rsidR="2FA19E39" w:rsidRPr="00FF6217">
        <w:t>, British Columbia,</w:t>
      </w:r>
      <w:r w:rsidRPr="00FF6217">
        <w:t xml:space="preserve"> from the 1970s to present</w:t>
      </w:r>
      <w:r w:rsidR="283A8117" w:rsidRPr="00FF6217">
        <w:t xml:space="preserve">. </w:t>
      </w:r>
      <w:r w:rsidR="5AA66B7C" w:rsidRPr="00FF6217">
        <w:t>Though these projects share similar habitat creation goals, they differ in their respective designs and environmental contexts. Past</w:t>
      </w:r>
      <w:r w:rsidR="4469A0C4" w:rsidRPr="00FF6217">
        <w:t xml:space="preserve"> studies described and evaluated </w:t>
      </w:r>
      <w:r w:rsidR="001E337B">
        <w:t xml:space="preserve">many of </w:t>
      </w:r>
      <w:r w:rsidR="4469A0C4" w:rsidRPr="00FF6217">
        <w:t>these</w:t>
      </w:r>
      <w:r w:rsidR="001E337B">
        <w:t xml:space="preserve"> projects</w:t>
      </w:r>
      <w:r w:rsidR="4469A0C4" w:rsidRPr="00FF6217">
        <w:t xml:space="preserve"> </w:t>
      </w:r>
      <w:r w:rsidR="099E155A" w:rsidRPr="00FF6217">
        <w:t>and found</w:t>
      </w:r>
      <w:r w:rsidR="009C7E6E">
        <w:t xml:space="preserve"> varied success, </w:t>
      </w:r>
      <w:r w:rsidR="4469A0C4" w:rsidRPr="00FF6217">
        <w:t>but</w:t>
      </w:r>
      <w:r w:rsidR="2F2D365C" w:rsidRPr="00FF6217">
        <w:t xml:space="preserve"> the</w:t>
      </w:r>
      <w:r w:rsidR="4469A0C4" w:rsidRPr="00FF6217">
        <w:t xml:space="preserve"> f</w:t>
      </w:r>
      <w:r w:rsidR="47FCFC42" w:rsidRPr="00FF6217">
        <w:t>actors that determine the</w:t>
      </w:r>
      <w:r w:rsidR="001E337B">
        <w:t>ir outcomes</w:t>
      </w:r>
      <w:r w:rsidR="47FCFC42" w:rsidRPr="00FF6217">
        <w:t xml:space="preserve"> ha</w:t>
      </w:r>
      <w:r w:rsidR="01E00DE5" w:rsidRPr="00FF6217">
        <w:t>ve</w:t>
      </w:r>
      <w:r w:rsidR="47FCFC42" w:rsidRPr="00FF6217">
        <w:t xml:space="preserve"> </w:t>
      </w:r>
      <w:r w:rsidR="001E337B">
        <w:t>not</w:t>
      </w:r>
      <w:r w:rsidR="47FCFC42" w:rsidRPr="00FF6217">
        <w:t xml:space="preserve"> yet been formally investigated</w:t>
      </w:r>
      <w:r w:rsidR="1D736647" w:rsidRPr="00FF6217">
        <w:t>.</w:t>
      </w:r>
      <w:r w:rsidR="06CF80D1" w:rsidRPr="00FF6217">
        <w:t xml:space="preserve"> </w:t>
      </w:r>
      <w:r w:rsidR="001E337B" w:rsidRPr="00FF6217">
        <w:t>Using a combination of field sampling</w:t>
      </w:r>
      <w:r w:rsidR="001E337B">
        <w:t xml:space="preserve">, </w:t>
      </w:r>
      <w:r w:rsidR="001E337B" w:rsidRPr="00FF6217">
        <w:t>remote sensing</w:t>
      </w:r>
      <w:r w:rsidR="001E337B">
        <w:t>, and statistical modeling</w:t>
      </w:r>
      <w:r w:rsidR="001E337B" w:rsidRPr="00FF6217">
        <w:t xml:space="preserve">, </w:t>
      </w:r>
      <w:r w:rsidR="001E337B">
        <w:t>w</w:t>
      </w:r>
      <w:r w:rsidR="389DFD53" w:rsidRPr="00FF6217">
        <w:t>e aimed to address this knowledge gap by asking</w:t>
      </w:r>
      <w:r w:rsidR="76D59857" w:rsidRPr="00FF6217">
        <w:t xml:space="preserve"> what factors</w:t>
      </w:r>
      <w:r w:rsidR="03A77843" w:rsidRPr="00FF6217">
        <w:t xml:space="preserve"> determine</w:t>
      </w:r>
      <w:r w:rsidR="76D59857" w:rsidRPr="00FF6217">
        <w:t xml:space="preserve"> </w:t>
      </w:r>
      <w:r w:rsidR="3E0DFBA0" w:rsidRPr="00FF6217">
        <w:t>(1)</w:t>
      </w:r>
      <w:r w:rsidR="5F4695D8" w:rsidRPr="00FF6217">
        <w:t xml:space="preserve"> </w:t>
      </w:r>
      <w:r w:rsidR="76D59857" w:rsidRPr="00FF6217">
        <w:t xml:space="preserve">whether </w:t>
      </w:r>
      <w:r w:rsidR="55226284" w:rsidRPr="00FF6217">
        <w:t>created</w:t>
      </w:r>
      <w:r w:rsidR="76D59857" w:rsidRPr="00FF6217">
        <w:t xml:space="preserve"> marshes remain vegetated, </w:t>
      </w:r>
      <w:r w:rsidR="2DBAF02D" w:rsidRPr="00FF6217">
        <w:t xml:space="preserve">and </w:t>
      </w:r>
      <w:r w:rsidR="76D59857" w:rsidRPr="00FF6217">
        <w:t>(2) the health</w:t>
      </w:r>
      <w:r w:rsidR="41F46E9E" w:rsidRPr="00FF6217">
        <w:t xml:space="preserve"> </w:t>
      </w:r>
      <w:r w:rsidR="14E88700" w:rsidRPr="00FF6217">
        <w:t xml:space="preserve">of </w:t>
      </w:r>
      <w:r w:rsidR="7898E534" w:rsidRPr="00FF6217">
        <w:t>created</w:t>
      </w:r>
      <w:r w:rsidR="41F46E9E" w:rsidRPr="00FF6217">
        <w:t xml:space="preserve"> marsh plant communities.</w:t>
      </w:r>
      <w:r w:rsidR="7409B9C4" w:rsidRPr="00FF6217">
        <w:t xml:space="preserve"> </w:t>
      </w:r>
      <w:r w:rsidR="3078D854" w:rsidRPr="00FF6217">
        <w:t xml:space="preserve">We </w:t>
      </w:r>
      <w:r w:rsidR="001E337B">
        <w:t xml:space="preserve">found that recession is an issue among </w:t>
      </w:r>
      <w:r w:rsidR="00E97C30">
        <w:t xml:space="preserve">the 79 </w:t>
      </w:r>
      <w:r w:rsidR="001E337B">
        <w:t>created marshes</w:t>
      </w:r>
      <w:r w:rsidR="007F21A8">
        <w:t xml:space="preserve"> visited</w:t>
      </w:r>
      <w:r w:rsidR="001E337B">
        <w:t>, with estimated loss</w:t>
      </w:r>
      <w:r w:rsidR="00E97C30">
        <w:t>es</w:t>
      </w:r>
      <w:r w:rsidR="001E337B">
        <w:t xml:space="preserve"> of </w:t>
      </w:r>
      <w:r w:rsidR="009C7E6E">
        <w:t>15,000 m</w:t>
      </w:r>
      <w:r w:rsidR="009C7E6E" w:rsidRPr="001E337B">
        <w:rPr>
          <w:vertAlign w:val="superscript"/>
        </w:rPr>
        <w:t>2</w:t>
      </w:r>
      <w:r w:rsidR="009C7E6E">
        <w:t xml:space="preserve"> of </w:t>
      </w:r>
      <w:r w:rsidR="00E97C30">
        <w:t xml:space="preserve">tidal marsh </w:t>
      </w:r>
      <w:r w:rsidR="009C7E6E">
        <w:t>habitat</w:t>
      </w:r>
      <w:r w:rsidR="001E337B">
        <w:t>.</w:t>
      </w:r>
      <w:r w:rsidR="009C7E6E">
        <w:t xml:space="preserve"> </w:t>
      </w:r>
      <w:r w:rsidR="00E97C30">
        <w:t>P</w:t>
      </w:r>
      <w:r w:rsidR="113FCE39" w:rsidRPr="00FF6217">
        <w:t>rotective infrastructure, specifically debris fencing and offshore structures such as marina docks and log</w:t>
      </w:r>
      <w:r w:rsidR="009C7E6E">
        <w:t xml:space="preserve"> storage</w:t>
      </w:r>
      <w:r w:rsidR="113FCE39" w:rsidRPr="00FF6217">
        <w:t xml:space="preserve"> booms </w:t>
      </w:r>
      <w:r w:rsidR="009C7E6E">
        <w:t>mitigated recession,</w:t>
      </w:r>
      <w:r w:rsidR="68B48693" w:rsidRPr="00FF6217">
        <w:t xml:space="preserve"> while </w:t>
      </w:r>
      <w:r w:rsidR="009C7E6E">
        <w:t xml:space="preserve">sites built in the </w:t>
      </w:r>
      <w:r w:rsidR="7DE855E5" w:rsidRPr="00FF6217">
        <w:t xml:space="preserve">North Arm </w:t>
      </w:r>
      <w:r w:rsidR="009C7E6E">
        <w:t>averaged 18% more recession.</w:t>
      </w:r>
      <w:r w:rsidR="7DE855E5" w:rsidRPr="00FF6217">
        <w:t xml:space="preserve"> </w:t>
      </w:r>
      <w:r w:rsidR="00E97C30">
        <w:t xml:space="preserve">Sites that were lower in elevation and contained higher proportions of edge habitat were more vulnerable to recession than high elevation sites. Dominance of native species declined at a rate of 1% per kilometer upriver, </w:t>
      </w:r>
      <w:r w:rsidR="007F21A8">
        <w:t xml:space="preserve">while invasive cattail defied this trend, </w:t>
      </w:r>
      <w:r w:rsidR="00E97C30">
        <w:t>dominating</w:t>
      </w:r>
      <w:r w:rsidR="007F21A8">
        <w:t xml:space="preserve"> many of the</w:t>
      </w:r>
      <w:r w:rsidR="00E97C30">
        <w:t xml:space="preserve"> outer estuary sites it occurred in, with </w:t>
      </w:r>
      <w:r w:rsidR="007F21A8">
        <w:t>preference</w:t>
      </w:r>
      <w:r w:rsidR="00E97C30">
        <w:t xml:space="preserve"> for inland basin designs. Native and non-native plant species richness shared similar trends across the estuary, </w:t>
      </w:r>
      <w:r w:rsidR="007F21A8">
        <w:t xml:space="preserve">increasing with elevation and distance upriver. These findings offer insight into the role that site design and location play in the outcome of marsh creation projects, and the potential challenges posed by environmental change in the estuary.  </w:t>
      </w:r>
    </w:p>
    <w:p w14:paraId="7F49CE9C" w14:textId="77777777" w:rsidR="00E97C30" w:rsidRDefault="00E97C30" w:rsidP="00C04EA9"/>
    <w:p w14:paraId="7BB417E1" w14:textId="77777777" w:rsidR="00E97C30" w:rsidRDefault="00E97C30" w:rsidP="00C04EA9"/>
    <w:p w14:paraId="6FB1BB8F" w14:textId="2006B31E" w:rsidR="1D73B96D" w:rsidRDefault="1D73B96D" w:rsidP="00C04EA9"/>
    <w:p w14:paraId="5C8F2D7A" w14:textId="77777777" w:rsidR="00BF3340" w:rsidRDefault="00BF3340" w:rsidP="00C04EA9">
      <w:pPr>
        <w:spacing w:line="240" w:lineRule="auto"/>
        <w:jc w:val="left"/>
        <w:rPr>
          <w:rFonts w:asciiTheme="majorHAnsi" w:eastAsiaTheme="majorEastAsia" w:hAnsiTheme="majorHAnsi" w:cstheme="majorBidi"/>
          <w:color w:val="2F5496" w:themeColor="accent1" w:themeShade="BF"/>
          <w:sz w:val="32"/>
          <w:szCs w:val="32"/>
        </w:rPr>
      </w:pPr>
      <w:r>
        <w:br w:type="page"/>
      </w:r>
    </w:p>
    <w:p w14:paraId="0315FD44" w14:textId="0A93A0DE" w:rsidR="600A8E5D" w:rsidRPr="009127CF" w:rsidRDefault="600A8E5D" w:rsidP="00C04EA9">
      <w:pPr>
        <w:pStyle w:val="Heading1"/>
      </w:pPr>
      <w:r w:rsidRPr="009127CF">
        <w:lastRenderedPageBreak/>
        <w:t>Introduction</w:t>
      </w:r>
    </w:p>
    <w:p w14:paraId="44D329B8" w14:textId="47D09AB0" w:rsidR="285BB47C" w:rsidRDefault="6A61DF40" w:rsidP="00C04EA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a</w:t>
      </w:r>
      <w:r w:rsidR="00BF3340">
        <w:t xml:space="preserve"> </w:t>
      </w:r>
      <w:r w:rsidR="228F5A5F" w:rsidRPr="559EFC6C">
        <w:t xml:space="preserve"> </w:t>
      </w:r>
      <w:r w:rsidR="4F54D229" w:rsidRPr="559EFC6C">
        <w:t>as they contain</w:t>
      </w:r>
      <w:r w:rsidR="2B508DE9" w:rsidRPr="559EFC6C">
        <w:t xml:space="preserve"> </w:t>
      </w:r>
      <w:r w:rsidR="37008EF0" w:rsidRPr="559EFC6C">
        <w:t>productive airable land,</w:t>
      </w:r>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20002532" w:rsidRPr="559EFC6C">
        <w:t xml:space="preserve">ecological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r w:rsidR="7DF7DB11" w:rsidRPr="559EFC6C">
        <w:t>where</w:t>
      </w:r>
      <w:r w:rsidR="456BE504" w:rsidRPr="559EFC6C">
        <w:t xml:space="preserve"> </w:t>
      </w:r>
      <w:r w:rsidR="61E35896" w:rsidRPr="559EFC6C">
        <w:t xml:space="preserve">threats such as </w:t>
      </w:r>
      <w:r w:rsidR="456BE504" w:rsidRPr="559EFC6C">
        <w:t>climate change</w:t>
      </w:r>
      <w:r w:rsidR="54A421FC" w:rsidRPr="559EFC6C">
        <w:t>, sea 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A35A92">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C04EA9"/>
    <w:p w14:paraId="2085FD17" w14:textId="65B4125F" w:rsidR="2A225E5F" w:rsidRDefault="2A225E5F" w:rsidP="00C04EA9">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A35A92">
        <w:instrText xml:space="preserve"> ADDIN ZOTERO_ITEM CSL_CITATION {"citationID":"0kEEbI1F","properties":{"formattedCitation":"(Brophy et al. 2019)","plainCitation":"(Brophy et al. 2019)","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 xml:space="preserve">70 </w:t>
      </w:r>
      <w:r w:rsidR="00D048B3">
        <w:t>–</w:t>
      </w:r>
      <w:r w:rsidR="1919A308" w:rsidRPr="201FC456">
        <w:t xml:space="preserve"> 90% </w:t>
      </w:r>
      <w:r w:rsidR="6079A114" w:rsidRPr="201FC456">
        <w:t xml:space="preserve">since European settlement </w:t>
      </w:r>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r w:rsidR="1919A308" w:rsidRPr="201FC456">
        <w:t xml:space="preserve">. </w:t>
      </w:r>
      <w:r w:rsidR="7232720D" w:rsidRPr="201FC456">
        <w:t>Such 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the host of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r w:rsidR="35A6CC13" w:rsidRPr="201FC456">
        <w:t xml:space="preserve"> </w:t>
      </w:r>
      <w:r w:rsidR="135053D0" w:rsidRPr="201FC456">
        <w:t xml:space="preserve">declining Pacific </w:t>
      </w:r>
      <w:r w:rsidR="56500B64" w:rsidRPr="201FC456">
        <w:t>S</w:t>
      </w:r>
      <w:r w:rsidR="7232720D" w:rsidRPr="201FC456">
        <w:t>almon</w:t>
      </w:r>
      <w:r w:rsidR="0D942F74" w:rsidRPr="201FC456">
        <w:t xml:space="preserve"> populations</w:t>
      </w:r>
      <w:r w:rsidR="6E029151" w:rsidRPr="201FC456">
        <w:t>, wh</w:t>
      </w:r>
      <w:r w:rsidR="757E7A10" w:rsidRPr="201FC456">
        <w:t>o</w:t>
      </w:r>
      <w:r w:rsidR="6C5D456C" w:rsidRPr="201FC456">
        <w:t xml:space="preserve"> utilize</w:t>
      </w:r>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network of estuaries along the west coast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for 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C04EA9"/>
    <w:p w14:paraId="4E5FFBF3" w14:textId="18716291" w:rsidR="5497B397" w:rsidRDefault="67DAF065" w:rsidP="00C04EA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A35A92">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433614">
        <w:rPr>
          <w:rStyle w:val="FootnoteReference"/>
        </w:rPr>
        <w:footnoteReference w:id="1"/>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r w:rsidR="610B92A8" w:rsidRPr="3A5D7FCA">
        <w:t>revisions</w:t>
      </w:r>
      <w:r w:rsidR="2A724D44" w:rsidRPr="3A5D7FCA">
        <w:t xml:space="preserve"> </w:t>
      </w:r>
      <w:r w:rsidR="6F8F6329" w:rsidRPr="3A5D7FCA">
        <w:t>a</w:t>
      </w:r>
      <w:r w:rsidR="213D5554" w:rsidRPr="3A5D7FCA">
        <w:t>nd</w:t>
      </w:r>
      <w:r w:rsidR="6F8F6329" w:rsidRPr="3A5D7FCA">
        <w:t xml:space="preserve"> Fish Habitat Protection Policy Statement (2019)</w:t>
      </w:r>
      <w:r w:rsidR="2E82E334" w:rsidRPr="46F3B442">
        <w:t xml:space="preserve">, though </w:t>
      </w:r>
      <w:r w:rsidR="5E028C99" w:rsidRPr="46F3B442">
        <w:t xml:space="preserve">now </w:t>
      </w:r>
      <w:r w:rsidR="2E82E334" w:rsidRPr="46F3B442">
        <w:t xml:space="preserve">under the broader term </w:t>
      </w:r>
      <w:r w:rsidR="65D3A604" w:rsidRPr="46F3B442">
        <w:t xml:space="preserve">of </w:t>
      </w:r>
      <w:r w:rsidR="2E82E334" w:rsidRPr="46F3B442">
        <w:t>“offsetting”</w:t>
      </w:r>
      <w:r w:rsidR="7A8D9A98" w:rsidRPr="46F3B442">
        <w:t xml:space="preserve"> </w:t>
      </w:r>
      <w:r w:rsidR="00895739">
        <w:fldChar w:fldCharType="begin"/>
      </w:r>
      <w:r w:rsidR="00895739">
        <w:instrText xml:space="preserve"> ADDIN ZOTERO_ITEM CSL_CITATION {"citationID":"S49vIaCP","properties":{"formattedCitation":"(Bradford et al. 2017; Fisheries and Oceans Canada 2019)","plainCitation":"(Bradford et al. 2017; Fisheries and Oceans Canada 2019)","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r w:rsidR="5A4F6BF6" w:rsidRPr="46F3B442">
        <w:t xml:space="preserve">In this regulatory context over </w:t>
      </w:r>
      <w:r w:rsidR="78E8229F" w:rsidRPr="46F3B442">
        <w:t xml:space="preserve">100 </w:t>
      </w:r>
      <w:r w:rsidR="59C629AB" w:rsidRPr="46F3B442">
        <w:t xml:space="preserve">compensatory 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present</w:t>
      </w:r>
      <w:r w:rsidR="1571508C" w:rsidRPr="46F3B442">
        <w:t>, representing nearly all</w:t>
      </w:r>
      <w:r w:rsidR="7C046932" w:rsidRPr="46F3B442">
        <w:t xml:space="preserve"> attempts at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C04EA9"/>
    <w:p w14:paraId="74D14EF9" w14:textId="163351B0" w:rsidR="16810CA1" w:rsidRDefault="6C851917" w:rsidP="00C04EA9">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895739">
        <w:instrText xml:space="preserve"> ADDIN ZOTERO_ITEM CSL_CITATION {"citationID":"jALoJOf5","properties":{"formattedCitation":"(Kistritz 1995)","plainCitation":"(Kistritz 1995)","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between 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895739">
        <w:instrText xml:space="preserve"> ADDIN ZOTERO_ITEM CSL_CITATION {"citationID":"dWjRHFTj","properties":{"formattedCitation":"(Levings &amp; Nishimura [ed.] 1996)","plainCitation":"(Levings &amp; Nishimura [ed.] 1996)","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r w:rsidR="32C18508" w:rsidRPr="3A5D7FCA">
        <w:rPr>
          <w:i/>
          <w:iCs/>
        </w:rPr>
        <w:t>Carex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lt;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r w:rsidR="59E62DD8" w:rsidRPr="3A5D7FCA">
        <w:lastRenderedPageBreak/>
        <w:t xml:space="preserve">frequently </w:t>
      </w:r>
      <w:r w:rsidR="5B20BAB8" w:rsidRPr="3A5D7FCA">
        <w:t xml:space="preserve">higher in </w:t>
      </w:r>
      <w:r w:rsidR="0983E9F7" w:rsidRPr="3A5D7FCA">
        <w:t>created marshes</w:t>
      </w:r>
      <w:r w:rsidR="6313DA1E" w:rsidRPr="3A5D7FCA">
        <w:t xml:space="preserve"> than reference marshes</w:t>
      </w:r>
      <w:r w:rsidR="0162FBA3" w:rsidRPr="3A5D7FCA">
        <w:t xml:space="preserve">, and although no differences were found in chinook 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 poor quality assurance and control during site preparation and planting</w:t>
      </w:r>
      <w:r w:rsidR="3EEBA524" w:rsidRPr="3A5D7FCA">
        <w:t>.</w:t>
      </w:r>
      <w:r w:rsidR="42B4A59A" w:rsidRPr="3A5D7FCA">
        <w:t xml:space="preserve"> </w:t>
      </w:r>
      <w:r w:rsidR="00895739">
        <w:fldChar w:fldCharType="begin"/>
      </w:r>
      <w:r w:rsidR="00895739">
        <w:instrText xml:space="preserve"> ADDIN ZOTERO_ITEM CSL_CITATION {"citationID":"rwNCLzGS","properties":{"formattedCitation":"(Lievesley et al. 2016)","plainCitation":"(Lievesley et al. 2016)","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r w:rsidR="3758D0C8" w:rsidRPr="3A5D7FCA">
        <w:t>attempted to evaluate the success of a subset of these projects, finding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01ADBB6B" w:rsidRPr="3A5D7FCA">
        <w:t>target</w:t>
      </w:r>
      <w:r w:rsidR="2D53188E" w:rsidRPr="3A5D7FCA">
        <w:t xml:space="preserve"> 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C04EA9"/>
    <w:p w14:paraId="66AB6FEB" w14:textId="1A00328C" w:rsidR="42F6C84D" w:rsidRDefault="1D5F28C3" w:rsidP="00C04EA9">
      <w:r w:rsidRPr="3A5D7FCA">
        <w:t>Th</w:t>
      </w:r>
      <w:r w:rsidR="1D2FDB72" w:rsidRPr="3A5D7FCA">
        <w:t xml:space="preserve">ese reports have described in detail the status of many created 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r w:rsidR="3AD4296D" w:rsidRPr="3A5D7FCA">
        <w:t xml:space="preserve">formally </w:t>
      </w:r>
      <w:r w:rsidR="08973B25" w:rsidRPr="3A5D7FCA">
        <w:t>investigate</w:t>
      </w:r>
      <w:r w:rsidR="7CB8AF42" w:rsidRPr="3A5D7FCA">
        <w:t xml:space="preserve"> the</w:t>
      </w:r>
      <w:r w:rsidR="5165F66E" w:rsidRPr="3A5D7FCA">
        <w:t xml:space="preserve"> </w:t>
      </w:r>
      <w:r w:rsidR="4EF4F5DC" w:rsidRPr="3A5D7FCA">
        <w:t xml:space="preserve">mechanisms behind </w:t>
      </w:r>
      <w:r w:rsidR="237159F0" w:rsidRPr="3A5D7FCA">
        <w:t>the</w:t>
      </w:r>
      <w:r w:rsidR="532150A7" w:rsidRPr="3A5D7FCA">
        <w:t>ir</w:t>
      </w:r>
      <w:r w:rsidR="41B1E3F9" w:rsidRPr="3A5D7FCA">
        <w:t xml:space="preserve"> </w:t>
      </w:r>
      <w:r w:rsidR="4EF4F5DC" w:rsidRPr="3A5D7FCA">
        <w:t xml:space="preserve">success </w:t>
      </w:r>
      <w:r w:rsidR="1133E348" w:rsidRPr="3A5D7FCA">
        <w:t>or failure</w:t>
      </w:r>
      <w:r w:rsidR="608B9A6E" w:rsidRPr="3A5D7FCA">
        <w:t>.</w:t>
      </w:r>
      <w:r w:rsidR="3B56808D" w:rsidRPr="3A5D7FCA">
        <w:t xml:space="preserve"> One of the challenges to such an investigation is </w:t>
      </w:r>
      <w:r w:rsidR="3B56808D" w:rsidRPr="00E14013">
        <w:rPr>
          <w:i/>
          <w:iCs/>
        </w:rPr>
        <w:t xml:space="preserve">defining </w:t>
      </w:r>
      <w:r w:rsidR="3B56808D" w:rsidRPr="3A5D7FCA">
        <w:t>proj</w:t>
      </w:r>
      <w:r w:rsidR="35741C4B" w:rsidRPr="3A5D7FCA">
        <w:t>e</w:t>
      </w:r>
      <w:r w:rsidR="3B56808D" w:rsidRPr="3A5D7FCA">
        <w:t>ct success,</w:t>
      </w:r>
      <w:r w:rsidR="6891F7FE" w:rsidRPr="3A5D7FCA">
        <w:t xml:space="preserve"> </w:t>
      </w:r>
      <w:r w:rsidR="1F451E5B" w:rsidRPr="3A5D7FCA">
        <w:t>as indicated by the</w:t>
      </w:r>
      <w:r w:rsidR="645099F0" w:rsidRPr="3A5D7FCA">
        <w:t xml:space="preserve"> </w:t>
      </w:r>
      <w:r w:rsidR="5DEA038C" w:rsidRPr="3A5D7FCA">
        <w:t>wide variety of</w:t>
      </w:r>
      <w:r w:rsidR="2D4A4B16" w:rsidRPr="3A5D7FCA">
        <w:t xml:space="preserve"> </w:t>
      </w:r>
      <w:r w:rsidR="1F451E5B" w:rsidRPr="3A5D7FCA">
        <w:t>metrics</w:t>
      </w:r>
      <w:r w:rsidR="00230431" w:rsidRPr="3A5D7FCA">
        <w:t xml:space="preserve"> </w:t>
      </w:r>
      <w:r w:rsidR="13D53C38" w:rsidRPr="3A5D7FCA">
        <w:t xml:space="preserve">employed in </w:t>
      </w:r>
      <w:r w:rsidR="00230431" w:rsidRPr="3A5D7FCA">
        <w:t>wetland monitoring programs</w:t>
      </w:r>
      <w:r w:rsidR="12E522A3" w:rsidRPr="3A5D7FCA">
        <w:t xml:space="preserve"> to date</w:t>
      </w:r>
      <w:r w:rsidR="00895739">
        <w:t xml:space="preserve"> </w:t>
      </w:r>
      <w:r w:rsidR="00895739">
        <w:fldChar w:fldCharType="begin"/>
      </w:r>
      <w:r w:rsidR="00895739">
        <w:instrText xml:space="preserve"> ADDIN ZOTERO_ITEM CSL_CITATION {"citationID":"D4MKwuNF","properties":{"formattedCitation":"(Adams &amp; Williams 2004; Bradford et al. 2017)","plainCitation":"(Adams &amp; Williams 2004; Bradford et al. 2017)","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895739">
        <w:rPr>
          <w:noProof/>
        </w:rPr>
        <w:t>(Adams &amp; Williams 2004; Bradford et al. 2017)</w:t>
      </w:r>
      <w:r w:rsidR="00895739">
        <w:fldChar w:fldCharType="end"/>
      </w:r>
      <w:r w:rsidR="00230431" w:rsidRPr="3A5D7FCA">
        <w:t xml:space="preserve">. Coverage by tidal marsh vegetation is often evaluated as a surrogate for fish habitat quality in estuaries, due to the role of wetland macrophytes in the detrital food web, and </w:t>
      </w:r>
      <w:r w:rsidR="520B2555" w:rsidRPr="3A5D7FCA">
        <w:t xml:space="preserve">in providing </w:t>
      </w:r>
      <w:r w:rsidR="00230431" w:rsidRPr="3A5D7FCA">
        <w:t>refugia for fish</w:t>
      </w:r>
      <w:r w:rsidR="00895739">
        <w:t xml:space="preserve"> </w:t>
      </w:r>
      <w:r w:rsidR="00895739">
        <w:fldChar w:fldCharType="begin"/>
      </w:r>
      <w:r w:rsidR="00895739">
        <w:instrText xml:space="preserve"> ADDIN ZOTERO_ITEM CSL_CITATION {"citationID":"Vbe2KGEF","properties":{"formattedCitation":"(Levings 2004)","plainCitation":"(Levings 2004)","noteIndex":0},"citationItems":[{"id":1814,"uris":["http://zotero.org/users/6112721/items/DBSAZRPE"],"uri":["http://zotero.org/users/6112721/items/DBSAZRPE"],"itemData":{"id":1814,"type":"report","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language":"en","note":"DOI: 10.4095/215810","number":"567","page":"567","source":"DOI.org (Crossref)","title":"Knowledge of fish ecology and its application to habitat management","URL":"https://geoscan.nrcan.gc.ca/starweb/geoscan/servlet.starweb?path=geoscan/fulle.web&amp;search1=R=215810","author":[{"family":"Levings","given":"C D"}],"accessed":{"date-parts":[["2021",11,24]]},"issued":{"date-parts":[["2004"]]}}}],"schema":"https://github.com/citation-style-language/schema/raw/master/csl-citation.json"} </w:instrText>
      </w:r>
      <w:r w:rsidR="00895739">
        <w:fldChar w:fldCharType="separate"/>
      </w:r>
      <w:r w:rsidR="00895739">
        <w:rPr>
          <w:noProof/>
        </w:rPr>
        <w:t>(Levings 2004)</w:t>
      </w:r>
      <w:r w:rsidR="00895739">
        <w:fldChar w:fldCharType="end"/>
      </w:r>
      <w:fldSimple w:instr=" PRINTDATE  \* MERGEFORMAT "/>
      <w:r w:rsidR="00895739">
        <w:t xml:space="preserve">. </w:t>
      </w:r>
      <w:r w:rsidR="7C0E6D9E" w:rsidRPr="3A5D7FCA">
        <w:t>M</w:t>
      </w:r>
      <w:r w:rsidR="00230431" w:rsidRPr="3A5D7FCA">
        <w:t>arsh vegetation</w:t>
      </w:r>
      <w:r w:rsidR="597A4C11" w:rsidRPr="3A5D7FCA">
        <w:t xml:space="preserve"> also provides other critical ecological services</w:t>
      </w:r>
      <w:r w:rsidR="00230431" w:rsidRPr="3A5D7FCA">
        <w:t>, including soil stabilisation</w:t>
      </w:r>
      <w:r w:rsidR="50C40DB3" w:rsidRPr="3A5D7FCA">
        <w:t xml:space="preserve">, </w:t>
      </w:r>
      <w:r w:rsidR="5B54FEE7" w:rsidRPr="3A5D7FCA">
        <w:t>water quality maintenance,</w:t>
      </w:r>
      <w:r w:rsidR="00230431" w:rsidRPr="3A5D7FCA">
        <w:t xml:space="preserve"> wave attenuation, carbon sequestration</w:t>
      </w:r>
      <w:r w:rsidR="1FF97E12" w:rsidRPr="3A5D7FCA">
        <w:t>, nutrient cycling and sequestration,</w:t>
      </w:r>
      <w:r w:rsidR="6BFA095D" w:rsidRPr="3A5D7FCA">
        <w:t xml:space="preserve"> and</w:t>
      </w:r>
      <w:r w:rsidR="00230431" w:rsidRPr="3A5D7FCA">
        <w:t xml:space="preserve"> habitat for numerous non-fish species</w:t>
      </w:r>
      <w:r w:rsidR="55279389" w:rsidRPr="3A5D7FCA">
        <w:t xml:space="preserve"> </w:t>
      </w:r>
      <w:r w:rsidR="00895739">
        <w:fldChar w:fldCharType="begin"/>
      </w:r>
      <w:r w:rsidR="00895739">
        <w:instrText xml:space="preserve"> ADDIN ZOTERO_ITEM CSL_CITATION {"citationID":"2qjz0Ftq","properties":{"formattedCitation":"(Peterson et al. 2008; Forysinski 2019)","plainCitation":"(Peterson et al. 2008; Forysinski 2019)","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895739">
        <w:fldChar w:fldCharType="separate"/>
      </w:r>
      <w:r w:rsidR="00895739">
        <w:rPr>
          <w:noProof/>
        </w:rPr>
        <w:t>(Peterson et al. 2008; Forysinski 2019)</w:t>
      </w:r>
      <w:r w:rsidR="00895739">
        <w:fldChar w:fldCharType="end"/>
      </w:r>
      <w:r w:rsidR="00895739">
        <w:t>.</w:t>
      </w:r>
    </w:p>
    <w:p w14:paraId="3BEE8854" w14:textId="3D9EB03B" w:rsidR="42F6C84D" w:rsidRDefault="42F6C84D" w:rsidP="00C04EA9"/>
    <w:p w14:paraId="564C8B0C" w14:textId="149FD80A" w:rsidR="42F6C84D" w:rsidRDefault="1A84FF19" w:rsidP="00C04EA9">
      <w:r w:rsidRPr="3A5D7FCA">
        <w:t xml:space="preserve">Metrics </w:t>
      </w:r>
      <w:r w:rsidR="5CF0FF94" w:rsidRPr="3A5D7FCA">
        <w:t xml:space="preserve">that </w:t>
      </w:r>
      <w:r w:rsidRPr="3A5D7FCA">
        <w:t>evaluat</w:t>
      </w:r>
      <w:r w:rsidR="58FFBDD0" w:rsidRPr="3A5D7FCA">
        <w:t>e</w:t>
      </w:r>
      <w:r w:rsidRPr="3A5D7FCA">
        <w:t xml:space="preserve"> the</w:t>
      </w:r>
      <w:r w:rsidR="71A57010" w:rsidRPr="3A5D7FCA">
        <w:t xml:space="preserve"> </w:t>
      </w:r>
      <w:r w:rsidR="4AA0856D" w:rsidRPr="3A5D7FCA">
        <w:t xml:space="preserve">composition of a plant community, for example </w:t>
      </w:r>
      <w:r w:rsidR="532E731C" w:rsidRPr="3A5D7FCA">
        <w:t xml:space="preserve">dominance of </w:t>
      </w:r>
      <w:r w:rsidR="690DD63F" w:rsidRPr="3A5D7FCA">
        <w:t xml:space="preserve">native versus </w:t>
      </w:r>
      <w:r w:rsidR="532E731C" w:rsidRPr="3A5D7FCA">
        <w:t>invasive species</w:t>
      </w:r>
      <w:r w:rsidR="133FC7F4" w:rsidRPr="3A5D7FCA">
        <w:t>,</w:t>
      </w:r>
      <w:r w:rsidR="00230431" w:rsidRPr="3A5D7FCA">
        <w:t xml:space="preserve"> </w:t>
      </w:r>
      <w:r w:rsidR="0AEDCA66" w:rsidRPr="3A5D7FCA">
        <w:t xml:space="preserve">may </w:t>
      </w:r>
      <w:r w:rsidR="1C83D0AD" w:rsidRPr="3A5D7FCA">
        <w:t xml:space="preserve">also </w:t>
      </w:r>
      <w:r w:rsidR="6AD11110" w:rsidRPr="3A5D7FCA">
        <w:t>be useful in evaluating the</w:t>
      </w:r>
      <w:r w:rsidR="0AEDCA66" w:rsidRPr="3A5D7FCA">
        <w:t xml:space="preserve"> function and provisional services</w:t>
      </w:r>
      <w:r w:rsidR="1AAE2A9A" w:rsidRPr="3A5D7FCA">
        <w:t xml:space="preserve"> of tidal wetlands</w:t>
      </w:r>
      <w:r w:rsidR="00895739">
        <w:t xml:space="preserve"> </w:t>
      </w:r>
      <w:r w:rsidR="00895739">
        <w:fldChar w:fldCharType="begin"/>
      </w:r>
      <w:r w:rsidR="00895739">
        <w:instrText xml:space="preserve"> ADDIN ZOTERO_ITEM CSL_CITATION {"citationID":"Hziotlob","properties":{"formattedCitation":"(Haines &amp; Hanson 1979; Zedler &amp; Kercher 2005)","plainCitation":"(Haines &amp; Hanson 1979; Zedler &amp; Kercher 2005)","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instrText>
      </w:r>
      <w:r w:rsidR="00895739">
        <w:fldChar w:fldCharType="separate"/>
      </w:r>
      <w:r w:rsidR="00895739">
        <w:rPr>
          <w:noProof/>
        </w:rPr>
        <w:t>(</w:t>
      </w:r>
      <w:r w:rsidR="00664C7B">
        <w:rPr>
          <w:noProof/>
        </w:rPr>
        <w:t xml:space="preserve">ex. </w:t>
      </w:r>
      <w:r w:rsidR="00895739">
        <w:rPr>
          <w:noProof/>
        </w:rPr>
        <w:t>Haines &amp; Hanson 1979; Zedler &amp; Kercher 2005)</w:t>
      </w:r>
      <w:r w:rsidR="00895739">
        <w:fldChar w:fldCharType="end"/>
      </w:r>
      <w:r w:rsidR="00895739">
        <w:t xml:space="preserve">. </w:t>
      </w:r>
      <w:r w:rsidR="74CEFB4F" w:rsidRPr="3A5D7FCA">
        <w:t>L</w:t>
      </w:r>
      <w:r w:rsidR="2C5896E2" w:rsidRPr="3A5D7FCA">
        <w:t xml:space="preserve">ocal studies support this, such as </w:t>
      </w:r>
      <w:r w:rsidR="00664C7B">
        <w:fldChar w:fldCharType="begin"/>
      </w:r>
      <w:r w:rsidR="00664C7B">
        <w:instrText xml:space="preserve"> ADDIN ZOTERO_ITEM CSL_CITATION {"citationID":"lisEnRZc","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664C7B">
        <w:fldChar w:fldCharType="separate"/>
      </w:r>
      <w:r w:rsidR="00664C7B">
        <w:rPr>
          <w:noProof/>
        </w:rPr>
        <w:t>Grout et al. (1997</w:t>
      </w:r>
      <w:r w:rsidR="00664C7B">
        <w:fldChar w:fldCharType="end"/>
      </w:r>
      <w:r w:rsidR="00664C7B">
        <w:t xml:space="preserve">) </w:t>
      </w:r>
      <w:r w:rsidR="071CF7FC" w:rsidRPr="3A5D7FCA">
        <w:t xml:space="preserve">who </w:t>
      </w:r>
      <w:r w:rsidR="2F988015" w:rsidRPr="3A5D7FCA">
        <w:t xml:space="preserve">found </w:t>
      </w:r>
      <w:r w:rsidR="7AFD80F5" w:rsidRPr="3A5D7FCA">
        <w:t xml:space="preserve">that decomposition rates of invasive purple loosestrife </w:t>
      </w:r>
      <w:r w:rsidR="7AFD80F5" w:rsidRPr="3A5D7FCA">
        <w:rPr>
          <w:i/>
          <w:iCs/>
        </w:rPr>
        <w:t>(Lythrum salicaria</w:t>
      </w:r>
      <w:r w:rsidR="7AFD80F5" w:rsidRPr="3A5D7FCA">
        <w:t>)</w:t>
      </w:r>
      <w:r w:rsidR="1BF6E735" w:rsidRPr="3A5D7FCA">
        <w:t xml:space="preserve"> </w:t>
      </w:r>
      <w:r w:rsidR="1B66A2DB" w:rsidRPr="3A5D7FCA">
        <w:t>were</w:t>
      </w:r>
      <w:r w:rsidR="7AFD80F5" w:rsidRPr="3A5D7FCA">
        <w:t xml:space="preserve"> significantly </w:t>
      </w:r>
      <w:r w:rsidR="24FBFD27" w:rsidRPr="3A5D7FCA">
        <w:t>faster</w:t>
      </w:r>
      <w:r w:rsidR="7AFD80F5" w:rsidRPr="3A5D7FCA">
        <w:t xml:space="preserve"> than </w:t>
      </w:r>
      <w:r w:rsidR="367FAEFA" w:rsidRPr="3A5D7FCA">
        <w:t xml:space="preserve">native </w:t>
      </w:r>
      <w:r w:rsidR="7AFD80F5" w:rsidRPr="3A5D7FCA">
        <w:rPr>
          <w:i/>
          <w:iCs/>
        </w:rPr>
        <w:t>C</w:t>
      </w:r>
      <w:r w:rsidR="4899A65D" w:rsidRPr="3A5D7FCA">
        <w:rPr>
          <w:i/>
          <w:iCs/>
        </w:rPr>
        <w:t>.</w:t>
      </w:r>
      <w:r w:rsidR="388688F8" w:rsidRPr="3A5D7FCA">
        <w:rPr>
          <w:i/>
          <w:iCs/>
        </w:rPr>
        <w:t xml:space="preserve"> </w:t>
      </w:r>
      <w:r w:rsidR="7AFD80F5" w:rsidRPr="3A5D7FCA">
        <w:rPr>
          <w:i/>
          <w:iCs/>
        </w:rPr>
        <w:t>lyngbyei</w:t>
      </w:r>
      <w:r w:rsidR="76355749" w:rsidRPr="3A5D7FCA">
        <w:rPr>
          <w:i/>
          <w:iCs/>
        </w:rPr>
        <w:t xml:space="preserve">, </w:t>
      </w:r>
      <w:r w:rsidR="3FD0CEC5" w:rsidRPr="3A5D7FCA">
        <w:t xml:space="preserve">with potential implications on </w:t>
      </w:r>
      <w:r w:rsidR="6A1830DE" w:rsidRPr="3A5D7FCA">
        <w:t>the timing of</w:t>
      </w:r>
      <w:r w:rsidR="3FD0CEC5" w:rsidRPr="3A5D7FCA">
        <w:t xml:space="preserve"> detritus supply</w:t>
      </w:r>
      <w:r w:rsidR="174E126F" w:rsidRPr="3A5D7FCA">
        <w:t xml:space="preserve"> and food availability</w:t>
      </w:r>
      <w:r w:rsidR="416F151D" w:rsidRPr="3A5D7FCA">
        <w:t xml:space="preserve">. </w:t>
      </w:r>
      <w:r w:rsidR="00664C7B">
        <w:fldChar w:fldCharType="begin"/>
      </w:r>
      <w:r w:rsidR="00664C7B">
        <w:instrText xml:space="preserve"> ADDIN ZOTERO_ITEM CSL_CITATION {"citationID":"DBF5F8yS","properties":{"formattedCitation":"(Lee 2021)","plainCitation":"(Lee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instrText>
      </w:r>
      <w:r w:rsidR="00664C7B">
        <w:fldChar w:fldCharType="separate"/>
      </w:r>
      <w:r w:rsidR="00664C7B">
        <w:rPr>
          <w:noProof/>
        </w:rPr>
        <w:t>Lee (2021)</w:t>
      </w:r>
      <w:r w:rsidR="00664C7B">
        <w:fldChar w:fldCharType="end"/>
      </w:r>
      <w:r w:rsidR="1B5E280E" w:rsidRPr="3A5D7FCA">
        <w:t xml:space="preserve"> and </w:t>
      </w:r>
      <w:r w:rsidR="00664C7B">
        <w:fldChar w:fldCharType="begin"/>
      </w:r>
      <w:r w:rsidR="00664C7B">
        <w:instrText xml:space="preserve"> ADDIN ZOTERO_ITEM CSL_CITATION {"citationID":"dCY5H2N3","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4]]}}}],"schema":"https://github.com/citation-style-language/schema/raw/master/csl-citation.json"} </w:instrText>
      </w:r>
      <w:r w:rsidR="00664C7B">
        <w:fldChar w:fldCharType="separate"/>
      </w:r>
      <w:r w:rsidR="00664C7B">
        <w:rPr>
          <w:noProof/>
        </w:rPr>
        <w:t>Stewart (2021)</w:t>
      </w:r>
      <w:r w:rsidR="00664C7B">
        <w:fldChar w:fldCharType="end"/>
      </w:r>
      <w:r w:rsidR="1B5E280E" w:rsidRPr="3A5D7FCA">
        <w:t xml:space="preserve"> </w:t>
      </w:r>
      <w:r w:rsidR="00664C7B">
        <w:t>f</w:t>
      </w:r>
      <w:r w:rsidR="416F151D" w:rsidRPr="3A5D7FCA">
        <w:t xml:space="preserve">ound that chironomid abundance </w:t>
      </w:r>
      <w:r w:rsidR="6AD251A8" w:rsidRPr="3A5D7FCA">
        <w:t>an</w:t>
      </w:r>
      <w:r w:rsidR="5BCDDC0B" w:rsidRPr="3A5D7FCA">
        <w:t>d</w:t>
      </w:r>
      <w:r w:rsidR="6AD251A8" w:rsidRPr="3A5D7FCA">
        <w:t xml:space="preserve"> native plant diversity </w:t>
      </w:r>
      <w:r w:rsidR="416F151D" w:rsidRPr="3A5D7FCA">
        <w:t xml:space="preserve">was significantly lower in marshes invaded by </w:t>
      </w:r>
      <w:r w:rsidR="3EF40CFA" w:rsidRPr="3A5D7FCA">
        <w:t>non-native cattail (</w:t>
      </w:r>
      <w:r w:rsidR="3EF40CFA" w:rsidRPr="3A5D7FCA">
        <w:rPr>
          <w:i/>
          <w:iCs/>
        </w:rPr>
        <w:t xml:space="preserve">Typha angustifolia, T. </w:t>
      </w:r>
      <w:r w:rsidR="517E43F5" w:rsidRPr="3A5D7FCA">
        <w:rPr>
          <w:i/>
          <w:iCs/>
        </w:rPr>
        <w:t>X</w:t>
      </w:r>
      <w:r w:rsidR="3EF40CFA" w:rsidRPr="3A5D7FCA">
        <w:rPr>
          <w:i/>
          <w:iCs/>
        </w:rPr>
        <w:t xml:space="preserve"> glauca) </w:t>
      </w:r>
      <w:r w:rsidR="3EF40CFA" w:rsidRPr="3A5D7FCA">
        <w:t xml:space="preserve">than neighbouring </w:t>
      </w:r>
      <w:r w:rsidR="3EF40CFA" w:rsidRPr="3A5D7FCA">
        <w:rPr>
          <w:i/>
          <w:iCs/>
        </w:rPr>
        <w:t>C</w:t>
      </w:r>
      <w:r w:rsidR="262AA933" w:rsidRPr="3A5D7FCA">
        <w:rPr>
          <w:i/>
          <w:iCs/>
        </w:rPr>
        <w:t>.</w:t>
      </w:r>
      <w:r w:rsidR="3EF40CFA" w:rsidRPr="3A5D7FCA">
        <w:rPr>
          <w:i/>
          <w:iCs/>
        </w:rPr>
        <w:t xml:space="preserve"> lyngbyei </w:t>
      </w:r>
      <w:r w:rsidR="3EF40CFA" w:rsidRPr="3A5D7FCA">
        <w:t>marshes</w:t>
      </w:r>
      <w:r w:rsidR="0668C1C4" w:rsidRPr="3A5D7FCA">
        <w:t xml:space="preserve">, suggesting that </w:t>
      </w:r>
      <w:r w:rsidR="0668C1C4" w:rsidRPr="3A5D7FCA">
        <w:rPr>
          <w:i/>
          <w:iCs/>
        </w:rPr>
        <w:t>Typha</w:t>
      </w:r>
      <w:r w:rsidR="0668C1C4" w:rsidRPr="3A5D7FCA">
        <w:t xml:space="preserve"> invasions may represent a major disruption to food web </w:t>
      </w:r>
      <w:r w:rsidR="552DB85D" w:rsidRPr="3A5D7FCA">
        <w:t>interactions</w:t>
      </w:r>
      <w:r w:rsidR="7FA31656" w:rsidRPr="3A5D7FCA">
        <w:t xml:space="preserve"> </w:t>
      </w:r>
      <w:r w:rsidR="0668C1C4" w:rsidRPr="3A5D7FCA">
        <w:t>and biodiversity</w:t>
      </w:r>
      <w:r w:rsidR="00393EDB">
        <w:t xml:space="preserve"> in the estuary</w:t>
      </w:r>
      <w:r w:rsidR="0668C1C4" w:rsidRPr="3A5D7FCA">
        <w:t xml:space="preserve">. </w:t>
      </w:r>
    </w:p>
    <w:p w14:paraId="4C525342" w14:textId="7D65612D" w:rsidR="559EFC6C" w:rsidRDefault="559EFC6C" w:rsidP="00C04EA9"/>
    <w:p w14:paraId="43DED164" w14:textId="721B296E" w:rsidR="2B761E99" w:rsidRDefault="77E71623" w:rsidP="00C04EA9">
      <w:r w:rsidRPr="3A5D7FCA">
        <w:t xml:space="preserve">Species diversity is another plant community </w:t>
      </w:r>
      <w:r w:rsidR="6A57E270" w:rsidRPr="3A5D7FCA">
        <w:t>metric</w:t>
      </w:r>
      <w:r w:rsidRPr="3A5D7FCA">
        <w:t xml:space="preserve"> used to assess ecosystem health</w:t>
      </w:r>
      <w:r w:rsidR="2809CCD6" w:rsidRPr="3A5D7FCA">
        <w:t xml:space="preserve"> and resilience</w:t>
      </w:r>
      <w:r w:rsidRPr="3A5D7FCA">
        <w:t xml:space="preserve">. </w:t>
      </w:r>
      <w:r w:rsidR="26F9B856" w:rsidRPr="3A5D7FCA">
        <w:t>The role</w:t>
      </w:r>
      <w:r w:rsidR="2C120C98" w:rsidRPr="3A5D7FCA">
        <w:t xml:space="preserve"> of</w:t>
      </w:r>
      <w:r w:rsidR="26F9B856" w:rsidRPr="3A5D7FCA">
        <w:t xml:space="preserve"> biodiversity  in ecosystem stability has been subject </w:t>
      </w:r>
      <w:r w:rsidR="2FD2960E" w:rsidRPr="3A5D7FCA">
        <w:t>to</w:t>
      </w:r>
      <w:r w:rsidR="26F9B856" w:rsidRPr="3A5D7FCA">
        <w:t xml:space="preserve"> debate </w:t>
      </w:r>
      <w:r w:rsidR="00664C7B">
        <w:fldChar w:fldCharType="begin"/>
      </w:r>
      <w:r w:rsidR="00664C7B">
        <w: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instrText>
      </w:r>
      <w:r w:rsidR="00664C7B">
        <w:fldChar w:fldCharType="separate"/>
      </w:r>
      <w:r w:rsidR="00664C7B">
        <w:rPr>
          <w:noProof/>
        </w:rPr>
        <w:t>(Schwartz et al. 2000)</w:t>
      </w:r>
      <w:r w:rsidR="00664C7B">
        <w:fldChar w:fldCharType="end"/>
      </w:r>
      <w:r w:rsidR="26F9B856" w:rsidRPr="3A5D7FCA">
        <w:t xml:space="preserve">, but </w:t>
      </w:r>
      <w:r w:rsidR="096B6A0C" w:rsidRPr="3A5D7FCA">
        <w:t xml:space="preserve"> recent work has </w:t>
      </w:r>
      <w:r w:rsidR="19F1872E" w:rsidRPr="3A5D7FCA">
        <w:t>demonstrated</w:t>
      </w:r>
      <w:r w:rsidR="096B6A0C" w:rsidRPr="3A5D7FCA">
        <w:t xml:space="preserve"> a stabilizing effect of native </w:t>
      </w:r>
      <w:r w:rsidR="7161EE6C" w:rsidRPr="3A5D7FCA">
        <w:t xml:space="preserve">species </w:t>
      </w:r>
      <w:r w:rsidR="096B6A0C" w:rsidRPr="3A5D7FCA">
        <w:t>ric</w:t>
      </w:r>
      <w:r w:rsidR="40C87E32" w:rsidRPr="3A5D7FCA">
        <w:t>hness on communit</w:t>
      </w:r>
      <w:r w:rsidR="0532F0BD" w:rsidRPr="3A5D7FCA">
        <w:t>y properties like total above-ground biomass</w:t>
      </w:r>
      <w:r w:rsidR="37ED3142" w:rsidRPr="3A5D7FCA">
        <w:t xml:space="preserve"> and net-primary production</w:t>
      </w:r>
      <w:r w:rsidR="0532F0BD" w:rsidRPr="3A5D7FCA">
        <w:t xml:space="preserve"> in plant communities</w:t>
      </w:r>
      <w:r w:rsidR="40C87E32" w:rsidRPr="3A5D7FCA">
        <w:t>,</w:t>
      </w:r>
      <w:r w:rsidR="78A2BF4C" w:rsidRPr="3A5D7FCA">
        <w:t xml:space="preserve"> though there was no stabilizing effect on any </w:t>
      </w:r>
      <w:r w:rsidR="40C87E32" w:rsidRPr="3A5D7FCA">
        <w:t xml:space="preserve">individual species </w:t>
      </w:r>
      <w:r w:rsidR="00664C7B">
        <w:fldChar w:fldCharType="begin"/>
      </w:r>
      <w:r w:rsidR="00664C7B">
        <w: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instrText>
      </w:r>
      <w:r w:rsidR="00664C7B">
        <w:fldChar w:fldCharType="separate"/>
      </w:r>
      <w:r w:rsidR="00664C7B">
        <w:rPr>
          <w:noProof/>
        </w:rPr>
        <w:t>(Tilman 1996; Tilman et al. 2006; Hector et al. 2010)</w:t>
      </w:r>
      <w:r w:rsidR="00664C7B">
        <w:fldChar w:fldCharType="end"/>
      </w:r>
      <w:r w:rsidR="40C87E32" w:rsidRPr="3A5D7FCA">
        <w:t xml:space="preserve">. </w:t>
      </w:r>
      <w:r w:rsidR="6458EEF7" w:rsidRPr="3A5D7FCA">
        <w:t>Native s</w:t>
      </w:r>
      <w:r w:rsidR="22CEDBC5" w:rsidRPr="3A5D7FCA">
        <w:t xml:space="preserve">pecies </w:t>
      </w:r>
      <w:r w:rsidR="26052222" w:rsidRPr="3A5D7FCA">
        <w:t>richness</w:t>
      </w:r>
      <w:r w:rsidR="10DC6570" w:rsidRPr="3A5D7FCA">
        <w:t xml:space="preserve"> support</w:t>
      </w:r>
      <w:r w:rsidR="289176F1" w:rsidRPr="3A5D7FCA">
        <w:t>s</w:t>
      </w:r>
      <w:r w:rsidR="10DC6570" w:rsidRPr="3A5D7FCA">
        <w:t xml:space="preserve"> </w:t>
      </w:r>
      <w:r w:rsidR="2E7ED6BA" w:rsidRPr="3A5D7FCA">
        <w:t xml:space="preserve"> </w:t>
      </w:r>
      <w:r w:rsidR="10D3DE7F" w:rsidRPr="3A5D7FCA">
        <w:t>community-level</w:t>
      </w:r>
      <w:r w:rsidR="10DC6570" w:rsidRPr="3A5D7FCA">
        <w:t xml:space="preserve"> stability in at least three </w:t>
      </w:r>
      <w:r w:rsidR="00664C7B" w:rsidRPr="3A5D7FCA">
        <w:t>ways</w:t>
      </w:r>
      <w:r w:rsidR="10DC6570" w:rsidRPr="3A5D7FCA">
        <w:t xml:space="preserve">: (1) </w:t>
      </w:r>
      <w:r w:rsidR="3AD2C96F" w:rsidRPr="3A5D7FCA">
        <w:t>v</w:t>
      </w:r>
      <w:r w:rsidR="10DC6570" w:rsidRPr="3A5D7FCA">
        <w:t>ariable response to environmental fluctuation among species</w:t>
      </w:r>
      <w:r w:rsidR="1A381B9B" w:rsidRPr="3A5D7FCA">
        <w:t xml:space="preserve">, (2) variable timing of response and resilience to disturbance </w:t>
      </w:r>
      <w:r w:rsidR="451098CD" w:rsidRPr="3A5D7FCA">
        <w:t xml:space="preserve">events </w:t>
      </w:r>
      <w:r w:rsidR="1A381B9B" w:rsidRPr="3A5D7FCA">
        <w:t>among species, and (</w:t>
      </w:r>
      <w:r w:rsidR="610682E2" w:rsidRPr="3A5D7FCA">
        <w:t>3</w:t>
      </w:r>
      <w:r w:rsidR="1A381B9B" w:rsidRPr="3A5D7FCA">
        <w:t xml:space="preserve">) </w:t>
      </w:r>
      <w:r w:rsidR="58F7CA47" w:rsidRPr="3A5D7FCA">
        <w:t xml:space="preserve">reduced </w:t>
      </w:r>
      <w:r w:rsidR="7DE3EA47" w:rsidRPr="3A5D7FCA">
        <w:t xml:space="preserve">strength of </w:t>
      </w:r>
      <w:r w:rsidR="020B5618" w:rsidRPr="3A5D7FCA">
        <w:t>inter-specific</w:t>
      </w:r>
      <w:r w:rsidR="2DB40677" w:rsidRPr="3A5D7FCA">
        <w:t xml:space="preserve"> </w:t>
      </w:r>
      <w:r w:rsidR="58F7CA47" w:rsidRPr="3A5D7FCA">
        <w:t>competition</w:t>
      </w:r>
      <w:r w:rsidR="00664C7B">
        <w:t xml:space="preserve"> </w:t>
      </w:r>
      <w:r w:rsidR="00664C7B">
        <w:fldChar w:fldCharType="begin"/>
      </w:r>
      <w:r w:rsidR="00664C7B">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664C7B">
        <w:fldChar w:fldCharType="separate"/>
      </w:r>
      <w:r w:rsidR="00664C7B">
        <w:rPr>
          <w:noProof/>
        </w:rPr>
        <w:t>(Loreau &amp; de Mazancourt 2013)</w:t>
      </w:r>
      <w:r w:rsidR="00664C7B">
        <w:fldChar w:fldCharType="end"/>
      </w:r>
      <w:r w:rsidR="00664C7B">
        <w:t xml:space="preserve">. </w:t>
      </w:r>
      <w:r w:rsidR="426D67FB" w:rsidRPr="3A5D7FCA">
        <w:t>In a highly dynamic system like the</w:t>
      </w:r>
      <w:r w:rsidR="00393EDB">
        <w:t xml:space="preserve"> FRE</w:t>
      </w:r>
      <w:r w:rsidR="538551A4" w:rsidRPr="3A5D7FCA">
        <w:t>,</w:t>
      </w:r>
      <w:r w:rsidR="426D67FB" w:rsidRPr="3A5D7FCA">
        <w:t xml:space="preserve"> it is likely that all three of the</w:t>
      </w:r>
      <w:r w:rsidR="3DF28F50" w:rsidRPr="3A5D7FCA">
        <w:t>se</w:t>
      </w:r>
      <w:r w:rsidR="426D67FB" w:rsidRPr="3A5D7FCA">
        <w:t xml:space="preserve"> mechanisms will be c</w:t>
      </w:r>
      <w:r w:rsidR="19AB758F" w:rsidRPr="3A5D7FCA">
        <w:t>ritical to the long-term resilience of created marsh communities.</w:t>
      </w:r>
    </w:p>
    <w:p w14:paraId="1AAF9468" w14:textId="13FFB90C" w:rsidR="42F6C84D" w:rsidRDefault="42F6C84D" w:rsidP="00C04EA9"/>
    <w:p w14:paraId="1989D7F2" w14:textId="06FDB23C" w:rsidR="42F6C84D" w:rsidRDefault="683AE3B8" w:rsidP="00C04EA9">
      <w:r w:rsidRPr="43C0CAC4">
        <w:t xml:space="preserve">A second obstacle to investigating the mechanisms behind the success or failure of these projects </w:t>
      </w:r>
      <w:r w:rsidR="53743BF5" w:rsidRPr="43C0CAC4">
        <w:t xml:space="preserve">is </w:t>
      </w:r>
      <w:r w:rsidR="64809E8E" w:rsidRPr="43C0CAC4">
        <w:t xml:space="preserve">the </w:t>
      </w:r>
      <w:r w:rsidR="3F13962C" w:rsidRPr="43C0CAC4">
        <w:t xml:space="preserve">multivariate complexity of </w:t>
      </w:r>
      <w:r w:rsidR="53743BF5" w:rsidRPr="43C0CAC4">
        <w:t>such an analysis</w:t>
      </w:r>
      <w:r w:rsidR="39F55F4E" w:rsidRPr="43C0CAC4">
        <w:t>, which requires consideration of both</w:t>
      </w:r>
      <w:r w:rsidR="091C8F8B" w:rsidRPr="43C0CAC4">
        <w:t xml:space="preserve"> </w:t>
      </w:r>
      <w:r w:rsidR="18C652D9" w:rsidRPr="43C0CAC4">
        <w:t xml:space="preserve">the </w:t>
      </w:r>
      <w:r w:rsidR="091C8F8B" w:rsidRPr="43C0CAC4">
        <w:t>design</w:t>
      </w:r>
      <w:r w:rsidR="39F55F4E" w:rsidRPr="43C0CAC4">
        <w:t xml:space="preserve">, and </w:t>
      </w:r>
      <w:r w:rsidR="18F1F592" w:rsidRPr="43C0CAC4">
        <w:t xml:space="preserve">the </w:t>
      </w:r>
      <w:r w:rsidR="39F55F4E" w:rsidRPr="43C0CAC4">
        <w:t xml:space="preserve">contextual </w:t>
      </w:r>
      <w:r w:rsidR="52203670" w:rsidRPr="43C0CAC4">
        <w:t>uniqueness</w:t>
      </w:r>
      <w:r w:rsidR="39F55F4E" w:rsidRPr="43C0CAC4">
        <w:t xml:space="preserve"> 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 excavated inland basins, </w:t>
      </w:r>
      <w:r w:rsidR="31EE8A1A" w:rsidRPr="43C0CAC4">
        <w:t xml:space="preserve">each </w:t>
      </w:r>
      <w:r w:rsidR="7739CDBD" w:rsidRPr="43C0CAC4">
        <w:t xml:space="preserve">differing in size, shape, elevation, age, and </w:t>
      </w:r>
      <w:r w:rsidR="2DC40D09" w:rsidRPr="43C0CAC4">
        <w:t xml:space="preserve">degree of </w:t>
      </w:r>
      <w:r w:rsidR="7739CDBD" w:rsidRPr="43C0CAC4">
        <w:t>protection</w:t>
      </w:r>
      <w:r w:rsidR="02DA638D" w:rsidRPr="43C0CAC4">
        <w:t xml:space="preserve"> from debris and erosion</w:t>
      </w:r>
      <w:r w:rsidR="7739CDBD" w:rsidRPr="43C0CAC4">
        <w:t xml:space="preserve">. </w:t>
      </w:r>
      <w:r w:rsidR="24057137" w:rsidRPr="43C0CAC4">
        <w:t>T</w:t>
      </w:r>
      <w:r w:rsidR="00B4FF6B" w:rsidRPr="43C0CAC4">
        <w:t xml:space="preserve">he </w:t>
      </w:r>
      <w:r w:rsidR="6701D6F7" w:rsidRPr="43C0CAC4">
        <w:t>environmental context</w:t>
      </w:r>
      <w:r w:rsidR="3BC658E6" w:rsidRPr="43C0CAC4">
        <w:t xml:space="preserve"> of each site</w:t>
      </w:r>
      <w:r w:rsidR="02797936" w:rsidRPr="43C0CAC4">
        <w:t xml:space="preserve"> is also unique</w:t>
      </w:r>
      <w:r w:rsidR="22196CDB" w:rsidRPr="43C0CAC4">
        <w:t xml:space="preserve">, </w:t>
      </w:r>
      <w:r w:rsidR="50767787" w:rsidRPr="43C0CAC4">
        <w:t xml:space="preserve">each being </w:t>
      </w:r>
      <w:r w:rsidR="452B8835" w:rsidRPr="43C0CAC4">
        <w:t>influenced</w:t>
      </w:r>
      <w:r w:rsidR="50767787" w:rsidRPr="43C0CAC4">
        <w:t xml:space="preserve"> by a</w:t>
      </w:r>
      <w:r w:rsidR="22196CDB" w:rsidRPr="43C0CAC4">
        <w:t xml:space="preserve"> unique combination of abiotic (e.g., saltwater influence, tidal </w:t>
      </w:r>
      <w:r w:rsidR="22196CDB" w:rsidRPr="43C0CAC4">
        <w:lastRenderedPageBreak/>
        <w:t>influence</w:t>
      </w:r>
      <w:r w:rsidR="28113D48" w:rsidRPr="43C0CAC4">
        <w:t>, erosion</w:t>
      </w:r>
      <w:r w:rsidR="22196CDB" w:rsidRPr="43C0CAC4">
        <w:t>) and biotic</w:t>
      </w:r>
      <w:r w:rsidR="2CD339AE" w:rsidRPr="43C0CAC4">
        <w:t xml:space="preserve"> factors</w:t>
      </w:r>
      <w:r w:rsidR="22196CDB" w:rsidRPr="43C0CAC4">
        <w:t xml:space="preserve"> (e.g., herbivory, invasive species</w:t>
      </w:r>
      <w:r w:rsidR="78303054" w:rsidRPr="43C0CAC4">
        <w:t>), that vary based</w:t>
      </w:r>
      <w:r w:rsidR="22196CDB" w:rsidRPr="43C0CAC4">
        <w:t xml:space="preserve"> on location in the FRE.</w:t>
      </w:r>
    </w:p>
    <w:p w14:paraId="4DAB4D30" w14:textId="77777777" w:rsidR="00393EDB" w:rsidRDefault="00393EDB" w:rsidP="00C04EA9"/>
    <w:p w14:paraId="5290CFFF" w14:textId="17115900" w:rsidR="1058571F" w:rsidRDefault="1058571F" w:rsidP="00C04EA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C04EA9"/>
    <w:p w14:paraId="1D967A13" w14:textId="328B9376" w:rsidR="1058571F" w:rsidRDefault="1058571F" w:rsidP="00C04EA9">
      <w:pPr>
        <w:ind w:left="360"/>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Default="1058571F" w:rsidP="00C04EA9">
      <w:pPr>
        <w:ind w:left="360"/>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0F90082E" w:rsidR="1058571F" w:rsidRDefault="1058571F" w:rsidP="00C04EA9">
      <w:pPr>
        <w:ind w:left="360"/>
        <w:rPr>
          <w:rFonts w:eastAsiaTheme="minorEastAsia"/>
        </w:rPr>
      </w:pPr>
      <w:r w:rsidRPr="005B1331">
        <w:t xml:space="preserve">What factors are associated with plant community diversity in both </w:t>
      </w:r>
      <w:r w:rsidR="00393EDB">
        <w:t xml:space="preserve">created </w:t>
      </w:r>
      <w:r w:rsidRPr="005B1331">
        <w:t>and natural tidal marshes?</w:t>
      </w:r>
    </w:p>
    <w:p w14:paraId="55909272" w14:textId="73B74942" w:rsidR="34CEFA72" w:rsidRPr="009127CF" w:rsidRDefault="72B63CEC" w:rsidP="00C04EA9">
      <w:pPr>
        <w:pStyle w:val="Heading1"/>
      </w:pPr>
      <w:r w:rsidRPr="009127CF">
        <w:t>Methods</w:t>
      </w:r>
    </w:p>
    <w:p w14:paraId="797114F8" w14:textId="083FB785" w:rsidR="5F51BD98" w:rsidRPr="001E337B" w:rsidRDefault="1F916F6C" w:rsidP="00C04EA9">
      <w:pPr>
        <w:pStyle w:val="Heading2"/>
      </w:pPr>
      <w:r w:rsidRPr="001E337B">
        <w:t>Field Sampling</w:t>
      </w:r>
      <w:r w:rsidR="7D97C5DD" w:rsidRPr="001E337B">
        <w:t xml:space="preserve"> </w:t>
      </w:r>
    </w:p>
    <w:p w14:paraId="4DDDAB21" w14:textId="6A10F2D2" w:rsidR="7D8B3343" w:rsidRPr="00E14013" w:rsidRDefault="00393EDB" w:rsidP="00C04EA9">
      <w:r>
        <w:rPr>
          <w:noProof/>
        </w:rPr>
        <mc:AlternateContent>
          <mc:Choice Requires="wps">
            <w:drawing>
              <wp:anchor distT="0" distB="0" distL="114300" distR="114300" simplePos="0" relativeHeight="251663360" behindDoc="0" locked="0" layoutInCell="1" allowOverlap="1" wp14:anchorId="645CCAB6" wp14:editId="606D836D">
                <wp:simplePos x="0" y="0"/>
                <wp:positionH relativeFrom="column">
                  <wp:posOffset>381000</wp:posOffset>
                </wp:positionH>
                <wp:positionV relativeFrom="paragraph">
                  <wp:posOffset>5503545</wp:posOffset>
                </wp:positionV>
                <wp:extent cx="4927600" cy="4451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927600" cy="445135"/>
                        </a:xfrm>
                        <a:prstGeom prst="rect">
                          <a:avLst/>
                        </a:prstGeom>
                        <a:solidFill>
                          <a:prstClr val="white"/>
                        </a:solidFill>
                        <a:ln>
                          <a:noFill/>
                        </a:ln>
                      </wps:spPr>
                      <wps:txbx>
                        <w:txbxContent>
                          <w:p w14:paraId="46C50607" w14:textId="0B2815ED" w:rsidR="00393EDB" w:rsidRPr="00D06AD2" w:rsidRDefault="00393EDB" w:rsidP="00E97C30">
                            <w:pPr>
                              <w:pStyle w:val="Caption"/>
                              <w:rPr>
                                <w:noProof/>
                                <w:sz w:val="22"/>
                                <w:szCs w:val="22"/>
                              </w:rPr>
                            </w:pPr>
                            <w:r>
                              <w:t xml:space="preserve">Figure </w:t>
                            </w:r>
                            <w:r w:rsidR="00D63605">
                              <w:fldChar w:fldCharType="begin"/>
                            </w:r>
                            <w:r w:rsidR="00D63605">
                              <w:instrText xml:space="preserve"> SEQ Figure \* ARABIC </w:instrText>
                            </w:r>
                            <w:r w:rsidR="00D63605">
                              <w:fldChar w:fldCharType="separate"/>
                            </w:r>
                            <w:r w:rsidR="0082724B">
                              <w:rPr>
                                <w:noProof/>
                              </w:rPr>
                              <w:t>1</w:t>
                            </w:r>
                            <w:r w:rsidR="00D63605">
                              <w:rPr>
                                <w:noProof/>
                              </w:rP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30pt;margin-top:433.35pt;width:388pt;height:3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" stroked="f">
                <v:textbox inset="0,0,0,0">
                  <w:txbxContent>
                    <w:p w14:paraId="46C50607" w14:textId="0B2815ED" w:rsidR="00393EDB" w:rsidRPr="00D06AD2" w:rsidRDefault="00393EDB" w:rsidP="00E97C30">
                      <w:pPr>
                        <w:pStyle w:val="Caption"/>
                        <w:rPr>
                          <w:noProof/>
                          <w:sz w:val="22"/>
                          <w:szCs w:val="22"/>
                        </w:rPr>
                      </w:pPr>
                      <w:r>
                        <w:t xml:space="preserve">Figure </w:t>
                      </w:r>
                      <w:fldSimple w:instr=" SEQ Figure \* ARABIC ">
                        <w:r w:rsidR="0082724B">
                          <w:rPr>
                            <w:noProof/>
                          </w:rPr>
                          <w:t>1</w:t>
                        </w:r>
                      </w:fldSimple>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v:shape>
            </w:pict>
          </mc:Fallback>
        </mc:AlternateContent>
      </w:r>
      <w:r>
        <w:rPr>
          <w:noProof/>
        </w:rPr>
        <w:drawing>
          <wp:anchor distT="0" distB="0" distL="114300" distR="114300" simplePos="0" relativeHeight="251661312" behindDoc="0" locked="0" layoutInCell="1" allowOverlap="1" wp14:anchorId="7BDA164D" wp14:editId="5977F086">
            <wp:simplePos x="0" y="0"/>
            <wp:positionH relativeFrom="column">
              <wp:align>center</wp:align>
            </wp:positionH>
            <wp:positionV relativeFrom="paragraph">
              <wp:posOffset>1202690</wp:posOffset>
            </wp:positionV>
            <wp:extent cx="4928400" cy="4276800"/>
            <wp:effectExtent l="0" t="0" r="0" b="317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28400" cy="4276800"/>
                    </a:xfrm>
                    <a:prstGeom prst="rect">
                      <a:avLst/>
                    </a:prstGeom>
                  </pic:spPr>
                </pic:pic>
              </a:graphicData>
            </a:graphic>
            <wp14:sizeRelH relativeFrom="page">
              <wp14:pctWidth>0</wp14:pctWidth>
            </wp14:sizeRelH>
            <wp14:sizeRelV relativeFrom="page">
              <wp14:pctHeight>0</wp14:pctHeight>
            </wp14:sizeRelV>
          </wp:anchor>
        </w:drawing>
      </w:r>
      <w:r w:rsidR="7ADD73C8" w:rsidRPr="43C0CAC4">
        <w:t>T</w:t>
      </w:r>
      <w:r w:rsidR="6E7A245C" w:rsidRPr="00E14013">
        <w:t xml:space="preserve">his </w:t>
      </w:r>
      <w:r>
        <w:t xml:space="preserve">study </w:t>
      </w:r>
      <w:r w:rsidR="6E7A245C" w:rsidRPr="00E14013">
        <w:t xml:space="preserve">assessed </w:t>
      </w:r>
      <w:r w:rsidR="3B180358" w:rsidRPr="00E14013">
        <w:t>79</w:t>
      </w:r>
      <w:r w:rsidR="6E7A245C" w:rsidRPr="00E14013">
        <w:t xml:space="preserve"> marsh c</w:t>
      </w:r>
      <w:r w:rsidR="73A0AF16" w:rsidRPr="43C0CAC4">
        <w:t>reation</w:t>
      </w:r>
      <w:r w:rsidR="00664C7B">
        <w:t xml:space="preserve"> </w:t>
      </w:r>
      <w:r w:rsidR="6E7A245C" w:rsidRPr="00E14013">
        <w:t>projects and 1</w:t>
      </w:r>
      <w:r w:rsidR="037F5658" w:rsidRPr="00E14013">
        <w:t>7</w:t>
      </w:r>
      <w:r w:rsidR="6E7A245C" w:rsidRPr="00E14013">
        <w:t xml:space="preserve"> natural reference marshes </w:t>
      </w:r>
      <w:r w:rsidR="55008814" w:rsidRPr="43C0CAC4">
        <w:t>in the Fraser River Estuary, British Columbia</w:t>
      </w:r>
      <w:r>
        <w:t xml:space="preserve"> (Fig. 1)</w:t>
      </w:r>
      <w:r w:rsidR="6E7A245C" w:rsidRPr="00E14013">
        <w:t>. This dataset includes 5</w:t>
      </w:r>
      <w:r w:rsidR="5056B92E" w:rsidRPr="00E14013">
        <w:t>1</w:t>
      </w:r>
      <w:r w:rsidR="6E7A245C" w:rsidRPr="00E14013">
        <w:t xml:space="preserve"> </w:t>
      </w:r>
      <w:r w:rsidR="70192449" w:rsidRPr="43C0CAC4">
        <w:t>tidal m</w:t>
      </w:r>
      <w:r w:rsidR="21F29E65" w:rsidRPr="43C0CAC4">
        <w:t>a</w:t>
      </w:r>
      <w:r w:rsidR="70192449" w:rsidRPr="43C0CAC4">
        <w:t>rsh creation</w:t>
      </w:r>
      <w:r w:rsidR="6E7A245C" w:rsidRPr="00E14013">
        <w:t xml:space="preserve"> projects and 7 reference sites surveyed by Lievesley et al. (2016)</w:t>
      </w:r>
      <w:r w:rsidR="42E80095" w:rsidRPr="00E14013">
        <w:t xml:space="preserve"> in 2015</w:t>
      </w:r>
      <w:r w:rsidR="6E7A245C" w:rsidRPr="00E14013">
        <w:t xml:space="preserve">, whose work we build upon with </w:t>
      </w:r>
      <w:r w:rsidR="1E2964F8" w:rsidRPr="43C0CAC4">
        <w:t xml:space="preserve">an additional </w:t>
      </w:r>
      <w:r w:rsidR="4BE59CDC" w:rsidRPr="00E14013">
        <w:t>2</w:t>
      </w:r>
      <w:r w:rsidR="5093A5A4" w:rsidRPr="00E14013">
        <w:t>8</w:t>
      </w:r>
      <w:r w:rsidR="6E7A245C" w:rsidRPr="00E14013">
        <w:t xml:space="preserve"> </w:t>
      </w:r>
      <w:r w:rsidR="49D63E80" w:rsidRPr="43C0CAC4">
        <w:t>created marsh</w:t>
      </w:r>
      <w:r w:rsidR="00664C7B">
        <w:t xml:space="preserve"> </w:t>
      </w:r>
      <w:r w:rsidR="6E7A245C" w:rsidRPr="00E14013">
        <w:t>sites and 1</w:t>
      </w:r>
      <w:r w:rsidR="5CBC69E7" w:rsidRPr="00E14013">
        <w:t>0</w:t>
      </w:r>
      <w:r w:rsidR="6E7A245C" w:rsidRPr="00E14013">
        <w:t xml:space="preserve"> reference sites surveyed in summer 2021</w:t>
      </w:r>
      <w:r w:rsidR="12340B9D" w:rsidRPr="00E14013">
        <w:t xml:space="preserve">. Many of the </w:t>
      </w:r>
      <w:r w:rsidR="745FD529" w:rsidRPr="00E14013">
        <w:t xml:space="preserve">marsh </w:t>
      </w:r>
      <w:r w:rsidR="12340B9D" w:rsidRPr="00E14013">
        <w:t>sampling methods presented here were adapted from Lie</w:t>
      </w:r>
      <w:r w:rsidR="6EFAFEDB" w:rsidRPr="00E14013">
        <w:t xml:space="preserve">vesley et al. (2016) </w:t>
      </w:r>
      <w:r w:rsidR="00664C7B" w:rsidRPr="00664C7B">
        <w:t>to</w:t>
      </w:r>
      <w:r w:rsidR="6EFAFEDB" w:rsidRPr="00E14013">
        <w:t xml:space="preserve"> maintain consistency</w:t>
      </w:r>
      <w:r w:rsidR="3E250B2C" w:rsidRPr="00E14013">
        <w:t xml:space="preserve"> between datasets, thus increasing statistical power for</w:t>
      </w:r>
      <w:r w:rsidR="2C748AD2" w:rsidRPr="43C0CAC4">
        <w:t xml:space="preserve"> later</w:t>
      </w:r>
      <w:r w:rsidR="50FAC2BF" w:rsidRPr="00E14013">
        <w:t xml:space="preserve"> </w:t>
      </w:r>
      <w:r w:rsidR="3E250B2C" w:rsidRPr="00E14013">
        <w:t>analyses</w:t>
      </w:r>
      <w:r w:rsidR="6EFAFEDB" w:rsidRPr="00E14013">
        <w:t>.</w:t>
      </w:r>
      <w:r w:rsidR="426731B3" w:rsidRPr="00E14013">
        <w:t xml:space="preserve"> </w:t>
      </w:r>
    </w:p>
    <w:p w14:paraId="53A24CD6" w14:textId="67F0831F" w:rsidR="00150116" w:rsidRDefault="6B6F9FB7" w:rsidP="00C04EA9">
      <w:r w:rsidRPr="43C0CAC4">
        <w:lastRenderedPageBreak/>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397775">
        <w:instrText xml:space="preserve"> ADDIN ZOTERO_ITEM CSL_CITATION {"citationID":"Mq4kpUJa","properties":{"formattedCitation":"(Community Mapping Network (CMN) 2021)","plainCitation":"(Community Mapping Network (CMN) 2021)","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E54C71">
        <w:instrText xml:space="preserve"> ADDIN ZOTERO_ITEM CSL_CITATION {"citationID":"ycVIsSOc","properties":{"formattedCitation":"(QGIS Development Team 2021)","plainCitation":"(QGIS Development Team 2021)","noteIndex":0},"citationItems":[{"id":1824,"uris":["http://zotero.org/users/6112721/items/IEHP8WAU"],"uri":["http://zotero.org/users/6112721/items/IEHP8WAU"],"itemData":{"id":1824,"type":"book","publisher":"QGIS Geographic Information System","title":"QGIS Geographic Information System","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E8ED9DD" w:rsidRPr="43C0CAC4">
        <w:t>N</w:t>
      </w:r>
      <w:r w:rsidR="52C6F895" w:rsidRPr="43C0CAC4">
        <w:t>ot all sites</w:t>
      </w:r>
      <w:r w:rsidR="40FCD7CE" w:rsidRPr="43C0CAC4">
        <w:t xml:space="preserve"> were large enough to </w:t>
      </w:r>
      <w:proofErr w:type="gramStart"/>
      <w:r w:rsidR="40FCD7CE" w:rsidRPr="43C0CAC4">
        <w:t>contain</w:t>
      </w:r>
      <w:r w:rsidR="6B3FA243" w:rsidRPr="43C0CAC4">
        <w:t xml:space="preserve"> </w:t>
      </w:r>
      <w:r w:rsidR="52C6F895" w:rsidRPr="43C0CAC4">
        <w:t xml:space="preserve"> the</w:t>
      </w:r>
      <w:proofErr w:type="gramEnd"/>
      <w:r w:rsidR="52C6F895" w:rsidRPr="43C0CAC4">
        <w:t xml:space="preserve"> target sample size</w:t>
      </w:r>
      <w:r w:rsidR="008A09FA" w:rsidRPr="43C0CAC4">
        <w:t xml:space="preserve"> </w:t>
      </w:r>
      <w:r w:rsidR="67D0EB28" w:rsidRPr="43C0CAC4">
        <w:t xml:space="preserve">of </w:t>
      </w:r>
      <w:r w:rsidR="008A09FA" w:rsidRPr="43C0CAC4">
        <w:t>~20 plots</w:t>
      </w:r>
      <w:r w:rsidR="52C6F895" w:rsidRPr="43C0CAC4">
        <w:t>. In these cases, sample size was reduced.</w:t>
      </w:r>
      <w:r w:rsidR="22E5F971" w:rsidRPr="43C0CAC4">
        <w:t xml:space="preserve"> </w:t>
      </w:r>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permitted to exceed 100% in cases where foliar cover of species overlapped significantly. The o</w:t>
      </w:r>
      <w:r w:rsidR="0FB38521" w:rsidRPr="43C0CAC4">
        <w:t>rigin</w:t>
      </w:r>
      <w:r w:rsidR="7267D368" w:rsidRPr="43C0CAC4">
        <w:t xml:space="preserve"> class</w:t>
      </w:r>
      <w:r w:rsidR="0FB38521" w:rsidRPr="43C0CAC4">
        <w:t xml:space="preserve"> </w:t>
      </w:r>
      <w:r w:rsidR="0E2BF21A" w:rsidRPr="43C0CAC4">
        <w:t>of each</w:t>
      </w:r>
      <w:r w:rsidR="0FB38521" w:rsidRPr="43C0CAC4">
        <w:t xml:space="preserve"> species (native, exotic, invasive,</w:t>
      </w:r>
      <w:r w:rsidR="1F2B038F" w:rsidRPr="43C0CAC4">
        <w:t xml:space="preserve"> or</w:t>
      </w:r>
      <w:r w:rsidR="0FB38521" w:rsidRPr="43C0CAC4">
        <w:t xml:space="preserve"> unknown) was</w:t>
      </w:r>
      <w:r w:rsidR="00E54C71">
        <w:t xml:space="preserve"> also noted. </w:t>
      </w:r>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e.g., natives) as a percentage of the total plant cover in a plot and </w:t>
      </w:r>
      <w:r w:rsidR="00150116" w:rsidRPr="43C0CAC4">
        <w:t>was used to account for seasonal bias</w:t>
      </w:r>
      <w:r w:rsidR="00150116">
        <w:t xml:space="preserve"> in our sampling</w:t>
      </w:r>
      <w:r w:rsidR="00150116" w:rsidRPr="43C0CAC4">
        <w:t>, and high variability of plant forms and densities in our study area.</w:t>
      </w:r>
    </w:p>
    <w:p w14:paraId="4163D7C3" w14:textId="77777777" w:rsidR="00150116" w:rsidRDefault="00150116" w:rsidP="00C04EA9"/>
    <w:p w14:paraId="6A5122F4" w14:textId="76600C3F" w:rsidR="224ED4AE" w:rsidRDefault="224ED4AE" w:rsidP="00C04EA9">
      <w:r w:rsidRPr="43C0CAC4">
        <w:t>In addition to vegetation sampling</w:t>
      </w:r>
      <w:r w:rsidR="26781943" w:rsidRPr="43C0CAC4">
        <w:t xml:space="preserve">, </w:t>
      </w:r>
      <w:r w:rsidR="745AB542" w:rsidRPr="43C0CAC4">
        <w:t xml:space="preserve">we mapped </w:t>
      </w:r>
      <w:r w:rsidR="39599A98" w:rsidRPr="43C0CAC4">
        <w:t xml:space="preserve">the precise boundary of each marsh creation project using a combination of </w:t>
      </w:r>
      <w:r w:rsidR="7EC0FF65" w:rsidRPr="43C0CAC4">
        <w:t>handheld</w:t>
      </w:r>
      <w:r w:rsidR="39599A98" w:rsidRPr="43C0CAC4">
        <w:t xml:space="preserve"> GPS units (Garmin GPS60) and a</w:t>
      </w:r>
      <w:r w:rsidR="498B8D00" w:rsidRPr="43C0CAC4">
        <w:t>n 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397775">
        <w:t xml:space="preserve"> (</w:t>
      </w:r>
      <w:r w:rsidR="6DE04701" w:rsidRPr="43C0CAC4">
        <w:t xml:space="preserve">3.14.1; </w:t>
      </w:r>
      <w:r w:rsidR="00150116">
        <w:fldChar w:fldCharType="begin"/>
      </w:r>
      <w:r w:rsidR="00150116">
        <w:instrText xml:space="preserve"> ADDIN ZOTERO_ITEM CSL_CITATION {"citationID":"al2hurcM","properties":{"formattedCitation":"(Avenza Systems Inc. 2021)","plainCitation":"(Avenza Systems Inc. 2021)","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Vegetated areas, unvegetated mudflats, and log debris accumulations within the intended marsh area were </w:t>
      </w:r>
      <w:r w:rsidR="134EFE68" w:rsidRPr="43C0CAC4">
        <w:t xml:space="preserve">also </w:t>
      </w:r>
      <w:r w:rsidR="2A7CAD78" w:rsidRPr="43C0CAC4">
        <w:t>mapped</w:t>
      </w:r>
      <w:r w:rsidR="0D63FDDC" w:rsidRPr="43C0CAC4">
        <w:t xml:space="preserve">, </w:t>
      </w:r>
      <w:r w:rsidR="2A7CAD78" w:rsidRPr="43C0CAC4">
        <w:t>to be used in calculations of marsh recession</w:t>
      </w:r>
      <w:r w:rsidR="5EE4F3C9" w:rsidRPr="43C0CAC4">
        <w:t xml:space="preserve"> (see </w:t>
      </w:r>
      <w:r w:rsidR="00150116">
        <w:t>2.2</w:t>
      </w:r>
      <w:r w:rsidR="5EE4F3C9" w:rsidRPr="43C0CAC4">
        <w:t>)</w:t>
      </w:r>
      <w:r w:rsidR="2A7CAD78" w:rsidRPr="43C0CAC4">
        <w:t>.</w:t>
      </w:r>
      <w:r w:rsidR="6B6C3D00" w:rsidRPr="43C0CAC4">
        <w:t xml:space="preserve"> W</w:t>
      </w:r>
      <w:r w:rsidR="310F2422" w:rsidRPr="43C0CAC4">
        <w:t xml:space="preserve">hile mapping the site, 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 xml:space="preserve">shear booms, and other structures (docks, log </w:t>
      </w:r>
      <w:r w:rsidR="00150116">
        <w:t xml:space="preserve">storage </w:t>
      </w:r>
      <w:r w:rsidR="6B6C3D00" w:rsidRPr="43C0CAC4">
        <w:t xml:space="preserve">booms) located immediately offshore. </w:t>
      </w:r>
    </w:p>
    <w:p w14:paraId="6752EC1F" w14:textId="2445FC3C" w:rsidR="559EFC6C" w:rsidRDefault="559EFC6C" w:rsidP="00C04EA9"/>
    <w:p w14:paraId="35B39C11" w14:textId="78856D03" w:rsidR="40FBF216" w:rsidRDefault="6B6C3D00" w:rsidP="00C04EA9">
      <w:pPr>
        <w:pStyle w:val="Heading2"/>
        <w:rPr>
          <w:sz w:val="22"/>
          <w:szCs w:val="22"/>
        </w:rPr>
      </w:pPr>
      <w:r w:rsidRPr="43C0CAC4">
        <w:t>Geospatial</w:t>
      </w:r>
      <w:r w:rsidR="0062E7C3" w:rsidRPr="43C0CAC4">
        <w:t xml:space="preserve"> Data</w:t>
      </w:r>
    </w:p>
    <w:p w14:paraId="5F3E60C7" w14:textId="1581FA43" w:rsidR="40FBF216" w:rsidRDefault="5E5D78FA" w:rsidP="00C04EA9">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r w:rsidR="4E61303D" w:rsidRPr="43C0CAC4">
        <w:t xml:space="preserve">Project area was calculated based on polygons mapped in the </w:t>
      </w:r>
      <w:r w:rsidR="00397775" w:rsidRPr="43C0CAC4">
        <w:t>field and</w:t>
      </w:r>
      <w:r w:rsidR="4E61303D" w:rsidRPr="43C0CAC4">
        <w:t xml:space="preserve"> was defined as the marsh boundary of a given project.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created marshes that were primarily absent of vegetation</w:t>
      </w:r>
      <w:r w:rsidR="73A6D402" w:rsidRPr="43C0CAC4">
        <w:t xml:space="preserve"> (</w:t>
      </w:r>
      <w:r w:rsidR="44A06519" w:rsidRPr="43C0CAC4">
        <w:t xml:space="preserve">see </w:t>
      </w:r>
      <w:r w:rsidR="73A6D402" w:rsidRPr="43C0CAC4">
        <w:t>Appendix</w:t>
      </w:r>
      <w:r w:rsidR="00150116">
        <w:t xml:space="preserve"> A</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r w:rsidR="4ADDA1E4" w:rsidRPr="43C0CAC4">
        <w:t>We calculated p</w:t>
      </w:r>
      <w:r w:rsidR="0847CAE1" w:rsidRPr="43C0CAC4">
        <w:t xml:space="preserve">ercent 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 (and therefore most influential</w:t>
      </w:r>
      <w:r w:rsidR="041AAF96" w:rsidRPr="43C0CAC4">
        <w:t>)</w:t>
      </w:r>
      <w:r w:rsidR="5E21202B" w:rsidRPr="43C0CAC4">
        <w:t xml:space="preserve"> 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826736">
        <w:instrText xml:space="preserve"> ADDIN ZOTERO_ITEM CSL_CITATION {"citationID":"ykwGWKuc","properties":{"formattedCitation":"(GRASS Development Team 2012)","plainCitation":"(GRASS Development Team 2012)","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09898C6B" w14:textId="3B8C2FFF" w:rsidR="43C0CAC4" w:rsidRDefault="43C0CAC4" w:rsidP="00C04EA9"/>
    <w:p w14:paraId="0C1A1A43" w14:textId="454BA3C0" w:rsidR="00AA5631" w:rsidRDefault="00AA5631" w:rsidP="00C04EA9"/>
    <w:p w14:paraId="01D5CE34" w14:textId="02543F04" w:rsidR="00AA5631" w:rsidRDefault="00AA5631" w:rsidP="00C04EA9"/>
    <w:p w14:paraId="750230AD" w14:textId="634C5169" w:rsidR="00AA5631" w:rsidRDefault="00AA5631" w:rsidP="00C04EA9"/>
    <w:p w14:paraId="01DC1B44" w14:textId="75C16C72" w:rsidR="00AA5631" w:rsidRDefault="00AA5631" w:rsidP="00C04EA9"/>
    <w:p w14:paraId="186A5943" w14:textId="77777777" w:rsidR="00AA5631" w:rsidRDefault="00AA5631" w:rsidP="00C04EA9"/>
    <w:p w14:paraId="752697A0" w14:textId="25ED244E" w:rsidR="380D8E43" w:rsidRDefault="380D8E43" w:rsidP="00C04EA9">
      <w:pPr>
        <w:pStyle w:val="Heading2"/>
      </w:pPr>
      <w:r w:rsidRPr="40FBF216">
        <w:lastRenderedPageBreak/>
        <w:t>Statistical Analysis</w:t>
      </w:r>
    </w:p>
    <w:p w14:paraId="4A582B20" w14:textId="2E271335" w:rsidR="72085109" w:rsidRPr="00C04EA9" w:rsidRDefault="5B7C73D5" w:rsidP="00C04EA9">
      <w:pPr>
        <w:pStyle w:val="Heading3"/>
      </w:pPr>
      <w:r w:rsidRPr="00C04EA9">
        <w:t>Marsh Recession</w:t>
      </w:r>
    </w:p>
    <w:p w14:paraId="28BC6C5C" w14:textId="2FFF8367" w:rsidR="23AAF22E" w:rsidRDefault="7283569B" w:rsidP="00C04EA9">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 ‘stats’ package in R;</w:t>
      </w:r>
      <w:r w:rsidR="00397775">
        <w:t xml:space="preserve"> </w:t>
      </w:r>
      <w:r w:rsidR="00397775">
        <w:fldChar w:fldCharType="begin"/>
      </w:r>
      <w:r w:rsidR="00397775">
        <w:instrText xml:space="preserve"> ADDIN ZOTERO_ITEM CSL_CITATION {"citationID":"1D8NMMXT","properties":{"formattedCitation":"(R Core Team 2021)","plainCitation":"(R Core Team 2021)","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1D280CB7" w:rsidRPr="005B1331">
        <w:t xml:space="preserve">log fenc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p>
    <w:p w14:paraId="21D7FF03" w14:textId="7B919675" w:rsidR="40FBF216" w:rsidRDefault="40FBF216" w:rsidP="00C04EA9"/>
    <w:p w14:paraId="02C1FD35" w14:textId="695E240E" w:rsidR="21175539" w:rsidRDefault="726178B9" w:rsidP="00C04EA9">
      <w:pPr>
        <w:pStyle w:val="Heading3"/>
      </w:pPr>
      <w:r w:rsidRPr="559EFC6C">
        <w:t xml:space="preserve">Native Dominance </w:t>
      </w:r>
    </w:p>
    <w:p w14:paraId="41469A7B" w14:textId="7860D1CB" w:rsidR="559EFC6C" w:rsidRDefault="45795D12" w:rsidP="00C04EA9">
      <w:r w:rsidRPr="005B1331">
        <w:t>To determine wh</w:t>
      </w:r>
      <w:r w:rsidR="53FE9D3F" w:rsidRPr="005B1331">
        <w:t>ich</w:t>
      </w:r>
      <w:r w:rsidRPr="005B1331">
        <w:t xml:space="preserve"> </w:t>
      </w:r>
      <w:r w:rsidR="681DAEBC" w:rsidRPr="005B1331">
        <w:t>factors</w:t>
      </w:r>
      <w:r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397775">
        <w:instrText xml:space="preserve"> ADDIN ZOTERO_ITEM CSL_CITATION {"citationID":"pdx4zJCK","properties":{"formattedCitation":"(Bates et al. 2015)","plainCitation":"(Bates et al. 2015)","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to be dependent on elevation.</w:t>
      </w:r>
    </w:p>
    <w:p w14:paraId="5193294D" w14:textId="476F5CF7" w:rsidR="3A5D7FCA" w:rsidRDefault="3A5D7FCA" w:rsidP="00C04EA9"/>
    <w:p w14:paraId="61CA6268" w14:textId="1D76EF19" w:rsidR="40FBF216" w:rsidRDefault="71BFF630" w:rsidP="00C04EA9">
      <w:pPr>
        <w:pStyle w:val="Heading3"/>
      </w:pPr>
      <w:r w:rsidRPr="3A5D7FCA">
        <w:t xml:space="preserve">Species Richness </w:t>
      </w:r>
    </w:p>
    <w:p w14:paraId="62EC43D3" w14:textId="355D4E9C" w:rsidR="2BC3E884" w:rsidRDefault="2BC3E884" w:rsidP="00C04EA9">
      <w:r w:rsidRPr="3A5D7FCA">
        <w:t>We used linear mixed-effects models to investigate factors that influence native and non-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C04EA9"/>
    <w:p w14:paraId="5E543EC2" w14:textId="512595A0" w:rsidR="18D32BF1" w:rsidRDefault="18D32BF1" w:rsidP="00C04EA9">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397775">
        <w:instrText xml:space="preserve"> ADDIN ZOTERO_ITEM CSL_CITATION {"citationID":"8ie7NFbC","properties":{"formattedCitation":"(Fox &amp; Weisberg 2019)","plainCitation":"(Fox &amp; Weisberg 2019)","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397775">
        <w:instrText xml:space="preserve"> ADDIN ZOTERO_ITEM CSL_CITATION {"citationID":"r2k7J36q","properties":{"formattedCitation":"(Nakagawa &amp; Schielzeth 2013)","plainCitation":"(Nakagawa &amp; Schielzeth 2013)","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397775">
        <w:instrText xml:space="preserve"> ADDIN ZOTERO_ITEM CSL_CITATION {"citationID":"8m2xtp7D","properties":{"formattedCitation":"(Barto\\uc0\\u324{} 2020)","plainCitation":"(Bartoń 2020)","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0299A7A9" w14:textId="212CEC5E" w:rsidR="00F077C2" w:rsidRDefault="00F077C2" w:rsidP="00C04EA9"/>
    <w:p w14:paraId="5A5F6AB7" w14:textId="498A50C7" w:rsidR="600A8E5D" w:rsidRDefault="1356C183" w:rsidP="00AA7C40">
      <w:pPr>
        <w:pStyle w:val="Heading1"/>
        <w:rPr>
          <w:rFonts w:ascii="Calibri Light" w:hAnsi="Calibri Light"/>
        </w:rPr>
      </w:pPr>
      <w:r>
        <w:lastRenderedPageBreak/>
        <w:t>Results</w:t>
      </w:r>
    </w:p>
    <w:p w14:paraId="3EE7855E" w14:textId="191F5503" w:rsidR="2F809E8E" w:rsidRDefault="50068FF4" w:rsidP="0082724B">
      <w:pPr>
        <w:pStyle w:val="Heading2"/>
        <w:rPr>
          <w:rFonts w:ascii="Calibri Light" w:hAnsi="Calibri Light"/>
        </w:rPr>
      </w:pPr>
      <w:r>
        <w:t>Marsh Recession</w:t>
      </w:r>
    </w:p>
    <w:p w14:paraId="195B1A46" w14:textId="49A82D43" w:rsidR="40FBF216" w:rsidRDefault="18185D56" w:rsidP="00C04EA9">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9</w:t>
      </w:r>
      <w:r w:rsidR="2708C7C8" w:rsidRPr="3A5D7FCA">
        <w:t xml:space="preserve"> created tidal marshes</w:t>
      </w:r>
      <w:r w:rsidR="6ADC7BEA" w:rsidRPr="3A5D7FCA">
        <w:t>,</w:t>
      </w:r>
      <w:r w:rsidR="124BDB74" w:rsidRPr="3A5D7FCA">
        <w:t xml:space="preserve"> averaging </w:t>
      </w:r>
      <w:r w:rsidR="558EB86E" w:rsidRPr="3A5D7FCA">
        <w:t xml:space="preserve">11.0 </w:t>
      </w:r>
      <w:r w:rsidR="2D39DF65" w:rsidRPr="3A5D7FCA">
        <w:t>+/- 2</w:t>
      </w:r>
      <w:r w:rsidR="2A3581EF" w:rsidRPr="3A5D7FCA">
        <w:t>1</w:t>
      </w:r>
      <w:r w:rsidR="0D13D6EC" w:rsidRPr="3A5D7FCA">
        <w:t>.</w:t>
      </w:r>
      <w:r w:rsidR="6988544E" w:rsidRPr="3A5D7FCA">
        <w:t>0</w:t>
      </w:r>
      <w:r w:rsidR="2D39DF65" w:rsidRPr="3A5D7FCA">
        <w:t>.% σ</w:t>
      </w:r>
      <w:r w:rsidR="124BDB74" w:rsidRPr="3A5D7FCA">
        <w:t xml:space="preserve">. </w:t>
      </w:r>
      <w:r w:rsidR="53057E40" w:rsidRPr="3A5D7FCA">
        <w:t>T</w:t>
      </w:r>
      <w:r w:rsidR="5E47D572" w:rsidRPr="3A5D7FCA">
        <w:t xml:space="preserve">his equates to approximately </w:t>
      </w:r>
      <w:r w:rsidR="7A2D1789" w:rsidRPr="3A5D7FCA">
        <w:t>15</w:t>
      </w:r>
      <w:r w:rsidR="5E47D572" w:rsidRPr="3A5D7FCA">
        <w:t>,</w:t>
      </w:r>
      <w:r w:rsidR="1F8DF439" w:rsidRPr="3A5D7FCA">
        <w:t>000</w:t>
      </w:r>
      <w:r w:rsidR="5E47D572" w:rsidRPr="3A5D7FCA">
        <w:t xml:space="preserve"> m</w:t>
      </w:r>
      <w:r w:rsidR="5E47D572" w:rsidRPr="3A5D7FCA">
        <w:rPr>
          <w:vertAlign w:val="superscript"/>
        </w:rPr>
        <w:t>2</w:t>
      </w:r>
      <w:r w:rsidR="5E47D572" w:rsidRPr="3A5D7FCA">
        <w:t xml:space="preserve"> of recessed created</w:t>
      </w:r>
      <w:r w:rsidR="470F743A" w:rsidRPr="3A5D7FCA">
        <w:t xml:space="preserve"> tidal</w:t>
      </w:r>
      <w:r w:rsidR="5E47D572" w:rsidRPr="3A5D7FCA">
        <w:t xml:space="preserve"> marsh</w:t>
      </w:r>
      <w:r w:rsidR="64F9A131" w:rsidRPr="3A5D7FCA">
        <w:t xml:space="preserve"> in our study area</w:t>
      </w:r>
      <w:r w:rsidR="5E47D572" w:rsidRPr="3A5D7FCA">
        <w:t>.</w:t>
      </w:r>
      <w:r w:rsidR="649074F2" w:rsidRPr="3A5D7FCA">
        <w:t xml:space="preserve"> </w:t>
      </w:r>
      <w:r w:rsidR="62EEBDAE" w:rsidRPr="3A5D7FCA">
        <w:t>Three s</w:t>
      </w:r>
      <w:r w:rsidR="124BDB74" w:rsidRPr="3A5D7FCA">
        <w:t>ites</w:t>
      </w:r>
      <w:r w:rsidR="01ECA041" w:rsidRPr="3A5D7FCA">
        <w:t xml:space="preserve"> (3%)</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r w:rsidR="7F8D094E" w:rsidRPr="3A5D7FCA">
        <w:t>58</w:t>
      </w:r>
      <w:r w:rsidR="4B3AA2C0" w:rsidRPr="3A5D7FCA">
        <w:t xml:space="preserve"> </w:t>
      </w:r>
      <w:r w:rsidR="36CFABB8" w:rsidRPr="3A5D7FCA">
        <w:t>(</w:t>
      </w:r>
      <w:r w:rsidR="7E176E34" w:rsidRPr="3A5D7FCA">
        <w:t>61</w:t>
      </w:r>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 xml:space="preserve">46.9 km), age (6 </w:t>
      </w:r>
      <w:r w:rsidR="00B0151E">
        <w:t>–</w:t>
      </w:r>
      <w:r w:rsidR="295699F1" w:rsidRPr="3A5D7FCA">
        <w:t xml:space="preserve">43 years), size </w:t>
      </w:r>
      <w:r w:rsidR="46848FB5" w:rsidRPr="3A5D7FCA">
        <w:t>(20</w:t>
      </w:r>
      <w:r w:rsidR="40951341" w:rsidRPr="3A5D7FCA">
        <w:t xml:space="preserve"> </w:t>
      </w:r>
      <w:r w:rsidR="00B0151E">
        <w:t>–</w:t>
      </w:r>
      <w:r w:rsidR="40951341" w:rsidRPr="3A5D7FCA">
        <w:t>59,000 m</w:t>
      </w:r>
      <w:r w:rsidR="40951341" w:rsidRPr="3A5D7FCA">
        <w:rPr>
          <w:vertAlign w:val="superscript"/>
        </w:rPr>
        <w:t>2</w:t>
      </w:r>
      <w:r w:rsidR="40951341" w:rsidRPr="3A5D7FCA">
        <w:t>), mean elevation (</w:t>
      </w:r>
      <w:r w:rsidR="3CDE27AB" w:rsidRPr="3A5D7FCA">
        <w:t>-0.41</w:t>
      </w:r>
      <w:r w:rsidR="00B0151E">
        <w:t>–</w:t>
      </w:r>
      <w:r w:rsidR="3CDE27AB" w:rsidRPr="3A5D7FCA">
        <w:t xml:space="preserve">2.16 m) and </w:t>
      </w:r>
      <w:r w:rsidR="205D9B55" w:rsidRPr="3A5D7FCA">
        <w:t>proportion of</w:t>
      </w:r>
      <w:r w:rsidR="3CDE27AB" w:rsidRPr="3A5D7FCA">
        <w:t xml:space="preserve"> edge habitat </w:t>
      </w:r>
      <w:r w:rsidR="6CEF6892" w:rsidRPr="3A5D7FCA">
        <w:t>(0</w:t>
      </w:r>
      <w:r w:rsidR="66D19D7A" w:rsidRPr="3A5D7FCA">
        <w:t>.0</w:t>
      </w:r>
      <w:r w:rsidR="6CEF6892" w:rsidRPr="3A5D7FCA">
        <w:t xml:space="preserve"> </w:t>
      </w:r>
      <w:r w:rsidR="00B0151E">
        <w:t>–</w:t>
      </w:r>
      <w:r w:rsidR="6CEF6892" w:rsidRPr="3A5D7FCA">
        <w:t>36.4%</w:t>
      </w:r>
      <w:r w:rsidR="00B0151E">
        <w:t>; Fig. 2)</w:t>
      </w:r>
      <w:r w:rsidR="6CEF6892" w:rsidRPr="3A5D7FCA">
        <w:t>.</w:t>
      </w:r>
    </w:p>
    <w:p w14:paraId="10D83508" w14:textId="1BC78B3C" w:rsidR="3A5D7FCA" w:rsidRDefault="3A5D7FCA" w:rsidP="00C04EA9"/>
    <w:p w14:paraId="77127C0E" w14:textId="77777777" w:rsidR="00397775" w:rsidRDefault="0FF33C81" w:rsidP="00C04EA9">
      <w:pPr>
        <w:keepNext/>
      </w:pPr>
      <w:r>
        <w:rPr>
          <w:noProof/>
        </w:rPr>
        <w:drawing>
          <wp:inline distT="0" distB="0" distL="0" distR="0" wp14:anchorId="5D7053C7" wp14:editId="01DAF000">
            <wp:extent cx="5724344" cy="5724344"/>
            <wp:effectExtent l="0" t="0" r="3810" b="3810"/>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75262" name="Picture 971675262"/>
                    <pic:cNvPicPr/>
                  </pic:nvPicPr>
                  <pic:blipFill>
                    <a:blip r:embed="rId12">
                      <a:extLst>
                        <a:ext uri="{28A0092B-C50C-407E-A947-70E740481C1C}">
                          <a14:useLocalDpi xmlns:a14="http://schemas.microsoft.com/office/drawing/2010/main" val="0"/>
                        </a:ext>
                      </a:extLst>
                    </a:blip>
                    <a:stretch>
                      <a:fillRect/>
                    </a:stretch>
                  </pic:blipFill>
                  <pic:spPr>
                    <a:xfrm>
                      <a:off x="0" y="0"/>
                      <a:ext cx="5724344" cy="5724344"/>
                    </a:xfrm>
                    <a:prstGeom prst="rect">
                      <a:avLst/>
                    </a:prstGeom>
                  </pic:spPr>
                </pic:pic>
              </a:graphicData>
            </a:graphic>
          </wp:inline>
        </w:drawing>
      </w:r>
    </w:p>
    <w:p w14:paraId="2A8CCEB8" w14:textId="6D733B14" w:rsidR="40FBF216" w:rsidRDefault="00397775" w:rsidP="00C04EA9">
      <w:pPr>
        <w:pStyle w:val="Caption"/>
      </w:pPr>
      <w:r>
        <w:t xml:space="preserve">Figure </w:t>
      </w:r>
      <w:r w:rsidR="00D63605">
        <w:fldChar w:fldCharType="begin"/>
      </w:r>
      <w:r w:rsidR="00D63605">
        <w:instrText xml:space="preserve"> SEQ Figure \* ARABIC </w:instrText>
      </w:r>
      <w:r w:rsidR="00D63605">
        <w:fldChar w:fldCharType="separate"/>
      </w:r>
      <w:r w:rsidR="0082724B">
        <w:rPr>
          <w:noProof/>
        </w:rPr>
        <w:t>2</w:t>
      </w:r>
      <w:r w:rsidR="00D63605">
        <w:rPr>
          <w:noProof/>
        </w:rPr>
        <w:fldChar w:fldCharType="end"/>
      </w:r>
      <w:r>
        <w:t xml:space="preserve">. </w:t>
      </w:r>
      <w:r w:rsidR="00B0151E">
        <w:t>Scatter plots and b</w:t>
      </w:r>
      <w:r w:rsidRPr="559EFC6C">
        <w:t>ox and whisker plots displaying the distribution of data for each covariate</w:t>
      </w:r>
      <w:r w:rsidR="00F077C2">
        <w:t xml:space="preserve"> used in the marsh recession model</w:t>
      </w:r>
      <w:r w:rsidRPr="559EFC6C">
        <w:t xml:space="preserve">. </w:t>
      </w:r>
      <w:r w:rsidR="00F077C2">
        <w:t>Box and whisker m</w:t>
      </w:r>
      <w:r w:rsidRPr="559EFC6C">
        <w:t xml:space="preserve">edian values are shown by the middle horizontal line of each box plot, separating the upper box (2nd quartile) and lower box (3rd quartile) Mean elevation and % edge habitat were entered as interacting terms, which we have visualized by showing the interactions relative to low (&lt; [mean - </w:t>
      </w:r>
      <w:r>
        <w:t>σ])</w:t>
      </w:r>
      <w:r w:rsidRPr="559EFC6C">
        <w:t xml:space="preserve">, average (mean), and high (&gt; [mean + </w:t>
      </w:r>
      <w:r>
        <w:t>σ]</w:t>
      </w:r>
      <w:r w:rsidRPr="559EFC6C">
        <w:t>) maximum elevation values (centre bottom).</w:t>
      </w:r>
    </w:p>
    <w:p w14:paraId="4288C59A" w14:textId="77777777" w:rsidR="002B17A3" w:rsidRDefault="002B17A3" w:rsidP="00C04EA9"/>
    <w:p w14:paraId="005EBDFF" w14:textId="77777777" w:rsidR="002B17A3" w:rsidRDefault="002B17A3" w:rsidP="00C04EA9"/>
    <w:p w14:paraId="472C9441" w14:textId="77777777" w:rsidR="002B17A3" w:rsidRDefault="002B17A3" w:rsidP="00C04EA9"/>
    <w:p w14:paraId="3227CA74" w14:textId="4DAB7ECE" w:rsidR="161A033F" w:rsidRDefault="00F077C2" w:rsidP="00C04EA9">
      <w:r>
        <w:lastRenderedPageBreak/>
        <w:t>Results from our linear regression model indicate that s</w:t>
      </w:r>
      <w:r w:rsidR="616E580E" w:rsidRPr="43C0CAC4">
        <w:t xml:space="preserve">ites </w:t>
      </w:r>
      <w:r w:rsidR="38BC1C0A" w:rsidRPr="43C0CAC4">
        <w:t>with protective</w:t>
      </w:r>
      <w:r w:rsidR="09BF898A" w:rsidRPr="43C0CAC4">
        <w:t xml:space="preserve"> infrastructure, such as offshore structures (</w:t>
      </w:r>
      <w:r w:rsidR="09BF898A" w:rsidRPr="43C0CAC4">
        <w:rPr>
          <w:i/>
          <w:iCs/>
        </w:rPr>
        <w:t xml:space="preserve">p </w:t>
      </w:r>
      <w:r w:rsidR="09BF898A" w:rsidRPr="43C0CAC4">
        <w:t>= .01</w:t>
      </w:r>
      <w:r w:rsidR="091A533D" w:rsidRPr="43C0CAC4">
        <w:t>3</w:t>
      </w:r>
      <w:r w:rsidR="09BF898A" w:rsidRPr="43C0CAC4">
        <w:t>)</w:t>
      </w:r>
      <w:r w:rsidR="1343C259" w:rsidRPr="43C0CAC4">
        <w:t>, and perhaps log fences (</w:t>
      </w:r>
      <w:r w:rsidR="1343C259" w:rsidRPr="43C0CAC4">
        <w:rPr>
          <w:i/>
          <w:iCs/>
        </w:rPr>
        <w:t>p</w:t>
      </w:r>
      <w:r w:rsidR="1343C259" w:rsidRPr="43C0CAC4">
        <w:t xml:space="preserve"> = .060)</w:t>
      </w:r>
      <w:r w:rsidR="7549DEF4" w:rsidRPr="43C0CAC4">
        <w:t>,</w:t>
      </w:r>
      <w:r w:rsidR="65F971EF" w:rsidRPr="43C0CAC4">
        <w:t xml:space="preserve"> </w:t>
      </w:r>
      <w:r w:rsidR="327593A0" w:rsidRPr="43C0CAC4">
        <w:t>a</w:t>
      </w:r>
      <w:r w:rsidR="07A64728" w:rsidRPr="43C0CAC4">
        <w:t xml:space="preserve">ppeared to be more resilient to recession, </w:t>
      </w:r>
      <w:r w:rsidR="32DFFE6E" w:rsidRPr="43C0CAC4">
        <w:t>averaging 13.5</w:t>
      </w:r>
      <w:r w:rsidR="327593A0" w:rsidRPr="43C0CAC4">
        <w:t xml:space="preserve">% and </w:t>
      </w:r>
      <w:r w:rsidR="2334EB02" w:rsidRPr="43C0CAC4">
        <w:t>26.6</w:t>
      </w:r>
      <w:r w:rsidR="327593A0" w:rsidRPr="43C0CAC4">
        <w:t>%</w:t>
      </w:r>
      <w:r w:rsidR="65F971EF" w:rsidRPr="43C0CAC4">
        <w:t xml:space="preserve"> </w:t>
      </w:r>
      <w:r w:rsidR="6E4F69BC" w:rsidRPr="43C0CAC4">
        <w:t xml:space="preserve">less </w:t>
      </w:r>
      <w:r w:rsidR="2FB7FECB" w:rsidRPr="43C0CAC4">
        <w:t>recessed marsh</w:t>
      </w:r>
      <w:r w:rsidR="5F8B874D" w:rsidRPr="43C0CAC4">
        <w:t xml:space="preserve"> </w:t>
      </w:r>
      <w:r w:rsidR="3EF41352" w:rsidRPr="43C0CAC4">
        <w:t>respectively</w:t>
      </w:r>
      <w:r>
        <w:t xml:space="preserve"> </w:t>
      </w:r>
      <w:r w:rsidRPr="43C0CAC4">
        <w:t>(</w:t>
      </w:r>
      <w:r w:rsidRPr="43C0CAC4">
        <w:rPr>
          <w:i/>
          <w:iCs/>
        </w:rPr>
        <w:t>F</w:t>
      </w:r>
      <w:r>
        <w:rPr>
          <w:i/>
          <w:iCs/>
        </w:rPr>
        <w:t xml:space="preserve"> </w:t>
      </w:r>
      <w:r w:rsidRPr="43C0CAC4">
        <w:t>(11,67) = 2.709</w:t>
      </w:r>
      <w:r w:rsidRPr="43C0CAC4">
        <w:rPr>
          <w:i/>
          <w:iCs/>
        </w:rPr>
        <w:t xml:space="preserve">, </w:t>
      </w:r>
      <w:r w:rsidRPr="43C0CAC4">
        <w:t>adj.</w:t>
      </w:r>
      <w:r w:rsidRPr="43C0CAC4">
        <w:rPr>
          <w:i/>
          <w:iCs/>
        </w:rPr>
        <w:t xml:space="preserve"> R</w:t>
      </w:r>
      <w:r w:rsidRPr="43C0CAC4">
        <w:rPr>
          <w:i/>
          <w:iCs/>
          <w:vertAlign w:val="superscript"/>
        </w:rPr>
        <w:t>2</w:t>
      </w:r>
      <w:r w:rsidRPr="43C0CAC4">
        <w:rPr>
          <w:i/>
          <w:iCs/>
        </w:rPr>
        <w:t xml:space="preserve"> =</w:t>
      </w:r>
      <w:r w:rsidRPr="43C0CAC4">
        <w:t xml:space="preserve"> 0.194, </w:t>
      </w:r>
      <w:r w:rsidRPr="43C0CAC4">
        <w:rPr>
          <w:i/>
          <w:iCs/>
        </w:rPr>
        <w:t>p</w:t>
      </w:r>
      <w:r w:rsidRPr="43C0CAC4">
        <w:t xml:space="preserve"> = .006</w:t>
      </w:r>
      <w:r>
        <w:t>; Fig. 3</w:t>
      </w:r>
      <w:r w:rsidRPr="43C0CAC4">
        <w:t>)</w:t>
      </w:r>
      <w:r>
        <w:t xml:space="preserve">. </w:t>
      </w:r>
      <w:r w:rsidR="3EF41352" w:rsidRPr="43C0CAC4">
        <w:t xml:space="preserve"> </w:t>
      </w:r>
      <w:r w:rsidR="1B68DC42" w:rsidRPr="43C0CAC4">
        <w:t xml:space="preserve">Conversely, </w:t>
      </w:r>
      <w:r>
        <w:t>percent</w:t>
      </w:r>
      <w:r w:rsidR="636DA763" w:rsidRPr="43C0CAC4">
        <w:t xml:space="preserve"> recessed marsh was on average 18.</w:t>
      </w:r>
      <w:r w:rsidR="0E9CD400" w:rsidRPr="43C0CAC4">
        <w:t>9</w:t>
      </w:r>
      <w:r w:rsidR="636DA763" w:rsidRPr="43C0CAC4">
        <w:t xml:space="preserve">% higher in North Arm </w:t>
      </w:r>
      <w:r w:rsidR="05EFD3BA" w:rsidRPr="43C0CAC4">
        <w:t>than South Arm sites</w:t>
      </w:r>
      <w:r w:rsidR="1B68DC42" w:rsidRPr="43C0CAC4">
        <w:t xml:space="preserve"> </w:t>
      </w:r>
      <w:r w:rsidR="09BF898A" w:rsidRPr="43C0CAC4">
        <w:t>(</w:t>
      </w:r>
      <w:r w:rsidR="09BF898A" w:rsidRPr="43C0CAC4">
        <w:rPr>
          <w:i/>
          <w:iCs/>
        </w:rPr>
        <w:t>p</w:t>
      </w:r>
      <w:r w:rsidR="09BF898A" w:rsidRPr="43C0CAC4">
        <w:t xml:space="preserve"> = .001)</w:t>
      </w:r>
      <w:r w:rsidR="5F07F244" w:rsidRPr="43C0CAC4">
        <w:t>.</w:t>
      </w:r>
      <w:r w:rsidR="09BF898A" w:rsidRPr="43C0CAC4">
        <w:t xml:space="preserve"> Presence of a foreshore shear boom,</w:t>
      </w:r>
      <w:r w:rsidR="5165747F" w:rsidRPr="43C0CAC4">
        <w:t xml:space="preserve"> inland basin designs, </w:t>
      </w:r>
      <w:r w:rsidR="09BF898A" w:rsidRPr="43C0CAC4">
        <w:t>site age, and site size had no significant effect</w:t>
      </w:r>
      <w:r>
        <w:t xml:space="preserve"> on recession</w:t>
      </w:r>
      <w:r w:rsidR="09BF898A" w:rsidRPr="43C0CAC4">
        <w:t xml:space="preserve">. </w:t>
      </w:r>
      <w:r w:rsidR="21F65A25" w:rsidRPr="43C0CAC4">
        <w:t>A</w:t>
      </w:r>
      <w:r w:rsidR="0E187E00" w:rsidRPr="43C0CAC4">
        <w:t>s interacting terms</w:t>
      </w:r>
      <w:r>
        <w:t xml:space="preserve"> however</w:t>
      </w:r>
      <w:r w:rsidR="55942ECB" w:rsidRPr="43C0CAC4">
        <w:t xml:space="preserve">, </w:t>
      </w:r>
      <w:r w:rsidR="536E6EE1" w:rsidRPr="43C0CAC4">
        <w:t xml:space="preserve">mean </w:t>
      </w:r>
      <w:r w:rsidR="55942ECB" w:rsidRPr="43C0CAC4">
        <w:t xml:space="preserve">elevation and percent </w:t>
      </w:r>
      <w:r w:rsidR="55942ECB" w:rsidRPr="00397775">
        <w:t>edge habitat</w:t>
      </w:r>
      <w:r w:rsidR="0E187E00" w:rsidRPr="00397775">
        <w:t xml:space="preserve"> had a significant effect on </w:t>
      </w:r>
      <w:r w:rsidR="31DDBE67" w:rsidRPr="00397775">
        <w:t>marsh recession</w:t>
      </w:r>
      <w:r w:rsidR="20BB5B6E" w:rsidRPr="00397775">
        <w:t>.</w:t>
      </w:r>
      <w:r w:rsidR="0E187E00" w:rsidRPr="00397775">
        <w:t xml:space="preserve"> </w:t>
      </w:r>
      <w:r w:rsidR="7C5FA4DA" w:rsidRPr="00397775">
        <w:t>This</w:t>
      </w:r>
      <w:r w:rsidR="3A91B60D" w:rsidRPr="00397775">
        <w:t xml:space="preserve"> significant</w:t>
      </w:r>
      <w:r w:rsidR="7C5FA4DA" w:rsidRPr="00397775">
        <w:t xml:space="preserve"> interaction indicates that</w:t>
      </w:r>
      <w:r w:rsidR="60D1489E" w:rsidRPr="00397775">
        <w:t xml:space="preserve"> r</w:t>
      </w:r>
      <w:r w:rsidR="7C5FA4DA" w:rsidRPr="00397775">
        <w:t>ecession increase</w:t>
      </w:r>
      <w:r w:rsidR="2C9AE7CD" w:rsidRPr="00397775">
        <w:t>s</w:t>
      </w:r>
      <w:r w:rsidR="7C5FA4DA" w:rsidRPr="00397775">
        <w:t xml:space="preserve"> </w:t>
      </w:r>
      <w:r w:rsidR="58583B4C" w:rsidRPr="00397775">
        <w:t xml:space="preserve">most strongly </w:t>
      </w:r>
      <w:r w:rsidR="453393AE" w:rsidRPr="00397775">
        <w:t>as</w:t>
      </w:r>
      <w:r w:rsidR="7C5FA4DA" w:rsidRPr="00397775">
        <w:t xml:space="preserve"> </w:t>
      </w:r>
      <w:r w:rsidR="5B5F30AA" w:rsidRPr="00397775">
        <w:t xml:space="preserve">percent </w:t>
      </w:r>
      <w:r w:rsidR="7C5FA4DA" w:rsidRPr="00397775">
        <w:t xml:space="preserve">edge habitat </w:t>
      </w:r>
      <w:r w:rsidR="7C91FE89" w:rsidRPr="00397775">
        <w:t>increase</w:t>
      </w:r>
      <w:r w:rsidR="755193F5" w:rsidRPr="00397775">
        <w:t>s</w:t>
      </w:r>
      <w:r w:rsidR="7C91FE89" w:rsidRPr="00397775">
        <w:t xml:space="preserve"> </w:t>
      </w:r>
      <w:r w:rsidR="5F6B2B02" w:rsidRPr="00397775">
        <w:t xml:space="preserve">in low </w:t>
      </w:r>
      <w:r>
        <w:t xml:space="preserve">and average </w:t>
      </w:r>
      <w:r w:rsidR="5F6B2B02" w:rsidRPr="00397775">
        <w:t>elevation conditions</w:t>
      </w:r>
      <w:r w:rsidR="52479705" w:rsidRPr="00397775">
        <w:t xml:space="preserve">, with </w:t>
      </w:r>
      <w:r>
        <w:t>diminished</w:t>
      </w:r>
      <w:r w:rsidR="52479705" w:rsidRPr="00397775">
        <w:t xml:space="preserve"> effects in higher elevations</w:t>
      </w:r>
      <w:r w:rsidR="12783A8A" w:rsidRPr="00397775">
        <w:t xml:space="preserve"> (Fig</w:t>
      </w:r>
      <w:r>
        <w:t>. 2</w:t>
      </w:r>
      <w:r w:rsidR="12783A8A" w:rsidRPr="00397775">
        <w:t>)</w:t>
      </w:r>
      <w:r w:rsidR="7C5FA4DA" w:rsidRPr="00397775">
        <w:t>.</w:t>
      </w:r>
    </w:p>
    <w:p w14:paraId="2EF7614C" w14:textId="635C5F79" w:rsidR="00AA5631" w:rsidRDefault="00AA5631" w:rsidP="00C04EA9"/>
    <w:p w14:paraId="69C78E01" w14:textId="6BE4BB25" w:rsidR="00AA5631" w:rsidRDefault="00AA5631" w:rsidP="00C04EA9"/>
    <w:p w14:paraId="210360F2" w14:textId="501B76E1" w:rsidR="00397775" w:rsidRDefault="1E25E1FE" w:rsidP="00C04EA9">
      <w:pPr>
        <w:keepNext/>
      </w:pPr>
      <w:r>
        <w:rPr>
          <w:noProof/>
        </w:rPr>
        <w:drawing>
          <wp:inline distT="0" distB="0" distL="0" distR="0" wp14:anchorId="12F41CBB" wp14:editId="2A824301">
            <wp:extent cx="2855250" cy="3381385"/>
            <wp:effectExtent l="0" t="0" r="2540" b="0"/>
            <wp:docPr id="1688993341" name="Picture 1688993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93341" name="Picture 1688993341"/>
                    <pic:cNvPicPr/>
                  </pic:nvPicPr>
                  <pic:blipFill>
                    <a:blip r:embed="rId13">
                      <a:extLst>
                        <a:ext uri="{28A0092B-C50C-407E-A947-70E740481C1C}">
                          <a14:useLocalDpi xmlns:a14="http://schemas.microsoft.com/office/drawing/2010/main" val="0"/>
                        </a:ext>
                      </a:extLst>
                    </a:blip>
                    <a:stretch>
                      <a:fillRect/>
                    </a:stretch>
                  </pic:blipFill>
                  <pic:spPr>
                    <a:xfrm>
                      <a:off x="0" y="0"/>
                      <a:ext cx="2855250" cy="3381385"/>
                    </a:xfrm>
                    <a:prstGeom prst="rect">
                      <a:avLst/>
                    </a:prstGeom>
                  </pic:spPr>
                </pic:pic>
              </a:graphicData>
            </a:graphic>
          </wp:inline>
        </w:drawing>
      </w:r>
      <w:r w:rsidR="00397775">
        <w:rPr>
          <w:noProof/>
        </w:rPr>
        <w:drawing>
          <wp:inline distT="0" distB="0" distL="0" distR="0" wp14:anchorId="48AC6DA1" wp14:editId="5486086C">
            <wp:extent cx="2855250" cy="3381385"/>
            <wp:effectExtent l="0" t="0" r="2540" b="0"/>
            <wp:docPr id="144723497" name="Picture 144723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pic:cNvPicPr/>
                  </pic:nvPicPr>
                  <pic:blipFill>
                    <a:blip r:embed="rId14">
                      <a:extLst>
                        <a:ext uri="{28A0092B-C50C-407E-A947-70E740481C1C}">
                          <a14:useLocalDpi xmlns:a14="http://schemas.microsoft.com/office/drawing/2010/main" val="0"/>
                        </a:ext>
                      </a:extLst>
                    </a:blip>
                    <a:stretch>
                      <a:fillRect/>
                    </a:stretch>
                  </pic:blipFill>
                  <pic:spPr>
                    <a:xfrm>
                      <a:off x="0" y="0"/>
                      <a:ext cx="2855250" cy="3381385"/>
                    </a:xfrm>
                    <a:prstGeom prst="rect">
                      <a:avLst/>
                    </a:prstGeom>
                  </pic:spPr>
                </pic:pic>
              </a:graphicData>
            </a:graphic>
          </wp:inline>
        </w:drawing>
      </w:r>
    </w:p>
    <w:p w14:paraId="19AAF597" w14:textId="5D3A334F" w:rsidR="00397775" w:rsidRDefault="00397775" w:rsidP="00C04EA9">
      <w:pPr>
        <w:pStyle w:val="Caption"/>
      </w:pPr>
      <w:r>
        <w:t xml:space="preserve">Figure </w:t>
      </w:r>
      <w:r w:rsidR="00D63605">
        <w:fldChar w:fldCharType="begin"/>
      </w:r>
      <w:r w:rsidR="00D63605">
        <w:instrText xml:space="preserve"> SEQ Figure \* ARABIC </w:instrText>
      </w:r>
      <w:r w:rsidR="00D63605">
        <w:fldChar w:fldCharType="separate"/>
      </w:r>
      <w:r w:rsidR="0082724B">
        <w:rPr>
          <w:noProof/>
        </w:rPr>
        <w:t>3</w:t>
      </w:r>
      <w:r w:rsidR="00D63605">
        <w:rPr>
          <w:noProof/>
        </w:rPr>
        <w:fldChar w:fldCharType="end"/>
      </w:r>
      <w:r>
        <w:t xml:space="preserve">. </w:t>
      </w:r>
      <w:r w:rsidRPr="559EFC6C">
        <w:t xml:space="preserve">Model coefficients for fixed effects included in </w:t>
      </w:r>
      <w:r w:rsidR="00F077C2">
        <w:t xml:space="preserve">percent </w:t>
      </w:r>
      <w:r w:rsidRPr="559EFC6C">
        <w:t>recessed marsh (</w:t>
      </w:r>
      <w:r w:rsidR="00F077C2">
        <w:t>left</w:t>
      </w:r>
      <w:r w:rsidRPr="559EFC6C">
        <w:t>)</w:t>
      </w:r>
      <w:r w:rsidR="00F077C2">
        <w:t xml:space="preserve"> and</w:t>
      </w:r>
      <w:r w:rsidRPr="559EFC6C">
        <w:t xml:space="preserve"> relative </w:t>
      </w:r>
      <w:r w:rsidR="00F077C2">
        <w:t xml:space="preserve">percent </w:t>
      </w:r>
      <w:r w:rsidRPr="559EFC6C">
        <w:t>cover native (</w:t>
      </w:r>
      <w:r w:rsidR="00F077C2">
        <w:t>right</w:t>
      </w:r>
      <w:r w:rsidRPr="559EFC6C">
        <w: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2941498B" w14:textId="60A2BD66" w:rsidR="00380060" w:rsidRDefault="00380060" w:rsidP="00C04EA9"/>
    <w:p w14:paraId="5E48DC87" w14:textId="02D3026A" w:rsidR="00AA5631" w:rsidRDefault="00AA5631" w:rsidP="00C04EA9"/>
    <w:p w14:paraId="741048A3" w14:textId="4735F097" w:rsidR="00AA5631" w:rsidRDefault="00AA5631" w:rsidP="00C04EA9"/>
    <w:p w14:paraId="7B5B9A5C" w14:textId="043DB389" w:rsidR="002B17A3" w:rsidRDefault="002B17A3" w:rsidP="00C04EA9"/>
    <w:p w14:paraId="4E1D48D7" w14:textId="5480312D" w:rsidR="002B17A3" w:rsidRDefault="002B17A3" w:rsidP="00C04EA9"/>
    <w:p w14:paraId="54EB79B7" w14:textId="77777777" w:rsidR="002B17A3" w:rsidRDefault="002B17A3" w:rsidP="00C04EA9"/>
    <w:p w14:paraId="63BFF386" w14:textId="52D0C8BB" w:rsidR="00AA5631" w:rsidRDefault="00AA5631" w:rsidP="00C04EA9"/>
    <w:p w14:paraId="2EB1871A" w14:textId="6B98A9C3" w:rsidR="00AA5631" w:rsidRDefault="00AA5631" w:rsidP="00C04EA9"/>
    <w:p w14:paraId="5AB59C51" w14:textId="3FF1AD9A" w:rsidR="00AA5631" w:rsidRDefault="00AA5631" w:rsidP="00C04EA9"/>
    <w:p w14:paraId="359DCF1A" w14:textId="6A43F7EC" w:rsidR="00AA5631" w:rsidRDefault="00AA5631" w:rsidP="00C04EA9"/>
    <w:p w14:paraId="4C8B120B" w14:textId="38641C6A" w:rsidR="00AA5631" w:rsidRDefault="00AA5631" w:rsidP="00C04EA9"/>
    <w:p w14:paraId="73A2F395" w14:textId="4D679C9B" w:rsidR="00AA5631" w:rsidRDefault="00AA5631" w:rsidP="00C04EA9"/>
    <w:p w14:paraId="1AEFBB5B" w14:textId="6109D9B1" w:rsidR="00AA5631" w:rsidRDefault="00AA5631" w:rsidP="00C04EA9"/>
    <w:p w14:paraId="51F13DC1" w14:textId="5AE942EC" w:rsidR="00AA5631" w:rsidRDefault="00AA5631" w:rsidP="00C04EA9"/>
    <w:p w14:paraId="41B937B8" w14:textId="77777777" w:rsidR="00AA5631" w:rsidRDefault="00AA5631" w:rsidP="00C04EA9"/>
    <w:p w14:paraId="670891D3" w14:textId="19E75297" w:rsidR="600A8E5D" w:rsidRDefault="4882412D" w:rsidP="00C04EA9">
      <w:pPr>
        <w:pStyle w:val="Heading3"/>
      </w:pPr>
      <w:r w:rsidRPr="559EFC6C">
        <w:t xml:space="preserve">Relative % Cover </w:t>
      </w:r>
      <w:r w:rsidR="3434965F" w:rsidRPr="559EFC6C">
        <w:t>Native</w:t>
      </w:r>
      <w:r w:rsidRPr="559EFC6C">
        <w:t xml:space="preserve"> Species in Created Marshes</w:t>
      </w:r>
    </w:p>
    <w:p w14:paraId="721AF5DA" w14:textId="3679A1DD" w:rsidR="600A8E5D" w:rsidRPr="005B1331" w:rsidRDefault="21999174" w:rsidP="00C04EA9">
      <w:pPr>
        <w:rPr>
          <w:rFonts w:ascii="Calibri" w:eastAsia="Calibri" w:hAnsi="Calibri" w:cs="Calibri"/>
        </w:rPr>
      </w:pPr>
      <w:r w:rsidRPr="005B1331">
        <w:t>A total of 128</w:t>
      </w:r>
      <w:r w:rsidR="6CE0381F" w:rsidRPr="005B1331">
        <w:t>2</w:t>
      </w:r>
      <w:r w:rsidRPr="005B1331">
        <w:t xml:space="preserve"> </w:t>
      </w:r>
      <w:r w:rsidR="6DA94D97" w:rsidRPr="005B1331">
        <w:t xml:space="preserve">vegetation </w:t>
      </w:r>
      <w:r w:rsidRPr="005B1331">
        <w:t>plots sampled in created marshes were included in this analysis,</w:t>
      </w:r>
      <w:r w:rsidR="4C0DB723" w:rsidRPr="005B1331">
        <w:t xml:space="preserve"> with </w:t>
      </w:r>
      <w:r w:rsidR="668A9E87" w:rsidRPr="005B1331">
        <w:t xml:space="preserve">802 </w:t>
      </w:r>
      <w:r w:rsidR="1EBFEBED" w:rsidRPr="005B1331">
        <w:t xml:space="preserve">plots sampled </w:t>
      </w:r>
      <w:r w:rsidR="6063D8B3" w:rsidRPr="005B1331">
        <w:t>at</w:t>
      </w:r>
      <w:r w:rsidR="1EBFEBED" w:rsidRPr="005B1331">
        <w:t xml:space="preserve"> 51 sites</w:t>
      </w:r>
      <w:r w:rsidR="6EA4941D" w:rsidRPr="005B1331">
        <w:t xml:space="preserve"> in 2015</w:t>
      </w:r>
      <w:r w:rsidR="1EBFEBED" w:rsidRPr="005B1331">
        <w:t>, and</w:t>
      </w:r>
      <w:r w:rsidR="4C0DB723" w:rsidRPr="005B1331">
        <w:t xml:space="preserve"> 420 plots sampled</w:t>
      </w:r>
      <w:r w:rsidR="7CCE6F56" w:rsidRPr="005B1331">
        <w:t xml:space="preserve"> </w:t>
      </w:r>
      <w:r w:rsidR="7434E632" w:rsidRPr="005B1331">
        <w:t>at</w:t>
      </w:r>
      <w:r w:rsidR="7CCE6F56" w:rsidRPr="005B1331">
        <w:t xml:space="preserve"> </w:t>
      </w:r>
      <w:r w:rsidR="42CD203B" w:rsidRPr="005B1331">
        <w:t xml:space="preserve">28 sites </w:t>
      </w:r>
      <w:r w:rsidR="6EB3038C" w:rsidRPr="005B1331">
        <w:t>in</w:t>
      </w:r>
      <w:r w:rsidR="518FF40E" w:rsidRPr="005B1331">
        <w:t xml:space="preserve"> </w:t>
      </w:r>
      <w:r w:rsidR="4C0DB723" w:rsidRPr="005B1331">
        <w:t>2021</w:t>
      </w:r>
      <w:r w:rsidR="00F077C2">
        <w:t xml:space="preserve"> (Fig .4)</w:t>
      </w:r>
      <w:r w:rsidR="4C0DB723" w:rsidRPr="005B1331">
        <w:t>.</w:t>
      </w:r>
      <w:r w:rsidR="6AD56545" w:rsidRPr="005B1331">
        <w:t xml:space="preserve"> Sampling effort was similar among years</w:t>
      </w:r>
      <w:r w:rsidR="1008E38F" w:rsidRPr="005B1331">
        <w:t xml:space="preserve"> in created marshes</w:t>
      </w:r>
      <w:r w:rsidR="16C5C1E5" w:rsidRPr="005B1331">
        <w:t>, averaging 15.7 plots/site in 2015 and 15.0 in 2021.</w:t>
      </w:r>
      <w:r w:rsidR="1008E38F" w:rsidRPr="005B1331">
        <w:t xml:space="preserve"> </w:t>
      </w:r>
      <w:r w:rsidRPr="005B1331">
        <w:t xml:space="preserve"> </w:t>
      </w:r>
      <w:r w:rsidR="7B01D53C" w:rsidRPr="005B1331">
        <w:t>Relative percent cover of native species ranged from 0</w:t>
      </w:r>
      <w:r w:rsidR="00F077C2">
        <w:t>–</w:t>
      </w:r>
      <w:r w:rsidR="7B01D53C" w:rsidRPr="005B1331">
        <w:t xml:space="preserve">100% </w:t>
      </w:r>
      <w:r w:rsidR="21DB7013" w:rsidRPr="005B1331">
        <w:t xml:space="preserve">in the </w:t>
      </w:r>
      <w:r w:rsidR="341BB388" w:rsidRPr="005B1331">
        <w:t>created marsh</w:t>
      </w:r>
      <w:r w:rsidR="21DB7013" w:rsidRPr="005B1331">
        <w:t xml:space="preserve"> sample plots, averaging</w:t>
      </w:r>
      <w:r w:rsidR="66EAEBB9" w:rsidRPr="005B1331">
        <w:t xml:space="preserve"> 60.3 +/- 35.8</w:t>
      </w:r>
      <w:r w:rsidR="76A40551" w:rsidRPr="005B1331">
        <w:t xml:space="preserve"> σ %.</w:t>
      </w:r>
      <w:r w:rsidR="67B838DB" w:rsidRPr="005B1331">
        <w:t xml:space="preserve"> </w:t>
      </w:r>
    </w:p>
    <w:p w14:paraId="7D2B1266" w14:textId="115066CE" w:rsidR="600A8E5D" w:rsidRDefault="600A8E5D" w:rsidP="00C04EA9"/>
    <w:p w14:paraId="3EF62507" w14:textId="77777777" w:rsidR="00397775" w:rsidRDefault="7FCD6A39" w:rsidP="00C04EA9">
      <w:pPr>
        <w:keepNext/>
        <w:jc w:val="center"/>
      </w:pPr>
      <w:r>
        <w:rPr>
          <w:noProof/>
        </w:rPr>
        <w:drawing>
          <wp:inline distT="0" distB="0" distL="0" distR="0" wp14:anchorId="6550FF46" wp14:editId="7D4C03BE">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78922" name="Picture 48278922"/>
                    <pic:cNvPicPr/>
                  </pic:nvPicPr>
                  <pic:blipFill>
                    <a:blip r:embed="rId15">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7AD3D422" w14:textId="5A2EBE75" w:rsidR="00F077C2" w:rsidRDefault="00397775" w:rsidP="00C04EA9">
      <w:pPr>
        <w:pStyle w:val="Caption"/>
      </w:pPr>
      <w:r>
        <w:t xml:space="preserve">Figure </w:t>
      </w:r>
      <w:r w:rsidR="00D63605">
        <w:fldChar w:fldCharType="begin"/>
      </w:r>
      <w:r w:rsidR="00D63605">
        <w:instrText xml:space="preserve"> SEQ Figure \* ARABIC </w:instrText>
      </w:r>
      <w:r w:rsidR="00D63605">
        <w:fldChar w:fldCharType="separate"/>
      </w:r>
      <w:r w:rsidR="0082724B">
        <w:rPr>
          <w:noProof/>
        </w:rPr>
        <w:t>4</w:t>
      </w:r>
      <w:r w:rsidR="00D63605">
        <w:rPr>
          <w:noProof/>
        </w:rP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2369739D" w14:textId="674CB156" w:rsidR="00AA5631" w:rsidRDefault="00AA5631" w:rsidP="00C04EA9"/>
    <w:p w14:paraId="043C2403" w14:textId="7FAB138F" w:rsidR="00AA5631" w:rsidRDefault="00AA5631" w:rsidP="00C04EA9"/>
    <w:p w14:paraId="611A4A83" w14:textId="48A95D47" w:rsidR="00AA5631" w:rsidRDefault="00AA5631" w:rsidP="00C04EA9"/>
    <w:p w14:paraId="246C56E5" w14:textId="77777777" w:rsidR="00AA5631" w:rsidRPr="00AA5631" w:rsidRDefault="00AA5631" w:rsidP="00C04EA9"/>
    <w:p w14:paraId="1080E862" w14:textId="549C7DF1" w:rsidR="600A8E5D" w:rsidRDefault="29EBDC8C" w:rsidP="00C04EA9">
      <w:r w:rsidRPr="3A5D7FCA">
        <w:lastRenderedPageBreak/>
        <w:t xml:space="preserve">Among model main effects, only </w:t>
      </w:r>
      <w:r w:rsidR="33F2FFD1" w:rsidRPr="3A5D7FCA">
        <w:t>channel proximity</w:t>
      </w:r>
      <w:r w:rsidRPr="3A5D7FCA">
        <w:t xml:space="preserve"> (</w:t>
      </w:r>
      <w:r w:rsidRPr="3A5D7FCA">
        <w:rPr>
          <w:i/>
          <w:iCs/>
        </w:rPr>
        <w:t>p</w:t>
      </w:r>
      <w:r w:rsidRPr="3A5D7FCA">
        <w:t xml:space="preserve"> = .03</w:t>
      </w:r>
      <w:r w:rsidR="72827B8A" w:rsidRPr="3A5D7FCA">
        <w:t>2</w:t>
      </w:r>
      <w:r w:rsidRPr="3A5D7FCA">
        <w:t>) had a significant</w:t>
      </w:r>
      <w:r w:rsidR="12D8655B" w:rsidRPr="3A5D7FCA">
        <w:t xml:space="preserve"> positive</w:t>
      </w:r>
      <w:r w:rsidRPr="3A5D7FCA">
        <w:t xml:space="preserve"> effect</w:t>
      </w:r>
      <w:r w:rsidR="3C5A6400" w:rsidRPr="3A5D7FCA">
        <w:t xml:space="preserve"> on native dominance</w:t>
      </w:r>
      <w:r w:rsidR="35C621B1" w:rsidRPr="3A5D7FCA">
        <w:t xml:space="preserve"> (marginal </w:t>
      </w:r>
      <w:r w:rsidR="35C621B1" w:rsidRPr="3A5D7FCA">
        <w:rPr>
          <w:i/>
          <w:iCs/>
        </w:rPr>
        <w:t>R</w:t>
      </w:r>
      <w:r w:rsidR="35C621B1" w:rsidRPr="3A5D7FCA">
        <w:rPr>
          <w:vertAlign w:val="superscript"/>
        </w:rPr>
        <w:t xml:space="preserve">2 </w:t>
      </w:r>
      <w:r w:rsidR="35C621B1" w:rsidRPr="3A5D7FCA">
        <w:t xml:space="preserve">= 0.069, conditional </w:t>
      </w:r>
      <w:r w:rsidR="35C621B1" w:rsidRPr="3A5D7FCA">
        <w:rPr>
          <w:i/>
          <w:iCs/>
        </w:rPr>
        <w:t>R</w:t>
      </w:r>
      <w:r w:rsidR="35C621B1" w:rsidRPr="3A5D7FCA">
        <w:rPr>
          <w:vertAlign w:val="superscript"/>
        </w:rPr>
        <w:t>2</w:t>
      </w:r>
      <w:r w:rsidR="35C621B1" w:rsidRPr="3A5D7FCA">
        <w:t>= 0.407</w:t>
      </w:r>
      <w:r w:rsidR="003522D6">
        <w:t>; Fig. 3</w:t>
      </w:r>
      <w:r w:rsidR="35C621B1" w:rsidRPr="3A5D7FCA">
        <w:t>).</w:t>
      </w:r>
      <w:r w:rsidR="36B2FB8C" w:rsidRPr="3A5D7FCA">
        <w:t xml:space="preserve"> The significant interaction between channel proximity and elevation suggest</w:t>
      </w:r>
      <w:r w:rsidR="49D15540" w:rsidRPr="3A5D7FCA">
        <w:t>s</w:t>
      </w:r>
      <w:r w:rsidR="36B2FB8C" w:rsidRPr="3A5D7FCA">
        <w:t xml:space="preserve"> that mid to high elevation marshes generally experience </w:t>
      </w:r>
      <w:r w:rsidR="270ECA23" w:rsidRPr="3A5D7FCA">
        <w:t xml:space="preserve">more significant </w:t>
      </w:r>
      <w:r w:rsidR="36B2FB8C" w:rsidRPr="3A5D7FCA">
        <w:t xml:space="preserve">declines in native dominance with distance </w:t>
      </w:r>
      <w:r w:rsidR="11EC65A5" w:rsidRPr="3A5D7FCA">
        <w:t>from channel</w:t>
      </w:r>
      <w:r w:rsidR="57DAEF7A" w:rsidRPr="3A5D7FCA">
        <w:t>s</w:t>
      </w:r>
      <w:r w:rsidR="2006FBD8" w:rsidRPr="3A5D7FCA">
        <w:t xml:space="preserve"> (</w:t>
      </w:r>
      <w:r w:rsidR="003522D6">
        <w:t>Fig. 4</w:t>
      </w:r>
      <w:r w:rsidR="2006FBD8" w:rsidRPr="3A5D7FCA">
        <w:t>)</w:t>
      </w:r>
      <w:r w:rsidR="11009B37" w:rsidRPr="3A5D7FCA">
        <w:t xml:space="preserve">. </w:t>
      </w:r>
      <w:r w:rsidR="402DC15D" w:rsidRPr="3A5D7FCA">
        <w:t xml:space="preserve">Distance upriver </w:t>
      </w:r>
      <w:r w:rsidR="0AB486A2" w:rsidRPr="3A5D7FCA">
        <w:t>and plots located in inland basins had more substantial negative effects</w:t>
      </w:r>
      <w:r w:rsidR="0FA8AB85" w:rsidRPr="3A5D7FCA">
        <w:t>,</w:t>
      </w:r>
      <w:r w:rsidR="0AB486A2" w:rsidRPr="3A5D7FCA">
        <w:t xml:space="preserve"> with </w:t>
      </w:r>
      <w:r w:rsidR="79E2554D" w:rsidRPr="3A5D7FCA">
        <w:t>plots</w:t>
      </w:r>
      <w:r w:rsidR="0AB486A2" w:rsidRPr="3A5D7FCA">
        <w:t xml:space="preserve"> averaging declines of nearly </w:t>
      </w:r>
      <w:r w:rsidR="71EFC3EC" w:rsidRPr="3A5D7FCA">
        <w:t>1% per kilometer upriver, and 14% in inland basins.</w:t>
      </w:r>
      <w:r w:rsidR="12443E84" w:rsidRPr="3A5D7FCA">
        <w:t xml:space="preserve"> </w:t>
      </w:r>
      <w:r w:rsidR="152DFDC2" w:rsidRPr="3A5D7FCA">
        <w:t xml:space="preserve">Project age, </w:t>
      </w:r>
      <w:r w:rsidR="4E350B3E" w:rsidRPr="3A5D7FCA">
        <w:t>r</w:t>
      </w:r>
      <w:r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indications that low elevation marshes experience greater declines in native dominance with distance upriver than mid to high elevation marshes.</w:t>
      </w:r>
    </w:p>
    <w:p w14:paraId="764A735E" w14:textId="55CF740C" w:rsidR="3A5D7FCA" w:rsidRDefault="3A5D7FCA" w:rsidP="00C04EA9"/>
    <w:p w14:paraId="2BD5C035" w14:textId="47922281" w:rsidR="600A8E5D" w:rsidRDefault="7CAD9DB1" w:rsidP="00C04EA9">
      <w:pPr>
        <w:pStyle w:val="Heading3"/>
      </w:pPr>
      <w:r w:rsidRPr="559EFC6C">
        <w:t>Ecosystem</w:t>
      </w:r>
      <w:r w:rsidR="024FB708" w:rsidRPr="559EFC6C">
        <w:t xml:space="preserve"> Resilience: </w:t>
      </w:r>
      <w:r w:rsidR="2C7672EC" w:rsidRPr="559EFC6C">
        <w:t>Species</w:t>
      </w:r>
      <w:r w:rsidR="14D96621" w:rsidRPr="559EFC6C">
        <w:t xml:space="preserve"> Richness</w:t>
      </w:r>
      <w:r w:rsidR="707C6B9B" w:rsidRPr="559EFC6C">
        <w:t xml:space="preserve"> of Marshes in the Fraser Estuary</w:t>
      </w:r>
    </w:p>
    <w:p w14:paraId="04CDCA99" w14:textId="2B998ED0" w:rsidR="600A8E5D" w:rsidRDefault="769A0334" w:rsidP="00C04EA9">
      <w:r w:rsidRPr="005B1331">
        <w:t xml:space="preserve">A total of </w:t>
      </w:r>
      <w:r w:rsidR="15F72E70" w:rsidRPr="005B1331">
        <w:t xml:space="preserve">1752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 xml:space="preserve">282 originating from </w:t>
      </w:r>
      <w:r w:rsidR="04027C61" w:rsidRPr="005B1331">
        <w:t>79</w:t>
      </w:r>
      <w:r w:rsidR="2617484C" w:rsidRPr="005B1331">
        <w:t xml:space="preserve"> created marshes, and 470 from </w:t>
      </w:r>
      <w:r w:rsidR="3C553CFA" w:rsidRPr="005B1331">
        <w:t xml:space="preserve">16 </w:t>
      </w:r>
      <w:r w:rsidR="2617484C" w:rsidRPr="005B1331">
        <w:t>reference marshes</w:t>
      </w:r>
      <w:r w:rsidR="00AA5631">
        <w:t xml:space="preserve"> (Fig. 5)</w:t>
      </w:r>
      <w:r w:rsidR="7377992F" w:rsidRPr="005B1331">
        <w:t>.</w:t>
      </w:r>
      <w:r w:rsidR="3D6E60D0" w:rsidRPr="005B1331">
        <w:t xml:space="preserve"> </w:t>
      </w:r>
      <w:r w:rsidR="64853C5F" w:rsidRPr="005B1331">
        <w:t>Sampling effort was similar in compensation sites between years</w:t>
      </w:r>
      <w:r w:rsidR="00AA5631">
        <w:t xml:space="preserve"> (see 3.1.1)</w:t>
      </w:r>
      <w:r w:rsidR="64853C5F" w:rsidRPr="005B1331">
        <w:t xml:space="preserve">, however reference sites were sampled with greater intensity in 2015, averaging </w:t>
      </w:r>
      <w:r w:rsidR="344D0C8D" w:rsidRPr="005B1331">
        <w:t>42</w:t>
      </w:r>
      <w:r w:rsidR="420AC6DC" w:rsidRPr="005B1331">
        <w:t>.0</w:t>
      </w:r>
      <w:r w:rsidR="64853C5F" w:rsidRPr="005B1331">
        <w:t xml:space="preserve"> plots/site versus </w:t>
      </w:r>
      <w:r w:rsidR="6F099043" w:rsidRPr="005B1331">
        <w:t>19.8</w:t>
      </w:r>
      <w:r w:rsidR="64853C5F" w:rsidRPr="005B1331">
        <w:t xml:space="preserve"> plots/site in 2021.</w:t>
      </w:r>
      <w:r w:rsidR="15F72E70" w:rsidRPr="005B1331">
        <w:t xml:space="preserve"> </w:t>
      </w:r>
      <w:r w:rsidR="34AE82F4" w:rsidRPr="005B1331">
        <w:t>Native richness ranged from 0</w:t>
      </w:r>
      <w:r w:rsidR="5179E5B3" w:rsidRPr="005B1331">
        <w:t xml:space="preserve"> </w:t>
      </w:r>
      <w:r w:rsidR="34AE82F4" w:rsidRPr="005B1331">
        <w:t>-</w:t>
      </w:r>
      <w:r w:rsidR="5179E5B3" w:rsidRPr="005B1331">
        <w:t xml:space="preserve"> </w:t>
      </w:r>
      <w:r w:rsidR="34AE82F4" w:rsidRPr="005B1331">
        <w:t>13 species</w:t>
      </w:r>
      <w:r w:rsidR="5F16ED13" w:rsidRPr="005B1331">
        <w:t>/plot</w:t>
      </w:r>
      <w:r w:rsidR="23ECEC17" w:rsidRPr="005B1331">
        <w:t>,</w:t>
      </w:r>
      <w:r w:rsidR="082ABEA8" w:rsidRPr="005B1331">
        <w:t xml:space="preserve"> averaging 3.</w:t>
      </w:r>
      <w:r w:rsidR="77C495D1" w:rsidRPr="005B1331">
        <w:t xml:space="preserve">6 +/- </w:t>
      </w:r>
      <w:r w:rsidR="721E4511" w:rsidRPr="005B1331">
        <w:t>2.</w:t>
      </w:r>
      <w:r w:rsidR="0082724B">
        <w:t>3</w:t>
      </w:r>
      <w:r w:rsidR="721E4511" w:rsidRPr="005B1331">
        <w:t xml:space="preserve"> σ</w:t>
      </w:r>
      <w:r w:rsidR="5B0AF3BE" w:rsidRPr="005B1331">
        <w:t>. Elevation (</w:t>
      </w:r>
      <w:r w:rsidR="5B0AF3BE" w:rsidRPr="005B1331">
        <w:rPr>
          <w:i/>
          <w:iCs/>
        </w:rPr>
        <w:t>p</w:t>
      </w:r>
      <w:r w:rsidR="5B0AF3BE" w:rsidRPr="005B1331">
        <w:t xml:space="preserve"> &lt;.001)</w:t>
      </w:r>
      <w:r w:rsidR="0082724B">
        <w:t xml:space="preserve">, </w:t>
      </w:r>
      <w:r w:rsidR="5B0AF3BE" w:rsidRPr="005B1331">
        <w:t>distance upriver (</w:t>
      </w:r>
      <w:r w:rsidR="5B0AF3BE" w:rsidRPr="005B1331">
        <w:rPr>
          <w:i/>
          <w:iCs/>
        </w:rPr>
        <w:t xml:space="preserve">p = </w:t>
      </w:r>
      <w:r w:rsidR="5B0AF3BE" w:rsidRPr="005B1331">
        <w:t>.02</w:t>
      </w:r>
      <w:r w:rsidR="0082724B">
        <w:t>8</w:t>
      </w:r>
      <w:r w:rsidR="5B0AF3BE" w:rsidRPr="005B1331">
        <w:t>)</w:t>
      </w:r>
      <w:r w:rsidR="0082724B">
        <w:t xml:space="preserve">, and channel proximity </w:t>
      </w:r>
      <w:r w:rsidR="5B0AF3BE" w:rsidRPr="005B1331">
        <w:t>had significant positive effects on native richness, with an average increase of 0.8 native species/</w:t>
      </w:r>
      <w:r w:rsidR="6D82D606" w:rsidRPr="005B1331">
        <w:t>plot with each meter</w:t>
      </w:r>
      <w:r w:rsidR="5B0AF3BE" w:rsidRPr="005B1331">
        <w:t xml:space="preserve"> elevation</w:t>
      </w:r>
      <w:r w:rsidR="352AB01F" w:rsidRPr="005B1331">
        <w:t>, .06 native species/plot with each kilometer upriver</w:t>
      </w:r>
      <w:r w:rsidR="0082724B">
        <w:t>, and .01 species/plot per meter distance from channel</w:t>
      </w:r>
      <w:r w:rsidR="44996EC5" w:rsidRPr="005B1331">
        <w:t xml:space="preserve"> (</w:t>
      </w:r>
      <w:r w:rsidR="0190294D" w:rsidRPr="005B1331">
        <w:t xml:space="preserve">marginal </w:t>
      </w:r>
      <w:r w:rsidR="0190294D" w:rsidRPr="005B1331">
        <w:rPr>
          <w:i/>
          <w:iCs/>
        </w:rPr>
        <w:t>R</w:t>
      </w:r>
      <w:r w:rsidR="0190294D" w:rsidRPr="005B1331">
        <w:rPr>
          <w:i/>
          <w:iCs/>
          <w:vertAlign w:val="superscript"/>
        </w:rPr>
        <w:t>2</w:t>
      </w:r>
      <w:r w:rsidR="0190294D" w:rsidRPr="005B1331">
        <w:rPr>
          <w:vertAlign w:val="superscript"/>
        </w:rPr>
        <w:t xml:space="preserve"> </w:t>
      </w:r>
      <w:r w:rsidR="0190294D" w:rsidRPr="005B1331">
        <w:t>= 0.6</w:t>
      </w:r>
      <w:r w:rsidR="0082724B">
        <w:t>41</w:t>
      </w:r>
      <w:r w:rsidR="0190294D" w:rsidRPr="005B1331">
        <w:t xml:space="preserve">, </w:t>
      </w:r>
      <w:r w:rsidR="44996EC5" w:rsidRPr="005B1331">
        <w:t xml:space="preserve">conditional </w:t>
      </w:r>
      <w:r w:rsidR="44996EC5" w:rsidRPr="005B1331">
        <w:rPr>
          <w:i/>
          <w:iCs/>
        </w:rPr>
        <w:t>R</w:t>
      </w:r>
      <w:r w:rsidR="44996EC5" w:rsidRPr="005B1331">
        <w:rPr>
          <w:vertAlign w:val="superscript"/>
        </w:rPr>
        <w:t>2</w:t>
      </w:r>
      <w:r w:rsidR="44996EC5" w:rsidRPr="005B1331">
        <w:rPr>
          <w:i/>
          <w:iCs/>
          <w:vertAlign w:val="superscript"/>
        </w:rPr>
        <w:t xml:space="preserve"> </w:t>
      </w:r>
      <w:r w:rsidR="44996EC5" w:rsidRPr="005B1331">
        <w:t>= 0.4</w:t>
      </w:r>
      <w:r w:rsidR="3D8FBAEF" w:rsidRPr="005B1331">
        <w:t>4</w:t>
      </w:r>
      <w:r w:rsidR="0082724B">
        <w:t>4</w:t>
      </w:r>
      <w:r w:rsidR="00AA5631">
        <w:t>; Fig. 6</w:t>
      </w:r>
      <w:r w:rsidR="44996EC5" w:rsidRPr="005B1331">
        <w:t>)</w:t>
      </w:r>
      <w:r w:rsidR="1E2BE37D" w:rsidRPr="005B1331">
        <w:t>.</w:t>
      </w:r>
      <w:r w:rsidR="352AB01F" w:rsidRPr="005B1331">
        <w:t xml:space="preserve"> </w:t>
      </w:r>
      <w:r w:rsidR="2DBE281B" w:rsidRPr="005B1331">
        <w:t xml:space="preserve">The </w:t>
      </w:r>
      <w:r w:rsidR="3AAEA5BA" w:rsidRPr="005B1331">
        <w:t>placement</w:t>
      </w:r>
      <w:r w:rsidR="2DBE281B" w:rsidRPr="005B1331">
        <w:t xml:space="preserve"> of a plot in a reference site had no significant effect, nor did river arm or </w:t>
      </w:r>
      <w:r w:rsidR="0082724B">
        <w:t>an interaction between distance upriver and elevation.</w:t>
      </w:r>
    </w:p>
    <w:p w14:paraId="2AE3C34F" w14:textId="50F61C06" w:rsidR="00AA5631" w:rsidRDefault="00AA5631" w:rsidP="00C04EA9"/>
    <w:p w14:paraId="0C9DDFE2" w14:textId="3D3D2DBF" w:rsidR="00AA5631" w:rsidRDefault="00AA5631" w:rsidP="00C04EA9"/>
    <w:p w14:paraId="6F10CB1B" w14:textId="724CB906" w:rsidR="00AA5631" w:rsidRDefault="00AA5631" w:rsidP="00C04EA9"/>
    <w:p w14:paraId="046322E1" w14:textId="264A3940" w:rsidR="00AA5631" w:rsidRDefault="00AA5631" w:rsidP="00C04EA9"/>
    <w:p w14:paraId="088303A0" w14:textId="252ECD85" w:rsidR="00AA5631" w:rsidRDefault="00AA5631" w:rsidP="00C04EA9"/>
    <w:p w14:paraId="0F8F2A3B" w14:textId="32B12102" w:rsidR="00AA5631" w:rsidRDefault="00AA5631" w:rsidP="00C04EA9"/>
    <w:p w14:paraId="504C2211" w14:textId="13C3C5F0" w:rsidR="00AA5631" w:rsidRDefault="00AA5631" w:rsidP="00C04EA9"/>
    <w:p w14:paraId="588D40E8" w14:textId="23F39934" w:rsidR="00AA5631" w:rsidRDefault="00AA5631" w:rsidP="00C04EA9"/>
    <w:p w14:paraId="53492340" w14:textId="37DA3367" w:rsidR="00AA5631" w:rsidRDefault="00AA5631" w:rsidP="00C04EA9"/>
    <w:p w14:paraId="48F2D880" w14:textId="74DADF79" w:rsidR="00AA5631" w:rsidRDefault="00AA5631" w:rsidP="00C04EA9"/>
    <w:p w14:paraId="0BBC0970" w14:textId="47C2D77E" w:rsidR="00AA5631" w:rsidRDefault="00AA5631" w:rsidP="00C04EA9"/>
    <w:p w14:paraId="18D1D365" w14:textId="44A77C45" w:rsidR="00AA5631" w:rsidRDefault="00AA5631" w:rsidP="00C04EA9"/>
    <w:p w14:paraId="68572DD8" w14:textId="1ABBB28B" w:rsidR="00AA5631" w:rsidRDefault="00AA5631" w:rsidP="00C04EA9"/>
    <w:p w14:paraId="2DBD381E" w14:textId="4F1EA486" w:rsidR="00AA5631" w:rsidRDefault="00AA5631" w:rsidP="00C04EA9"/>
    <w:p w14:paraId="659A8969" w14:textId="448B87FB" w:rsidR="00AA5631" w:rsidRDefault="00AA5631" w:rsidP="00C04EA9"/>
    <w:p w14:paraId="37EC8672" w14:textId="07EE8A3A" w:rsidR="00AA5631" w:rsidRDefault="00AA5631" w:rsidP="00C04EA9"/>
    <w:p w14:paraId="65397922" w14:textId="6045286F" w:rsidR="00AA5631" w:rsidRDefault="00AA5631" w:rsidP="00C04EA9"/>
    <w:p w14:paraId="582D1851" w14:textId="550ACE24" w:rsidR="00AA5631" w:rsidRDefault="00AA5631" w:rsidP="00C04EA9"/>
    <w:p w14:paraId="1A931871" w14:textId="181D66F8" w:rsidR="00AA5631" w:rsidRDefault="00AA5631" w:rsidP="00C04EA9"/>
    <w:p w14:paraId="3B03E93F" w14:textId="2B315AB0" w:rsidR="00AA5631" w:rsidRDefault="00AA5631" w:rsidP="00C04EA9"/>
    <w:p w14:paraId="1F70DEBE" w14:textId="481DD978" w:rsidR="00AA5631" w:rsidRDefault="00AA5631" w:rsidP="00C04EA9"/>
    <w:p w14:paraId="3C2C9E25" w14:textId="6E627811" w:rsidR="00AA5631" w:rsidRDefault="00AA5631" w:rsidP="00C04EA9"/>
    <w:p w14:paraId="52A508A7" w14:textId="2049DED6" w:rsidR="00AA5631" w:rsidRDefault="00AA5631" w:rsidP="00C04EA9"/>
    <w:p w14:paraId="4CF68E5C" w14:textId="29C0385D" w:rsidR="00AA5631" w:rsidRDefault="00AA5631" w:rsidP="00C04EA9"/>
    <w:p w14:paraId="4E3F1290" w14:textId="59517E0E" w:rsidR="00AA5631" w:rsidRDefault="00AA5631" w:rsidP="00C04EA9"/>
    <w:p w14:paraId="265DC6DD" w14:textId="76A2D5B6" w:rsidR="00AA5631" w:rsidRDefault="00AA5631" w:rsidP="00C04EA9"/>
    <w:p w14:paraId="5FEDA79E" w14:textId="3B444605" w:rsidR="00AA5631" w:rsidRDefault="00AA5631" w:rsidP="00C04EA9"/>
    <w:p w14:paraId="3D6F7AF5" w14:textId="4090E6AD" w:rsidR="00AA5631" w:rsidRDefault="0082724B" w:rsidP="00C04EA9">
      <w:r>
        <w:rPr>
          <w:noProof/>
        </w:rPr>
        <w:drawing>
          <wp:anchor distT="0" distB="0" distL="114300" distR="114300" simplePos="0" relativeHeight="251668480" behindDoc="1" locked="0" layoutInCell="1" allowOverlap="1" wp14:anchorId="19333DC8" wp14:editId="607D3A98">
            <wp:simplePos x="0" y="0"/>
            <wp:positionH relativeFrom="column">
              <wp:posOffset>152400</wp:posOffset>
            </wp:positionH>
            <wp:positionV relativeFrom="paragraph">
              <wp:posOffset>0</wp:posOffset>
            </wp:positionV>
            <wp:extent cx="5390515" cy="8085455"/>
            <wp:effectExtent l="0" t="0" r="0" b="4445"/>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58096" name="Picture 438458096"/>
                    <pic:cNvPicPr/>
                  </pic:nvPicPr>
                  <pic:blipFill>
                    <a:blip r:embed="rId16">
                      <a:extLst>
                        <a:ext uri="{28A0092B-C50C-407E-A947-70E740481C1C}">
                          <a14:useLocalDpi xmlns:a14="http://schemas.microsoft.com/office/drawing/2010/main" val="0"/>
                        </a:ext>
                      </a:extLst>
                    </a:blip>
                    <a:stretch>
                      <a:fillRect/>
                    </a:stretch>
                  </pic:blipFill>
                  <pic:spPr>
                    <a:xfrm>
                      <a:off x="0" y="0"/>
                      <a:ext cx="5390515" cy="8085455"/>
                    </a:xfrm>
                    <a:prstGeom prst="rect">
                      <a:avLst/>
                    </a:prstGeom>
                  </pic:spPr>
                </pic:pic>
              </a:graphicData>
            </a:graphic>
            <wp14:sizeRelH relativeFrom="page">
              <wp14:pctWidth>0</wp14:pctWidth>
            </wp14:sizeRelH>
            <wp14:sizeRelV relativeFrom="page">
              <wp14:pctHeight>0</wp14:pctHeight>
            </wp14:sizeRelV>
          </wp:anchor>
        </w:drawing>
      </w:r>
    </w:p>
    <w:p w14:paraId="258551DD" w14:textId="6D37DCCD" w:rsidR="600A8E5D" w:rsidRDefault="00397775" w:rsidP="00C04EA9">
      <w:pPr>
        <w:pStyle w:val="Caption"/>
      </w:pPr>
      <w:r>
        <w:t xml:space="preserve">Figure </w:t>
      </w:r>
      <w:r w:rsidR="00D63605">
        <w:fldChar w:fldCharType="begin"/>
      </w:r>
      <w:r w:rsidR="00D63605">
        <w:instrText xml:space="preserve"> SEQ Figure \* ARABIC </w:instrText>
      </w:r>
      <w:r w:rsidR="00D63605">
        <w:fldChar w:fldCharType="separate"/>
      </w:r>
      <w:r w:rsidR="0082724B">
        <w:rPr>
          <w:noProof/>
        </w:rPr>
        <w:t>5</w:t>
      </w:r>
      <w:r w:rsidR="00D63605">
        <w:rPr>
          <w:noProof/>
        </w:rPr>
        <w:fldChar w:fldCharType="end"/>
      </w:r>
      <w:r>
        <w:t>.</w:t>
      </w:r>
      <w:r w:rsidRPr="00397775">
        <w:t xml:space="preserve"> </w:t>
      </w:r>
      <w:r w:rsidR="00AA5631">
        <w:t>Scatter plots and b</w:t>
      </w:r>
      <w:r w:rsidR="00AA5631" w:rsidRPr="559EFC6C">
        <w:t>ox and whisker plots displaying the distribution of data for each covariate</w:t>
      </w:r>
      <w:r w:rsidR="00AA5631">
        <w:t xml:space="preserve"> used to model native richness/plot (left) and non-native richness/plot (right)</w:t>
      </w:r>
      <w:r w:rsidR="00AA5631" w:rsidRPr="559EFC6C">
        <w:t xml:space="preserve">. </w:t>
      </w:r>
      <w:r w:rsidR="00AA5631">
        <w:t>Box and whisker m</w:t>
      </w:r>
      <w:r w:rsidR="00AA5631" w:rsidRPr="559EFC6C">
        <w:t xml:space="preserve">edian values are shown by the middle horizontal line of each box plot, separating the upper box (2nd quartile) and lower box (3rd quartile) </w:t>
      </w:r>
      <w:r w:rsidR="00AA5631">
        <w:t xml:space="preserve">Percent </w:t>
      </w:r>
      <w:r w:rsidR="00AA5631" w:rsidRPr="559EFC6C">
        <w:t xml:space="preserve">edge habitat </w:t>
      </w:r>
      <w:r w:rsidR="00AA5631">
        <w:t xml:space="preserve">and distance </w:t>
      </w:r>
      <w:r w:rsidR="00AA5631">
        <w:lastRenderedPageBreak/>
        <w:t xml:space="preserve">upriver </w:t>
      </w:r>
      <w:r w:rsidR="00AA5631" w:rsidRPr="559EFC6C">
        <w:t>were entered as interacting terms</w:t>
      </w:r>
      <w:r w:rsidR="00AA5631">
        <w:t xml:space="preserve"> with elevation</w:t>
      </w:r>
      <w:r w:rsidR="00AA5631" w:rsidRPr="559EFC6C">
        <w:t xml:space="preserve">, which we have visualized by showing the interactions relative to low (&lt; [mean - </w:t>
      </w:r>
      <w:r w:rsidR="00AA5631">
        <w:t>σ])</w:t>
      </w:r>
      <w:r w:rsidR="00AA5631" w:rsidRPr="559EFC6C">
        <w:t xml:space="preserve">, average (mean), and high (&gt; [mean + </w:t>
      </w:r>
      <w:r w:rsidR="00AA5631">
        <w:t>σ]</w:t>
      </w:r>
      <w:r w:rsidR="00AA5631" w:rsidRPr="559EFC6C">
        <w:t>) maximum elevation values (centre bottom).</w:t>
      </w:r>
    </w:p>
    <w:p w14:paraId="3AAC5460" w14:textId="64DA73CE" w:rsidR="600A8E5D" w:rsidRDefault="05F114BC" w:rsidP="00C04EA9">
      <w:r w:rsidRPr="43C0CAC4">
        <w:t>N</w:t>
      </w:r>
      <w:r w:rsidR="4C404CE9" w:rsidRPr="43C0CAC4">
        <w:t>on-native richness ranged from 0 – 12 species/plot, averaging 2.</w:t>
      </w:r>
      <w:r w:rsidR="0082724B">
        <w:t>4</w:t>
      </w:r>
      <w:r w:rsidR="4C404CE9" w:rsidRPr="43C0CAC4">
        <w:t xml:space="preserve"> +/- 1.9 σ</w:t>
      </w:r>
      <w:r w:rsidR="6FF09B52" w:rsidRPr="43C0CAC4">
        <w:t xml:space="preserve"> over the study area.</w:t>
      </w:r>
      <w:r w:rsidR="08C8BD7D" w:rsidRPr="43C0CAC4">
        <w:t xml:space="preserve"> </w:t>
      </w:r>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correlated with elevation (</w:t>
      </w:r>
      <w:r w:rsidR="08C8BD7D" w:rsidRPr="43C0CAC4">
        <w:rPr>
          <w:i/>
          <w:iCs/>
        </w:rPr>
        <w:t>p</w:t>
      </w:r>
      <w:r w:rsidR="08C8BD7D" w:rsidRPr="43C0CAC4">
        <w:t xml:space="preserve"> &lt;</w:t>
      </w:r>
      <w:r w:rsidR="00AA5631">
        <w:t xml:space="preserve"> </w:t>
      </w:r>
      <w:r w:rsidR="08C8BD7D" w:rsidRPr="43C0CAC4">
        <w:t>.001)</w:t>
      </w:r>
      <w:r w:rsidR="0082724B">
        <w:t>,</w:t>
      </w:r>
      <w:r w:rsidR="08C8BD7D" w:rsidRPr="43C0CAC4">
        <w:t xml:space="preserve"> distance upriver </w:t>
      </w:r>
      <w:r w:rsidR="6A783D7A" w:rsidRPr="43C0CAC4">
        <w:t>(</w:t>
      </w:r>
      <w:r w:rsidR="6A783D7A" w:rsidRPr="43C0CAC4">
        <w:rPr>
          <w:i/>
          <w:iCs/>
        </w:rPr>
        <w:t>p</w:t>
      </w:r>
      <w:r w:rsidR="6A783D7A" w:rsidRPr="43C0CAC4">
        <w:t xml:space="preserve"> &lt;.001),</w:t>
      </w:r>
      <w:r w:rsidR="0082724B">
        <w:t xml:space="preserve"> and</w:t>
      </w:r>
      <w:r w:rsidR="6A783D7A" w:rsidRPr="43C0CAC4">
        <w:t xml:space="preserve"> proximity to channel (</w:t>
      </w:r>
      <w:r w:rsidR="6A783D7A" w:rsidRPr="43C0CAC4">
        <w:rPr>
          <w:i/>
          <w:iCs/>
        </w:rPr>
        <w:t>p</w:t>
      </w:r>
      <w:r w:rsidR="6A783D7A" w:rsidRPr="43C0CAC4">
        <w:t xml:space="preserve"> = .00</w:t>
      </w:r>
      <w:r w:rsidR="0082724B">
        <w:t>7</w:t>
      </w:r>
      <w:r w:rsidR="3A6C5A8E" w:rsidRPr="43C0CAC4">
        <w:t xml:space="preserve">; </w:t>
      </w:r>
      <w:r w:rsidR="4E1D9DE6" w:rsidRPr="43C0CAC4">
        <w:t xml:space="preserve">marginal </w:t>
      </w:r>
      <w:r w:rsidR="4E1D9DE6" w:rsidRPr="43C0CAC4">
        <w:rPr>
          <w:i/>
          <w:iCs/>
        </w:rPr>
        <w:t>R</w:t>
      </w:r>
      <w:r w:rsidR="4E1D9DE6" w:rsidRPr="43C0CAC4">
        <w:rPr>
          <w:vertAlign w:val="superscript"/>
        </w:rPr>
        <w:t xml:space="preserve">2 </w:t>
      </w:r>
      <w:r w:rsidR="4E1D9DE6" w:rsidRPr="43C0CAC4">
        <w:t>= 0.1</w:t>
      </w:r>
      <w:r w:rsidR="3ECAA3DA" w:rsidRPr="43C0CAC4">
        <w:t>6</w:t>
      </w:r>
      <w:r w:rsidR="0082724B">
        <w:t>4</w:t>
      </w:r>
      <w:r w:rsidR="4E1D9DE6" w:rsidRPr="43C0CAC4">
        <w:t xml:space="preserve"> </w:t>
      </w:r>
      <w:r w:rsidR="3A6C5A8E" w:rsidRPr="43C0CAC4">
        <w:t xml:space="preserve">conditional </w:t>
      </w:r>
      <w:r w:rsidR="3A6C5A8E" w:rsidRPr="43C0CAC4">
        <w:rPr>
          <w:i/>
          <w:iCs/>
        </w:rPr>
        <w:t>R</w:t>
      </w:r>
      <w:r w:rsidR="3A6C5A8E" w:rsidRPr="43C0CAC4">
        <w:rPr>
          <w:vertAlign w:val="superscript"/>
        </w:rPr>
        <w:t xml:space="preserve">2 </w:t>
      </w:r>
      <w:r w:rsidR="3A6C5A8E" w:rsidRPr="43C0CAC4">
        <w:t>= 0.5</w:t>
      </w:r>
      <w:r w:rsidR="325DC692" w:rsidRPr="43C0CAC4">
        <w:t>2</w:t>
      </w:r>
      <w:r w:rsidR="0082724B">
        <w:t>2</w:t>
      </w:r>
      <w:r w:rsidR="00AA5631">
        <w:t>; Fig. 6</w:t>
      </w:r>
      <w:r w:rsidR="6A783D7A" w:rsidRPr="43C0CAC4">
        <w:t>).</w:t>
      </w:r>
      <w:r w:rsidR="2D670475" w:rsidRPr="43C0CAC4">
        <w:t xml:space="preserve"> </w:t>
      </w:r>
      <w:r w:rsidR="2B83A72F" w:rsidRPr="43C0CAC4">
        <w:t xml:space="preserve">The placement of plots in </w:t>
      </w:r>
      <w:r w:rsidR="6278B557" w:rsidRPr="43C0CAC4">
        <w:t xml:space="preserve">inland basins, </w:t>
      </w:r>
      <w:r w:rsidR="2B83A72F" w:rsidRPr="43C0CAC4">
        <w:t xml:space="preserve">the North Arm or in reference sites had no significant effect on non-native richness, though there are indications that </w:t>
      </w:r>
      <w:r w:rsidR="38F70E60" w:rsidRPr="43C0CAC4">
        <w:t xml:space="preserve">plots in </w:t>
      </w:r>
      <w:r w:rsidR="2B83A72F" w:rsidRPr="43C0CAC4">
        <w:t xml:space="preserve">reference sites </w:t>
      </w:r>
      <w:r w:rsidR="4EA60349" w:rsidRPr="43C0CAC4">
        <w:t>may be prone to lower non-native richness than</w:t>
      </w:r>
      <w:r w:rsidR="6D2CED1E" w:rsidRPr="43C0CAC4">
        <w:t xml:space="preserve"> those of</w:t>
      </w:r>
      <w:r w:rsidR="4EA60349" w:rsidRPr="43C0CAC4">
        <w:t xml:space="preserve"> created marshes (</w:t>
      </w:r>
      <w:r w:rsidR="4EA60349" w:rsidRPr="43C0CAC4">
        <w:rPr>
          <w:i/>
          <w:iCs/>
        </w:rPr>
        <w:t>p</w:t>
      </w:r>
      <w:r w:rsidR="4EA60349" w:rsidRPr="43C0CAC4">
        <w:t xml:space="preserve"> = .</w:t>
      </w:r>
      <w:r w:rsidR="62A1CDD4" w:rsidRPr="43C0CAC4">
        <w:t>0</w:t>
      </w:r>
      <w:r w:rsidR="0082724B">
        <w:t>84</w:t>
      </w:r>
      <w:r w:rsidR="4EA60349" w:rsidRPr="43C0CAC4">
        <w:t xml:space="preserve">). </w:t>
      </w:r>
      <w:r w:rsidR="2D670475" w:rsidRPr="43C0CAC4">
        <w:t>A significant interaction was found between distance upriver and elevation (</w:t>
      </w:r>
      <w:r w:rsidR="2D670475" w:rsidRPr="43C0CAC4">
        <w:rPr>
          <w:i/>
          <w:iCs/>
        </w:rPr>
        <w:t>p</w:t>
      </w:r>
      <w:r w:rsidR="2D670475" w:rsidRPr="43C0CAC4">
        <w:t xml:space="preserve"> </w:t>
      </w:r>
      <w:r w:rsidR="05A3255B" w:rsidRPr="43C0CAC4">
        <w:t>=</w:t>
      </w:r>
      <w:r w:rsidR="2D670475" w:rsidRPr="43C0CAC4">
        <w:t xml:space="preserve"> </w:t>
      </w:r>
      <w:r w:rsidR="42FDFFA2" w:rsidRPr="43C0CAC4">
        <w:t>.</w:t>
      </w:r>
      <w:r w:rsidR="6E7946A9" w:rsidRPr="43C0CAC4">
        <w:t>00</w:t>
      </w:r>
      <w:r w:rsidR="6FF3A309" w:rsidRPr="43C0CAC4">
        <w:t>2</w:t>
      </w:r>
      <w:r w:rsidR="6E7946A9" w:rsidRPr="43C0CAC4">
        <w:t>)</w:t>
      </w:r>
      <w:r w:rsidR="0DAF2528" w:rsidRPr="43C0CAC4">
        <w:t xml:space="preserve">, indicating that the effects of </w:t>
      </w:r>
      <w:r w:rsidR="1B8F0F76" w:rsidRPr="43C0CAC4">
        <w:t xml:space="preserve">distance upriver on non-native diversity is dependent on elevation. </w:t>
      </w:r>
      <w:r w:rsidR="28745869" w:rsidRPr="43C0CAC4">
        <w:t>A</w:t>
      </w:r>
      <w:r w:rsidR="3559BAFD" w:rsidRPr="43C0CAC4">
        <w:t>verage and low elevation marshes</w:t>
      </w:r>
      <w:r w:rsidR="3F92E7DD" w:rsidRPr="43C0CAC4">
        <w:t xml:space="preserve"> appear to</w:t>
      </w:r>
      <w:r w:rsidR="3559BAFD" w:rsidRPr="43C0CAC4">
        <w:t xml:space="preserve"> increase in richness with distance upriver, whereas high elevation marshes </w:t>
      </w:r>
      <w:r w:rsidR="40D1EB7B" w:rsidRPr="43C0CAC4">
        <w:t>experience minimal change</w:t>
      </w:r>
      <w:r w:rsidR="3559BAFD" w:rsidRPr="43C0CAC4">
        <w:t>.</w:t>
      </w:r>
      <w:r w:rsidR="6E7547E3" w:rsidRPr="43C0CAC4">
        <w:t xml:space="preserve"> Though not statistically significant, similar trends were observed with the native richness model</w:t>
      </w:r>
      <w:r w:rsidR="4672C171" w:rsidRPr="43C0CAC4">
        <w:t xml:space="preserve"> (</w:t>
      </w:r>
      <w:r w:rsidR="00AA5631">
        <w:t>see Fig. 5 for all visualized interactions</w:t>
      </w:r>
      <w:r w:rsidR="4672C171" w:rsidRPr="43C0CAC4">
        <w:t>)</w:t>
      </w:r>
      <w:r w:rsidR="6E7547E3" w:rsidRPr="43C0CAC4">
        <w:t>.</w:t>
      </w:r>
    </w:p>
    <w:p w14:paraId="4B419C20" w14:textId="01B4D6AC" w:rsidR="600A8E5D" w:rsidRDefault="600A8E5D" w:rsidP="00C04EA9"/>
    <w:p w14:paraId="3299F8F8" w14:textId="1310B9F4" w:rsidR="00397775" w:rsidRDefault="3A5D7FCA" w:rsidP="00C04EA9">
      <w:pPr>
        <w:keepNext/>
      </w:pPr>
      <w:r>
        <w:rPr>
          <w:noProof/>
        </w:rPr>
        <w:drawing>
          <wp:inline distT="0" distB="0" distL="0" distR="0" wp14:anchorId="23CADF24" wp14:editId="0222E49B">
            <wp:extent cx="2824875" cy="3345413"/>
            <wp:effectExtent l="0" t="0" r="0" b="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239181" name="Picture 1599239181"/>
                    <pic:cNvPicPr/>
                  </pic:nvPicPr>
                  <pic:blipFill>
                    <a:blip r:embed="rId17">
                      <a:extLst>
                        <a:ext uri="{28A0092B-C50C-407E-A947-70E740481C1C}">
                          <a14:useLocalDpi xmlns:a14="http://schemas.microsoft.com/office/drawing/2010/main" val="0"/>
                        </a:ext>
                      </a:extLst>
                    </a:blip>
                    <a:stretch>
                      <a:fillRect/>
                    </a:stretch>
                  </pic:blipFill>
                  <pic:spPr>
                    <a:xfrm>
                      <a:off x="0" y="0"/>
                      <a:ext cx="2824875" cy="3345413"/>
                    </a:xfrm>
                    <a:prstGeom prst="rect">
                      <a:avLst/>
                    </a:prstGeom>
                  </pic:spPr>
                </pic:pic>
              </a:graphicData>
            </a:graphic>
          </wp:inline>
        </w:drawing>
      </w:r>
      <w:r w:rsidR="00397775">
        <w:rPr>
          <w:noProof/>
        </w:rPr>
        <w:drawing>
          <wp:inline distT="0" distB="0" distL="0" distR="0" wp14:anchorId="03BA8063" wp14:editId="48E7B9B4">
            <wp:extent cx="2824874" cy="3345412"/>
            <wp:effectExtent l="0" t="0" r="0" b="0"/>
            <wp:docPr id="2011185496" name="Picture 201118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pic:cNvPicPr/>
                  </pic:nvPicPr>
                  <pic:blipFill>
                    <a:blip r:embed="rId18">
                      <a:extLst>
                        <a:ext uri="{28A0092B-C50C-407E-A947-70E740481C1C}">
                          <a14:useLocalDpi xmlns:a14="http://schemas.microsoft.com/office/drawing/2010/main" val="0"/>
                        </a:ext>
                      </a:extLst>
                    </a:blip>
                    <a:stretch>
                      <a:fillRect/>
                    </a:stretch>
                  </pic:blipFill>
                  <pic:spPr>
                    <a:xfrm>
                      <a:off x="0" y="0"/>
                      <a:ext cx="2824874" cy="3345412"/>
                    </a:xfrm>
                    <a:prstGeom prst="rect">
                      <a:avLst/>
                    </a:prstGeom>
                  </pic:spPr>
                </pic:pic>
              </a:graphicData>
            </a:graphic>
          </wp:inline>
        </w:drawing>
      </w:r>
    </w:p>
    <w:p w14:paraId="57F12034" w14:textId="11C99027" w:rsidR="00397775" w:rsidRDefault="00397775" w:rsidP="00C04EA9">
      <w:pPr>
        <w:pStyle w:val="Caption"/>
      </w:pPr>
      <w:r>
        <w:t xml:space="preserve">Figure </w:t>
      </w:r>
      <w:r w:rsidR="00D63605">
        <w:fldChar w:fldCharType="begin"/>
      </w:r>
      <w:r w:rsidR="00D63605">
        <w:instrText xml:space="preserve"> SEQ Figure \* ARABIC </w:instrText>
      </w:r>
      <w:r w:rsidR="00D63605">
        <w:fldChar w:fldCharType="separate"/>
      </w:r>
      <w:r w:rsidR="0082724B">
        <w:rPr>
          <w:noProof/>
        </w:rPr>
        <w:t>6</w:t>
      </w:r>
      <w:r w:rsidR="00D63605">
        <w:rPr>
          <w:noProof/>
        </w:rP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Default="6E490991" w:rsidP="00C04EA9">
      <w:pPr>
        <w:pStyle w:val="Heading1"/>
        <w:rPr>
          <w:rFonts w:ascii="Calibri Light" w:hAnsi="Calibri Light"/>
        </w:rPr>
      </w:pPr>
      <w:r>
        <w:t>Discussion</w:t>
      </w:r>
    </w:p>
    <w:p w14:paraId="724C74C3" w14:textId="3BA3015E" w:rsidR="4600F354" w:rsidRDefault="75CA79F2" w:rsidP="00C04EA9">
      <w:pPr>
        <w:pStyle w:val="Heading2"/>
      </w:pPr>
      <w:r w:rsidRPr="43C0CAC4">
        <w:t>Marsh Recession</w:t>
      </w:r>
      <w:r w:rsidR="20AA8BA2" w:rsidRPr="43C0CAC4">
        <w:t xml:space="preserve"> Mitigation Strategies</w:t>
      </w:r>
    </w:p>
    <w:p w14:paraId="4E755EF6" w14:textId="329A09E4" w:rsidR="4600F354" w:rsidRDefault="7F18F4F0" w:rsidP="00C04EA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r w:rsidR="3FC07E7F" w:rsidRPr="43C0CAC4">
        <w:t xml:space="preserve">39% of </w:t>
      </w:r>
      <w:r w:rsidR="7CF298DF" w:rsidRPr="43C0CAC4">
        <w:t>projects</w:t>
      </w:r>
      <w:r w:rsidR="5B9A781C" w:rsidRPr="43C0CAC4">
        <w:t xml:space="preserve"> </w:t>
      </w:r>
      <w:r w:rsidR="401BD191" w:rsidRPr="43C0CAC4">
        <w:t xml:space="preserve">included </w:t>
      </w:r>
      <w:r w:rsidR="09A708F0" w:rsidRPr="43C0CAC4">
        <w:t>in this study</w:t>
      </w:r>
      <w:r w:rsidR="6220B96D" w:rsidRPr="43C0CAC4">
        <w:t>, and representing about 15,000 m</w:t>
      </w:r>
      <w:r w:rsidR="6220B96D" w:rsidRPr="43C0CAC4">
        <w:rPr>
          <w:vertAlign w:val="superscript"/>
        </w:rPr>
        <w:t>2</w:t>
      </w:r>
      <w:r w:rsidR="6220B96D" w:rsidRPr="43C0CAC4">
        <w:t xml:space="preserve"> of </w:t>
      </w:r>
      <w:r w:rsidR="48991AEC" w:rsidRPr="43C0CAC4">
        <w:t xml:space="preserve">total </w:t>
      </w:r>
      <w:r w:rsidR="6220B96D" w:rsidRPr="43C0CAC4">
        <w:t>habitat</w:t>
      </w:r>
      <w:r w:rsidR="09A708F0" w:rsidRPr="43C0CAC4">
        <w:t xml:space="preserve">. </w:t>
      </w:r>
      <w:r w:rsidR="68FBFD1E" w:rsidRPr="43C0CAC4">
        <w:t xml:space="preserve">Similar to recession </w:t>
      </w:r>
      <w:r w:rsidR="5062CDD0" w:rsidRPr="43C0CAC4">
        <w:t>occurring</w:t>
      </w:r>
      <w:r w:rsidR="68FBFD1E" w:rsidRPr="43C0CAC4">
        <w:t xml:space="preserve"> in the natural marshes of the outer estuary,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likely 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397775">
        <w:t xml:space="preserve"> </w:t>
      </w:r>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r w:rsidR="14346D15" w:rsidRPr="43C0CAC4">
        <w:t>W</w:t>
      </w:r>
      <w:r w:rsidR="185EE9CA" w:rsidRPr="43C0CAC4">
        <w:t>ave</w:t>
      </w:r>
      <w:r w:rsidR="281B02C0" w:rsidRPr="43C0CAC4">
        <w:t xml:space="preserve"> </w:t>
      </w:r>
      <w:r w:rsidR="2AA7495F" w:rsidRPr="43C0CAC4">
        <w:t>erosion, herbivory by 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341CBD86" w:rsidRPr="43C0CAC4">
        <w:t>altered sediment</w:t>
      </w:r>
      <w:r w:rsidR="432C946D" w:rsidRPr="43C0CAC4">
        <w:t xml:space="preserve"> </w:t>
      </w:r>
      <w:r w:rsidR="341CBD86" w:rsidRPr="43C0CAC4">
        <w:t xml:space="preserve">processes, </w:t>
      </w:r>
      <w:r w:rsidR="4F8D0E58" w:rsidRPr="43C0CAC4">
        <w:t xml:space="preserve">sea 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110475C2" w:rsidRPr="43C0CAC4">
        <w:t xml:space="preserve"> are </w:t>
      </w:r>
      <w:r w:rsidR="597D6E19" w:rsidRPr="43C0CAC4">
        <w:t xml:space="preserve">all </w:t>
      </w:r>
      <w:r w:rsidR="346C25E8" w:rsidRPr="43C0CAC4">
        <w:t>possible</w:t>
      </w:r>
      <w:r w:rsidR="36F9B112" w:rsidRPr="43C0CAC4">
        <w:t xml:space="preserve"> causes</w:t>
      </w:r>
      <w:r w:rsidR="346C25E8" w:rsidRPr="43C0CAC4">
        <w:t>,</w:t>
      </w:r>
      <w:r w:rsidR="4DEEA6A8" w:rsidRPr="43C0CAC4">
        <w:t xml:space="preserve"> and warrant further investigation</w:t>
      </w:r>
      <w:r w:rsidR="2AA7495F" w:rsidRPr="43C0CAC4">
        <w:t>.</w:t>
      </w:r>
    </w:p>
    <w:p w14:paraId="7B8B1756" w14:textId="497DECEF" w:rsidR="6C1B43F5" w:rsidRDefault="6C1B43F5" w:rsidP="00C04EA9"/>
    <w:p w14:paraId="2BF7C084" w14:textId="3E679692" w:rsidR="559EFC6C" w:rsidRDefault="1E9C7696" w:rsidP="00C04EA9">
      <w:r w:rsidRPr="43C0CAC4">
        <w:lastRenderedPageBreak/>
        <w:t>O</w:t>
      </w:r>
      <w:r w:rsidR="09A708F0" w:rsidRPr="43C0CAC4">
        <w:t>ffshore structures</w:t>
      </w:r>
      <w:r w:rsidR="685886D7" w:rsidRPr="43C0CAC4">
        <w:t xml:space="preserve">, which included </w:t>
      </w:r>
      <w:r w:rsidR="09A708F0" w:rsidRPr="43C0CAC4">
        <w:t xml:space="preserve">log </w:t>
      </w:r>
      <w:r w:rsidR="2BB2B20D" w:rsidRPr="43C0CAC4">
        <w:t xml:space="preserve">storage </w:t>
      </w:r>
      <w:r w:rsidR="09A708F0" w:rsidRPr="43C0CAC4">
        <w:t xml:space="preserve">booms and </w:t>
      </w:r>
      <w:r w:rsidR="5D722E6F" w:rsidRPr="43C0CAC4">
        <w:t>dock</w:t>
      </w:r>
      <w:r w:rsidR="09A708F0" w:rsidRPr="43C0CAC4">
        <w:t xml:space="preserve"> structures</w:t>
      </w:r>
      <w:r w:rsidR="7838D08E" w:rsidRPr="43C0CAC4">
        <w:t>,</w:t>
      </w:r>
      <w:r w:rsidR="09A708F0" w:rsidRPr="43C0CAC4">
        <w:t xml:space="preserve"> were negati</w:t>
      </w:r>
      <w:r w:rsidR="05794AC5" w:rsidRPr="43C0CAC4">
        <w:t xml:space="preserve">vely correlated with recession, </w:t>
      </w:r>
      <w:r w:rsidR="760FF3A0" w:rsidRPr="43C0CAC4">
        <w:t>suggesting t</w:t>
      </w:r>
      <w:r w:rsidR="629F43D4" w:rsidRPr="43C0CAC4">
        <w:t>hey</w:t>
      </w:r>
      <w:r w:rsidR="1D9E6E54" w:rsidRPr="43C0CAC4">
        <w:t xml:space="preserve"> are</w:t>
      </w:r>
      <w:r w:rsidR="0B0F14FE" w:rsidRPr="43C0CAC4">
        <w:t xml:space="preserve"> at least partially</w:t>
      </w:r>
      <w:r w:rsidR="1D9E6E54" w:rsidRPr="43C0CAC4">
        <w:t xml:space="preserve"> mitigating the biotic and/or abiotic drivers of marsh loss. </w:t>
      </w:r>
      <w:r w:rsidR="66861D6D" w:rsidRPr="43C0CAC4">
        <w:t xml:space="preserve">Considering that </w:t>
      </w:r>
      <w:r w:rsidR="4E68AEAE" w:rsidRPr="43C0CAC4">
        <w:t xml:space="preserve">log </w:t>
      </w:r>
      <w:r w:rsidR="185E861F" w:rsidRPr="43C0CAC4">
        <w:t xml:space="preserve">storage </w:t>
      </w:r>
      <w:r w:rsidR="66861D6D" w:rsidRPr="43C0CAC4">
        <w:t>booms are often installed to reduce the energy of boat wake</w:t>
      </w:r>
      <w:r w:rsidR="00397775">
        <w:t xml:space="preserve"> </w:t>
      </w:r>
      <w:r w:rsidR="00397775">
        <w:fldChar w:fldCharType="begin"/>
      </w:r>
      <w:r w:rsidR="00397775">
        <w:instrText xml:space="preserve"> ADDIN ZOTERO_ITEM CSL_CITATION {"citationID":"2IzXWmwf","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Adams &amp; Williams 2004)</w:t>
      </w:r>
      <w:r w:rsidR="00397775">
        <w:fldChar w:fldCharType="end"/>
      </w:r>
      <w:r w:rsidR="66861D6D" w:rsidRPr="43C0CAC4">
        <w:t xml:space="preserve">, this may indicate that boat </w:t>
      </w:r>
      <w:r w:rsidR="4B916063" w:rsidRPr="43C0CAC4">
        <w:t>wake is a significant driver of</w:t>
      </w:r>
      <w:r w:rsidR="1B14C583" w:rsidRPr="43C0CAC4">
        <w:t xml:space="preserve"> recession</w:t>
      </w:r>
      <w:r w:rsidR="4B916063" w:rsidRPr="43C0CAC4">
        <w:t xml:space="preserve">. </w:t>
      </w:r>
      <w:r w:rsidR="49B959FB" w:rsidRPr="43C0CAC4">
        <w:t xml:space="preserve">Further </w:t>
      </w:r>
      <w:r w:rsidR="7CDA0EC6" w:rsidRPr="43C0CAC4">
        <w:t>evidence</w:t>
      </w:r>
      <w:r w:rsidR="49B959FB" w:rsidRPr="43C0CAC4">
        <w:t xml:space="preserve"> of wake impacts may be in the </w:t>
      </w:r>
      <w:r w:rsidR="6FE62275" w:rsidRPr="43C0CAC4">
        <w:t>difference between Main Arm and North Arm sites, with North Arm sites averaging 18% more recessed area</w:t>
      </w:r>
      <w:r w:rsidR="5A64CABE" w:rsidRPr="43C0CAC4">
        <w:t xml:space="preserve"> per site</w:t>
      </w:r>
      <w:r w:rsidR="6FE62275" w:rsidRPr="43C0CAC4">
        <w:t xml:space="preserve">. Though both river </w:t>
      </w:r>
      <w:r w:rsidR="40A20F8E" w:rsidRPr="43C0CAC4">
        <w:t xml:space="preserve">arms </w:t>
      </w:r>
      <w:r w:rsidR="6FE62275" w:rsidRPr="43C0CAC4">
        <w:t xml:space="preserve">support substantial boat </w:t>
      </w:r>
      <w:r w:rsidR="689CF418" w:rsidRPr="43C0CAC4">
        <w:t>traffic</w:t>
      </w:r>
      <w:r w:rsidR="6FE62275" w:rsidRPr="43C0CAC4">
        <w:t>, the North Arm</w:t>
      </w:r>
      <w:r w:rsidR="4358A1BD" w:rsidRPr="43C0CAC4">
        <w:t xml:space="preserve"> channel</w:t>
      </w:r>
      <w:r w:rsidR="6FE62275" w:rsidRPr="43C0CAC4">
        <w:t xml:space="preserve"> is </w:t>
      </w:r>
      <w:r w:rsidR="2B8C116A" w:rsidRPr="43C0CAC4">
        <w:t>narrower</w:t>
      </w:r>
      <w:r w:rsidR="6493AF15" w:rsidRPr="43C0CAC4">
        <w:t xml:space="preserve"> throughout</w:t>
      </w:r>
      <w:r w:rsidR="6FE62275" w:rsidRPr="43C0CAC4">
        <w:t>, allowing</w:t>
      </w:r>
      <w:r w:rsidR="15748832" w:rsidRPr="43C0CAC4">
        <w:t xml:space="preserve"> less time</w:t>
      </w:r>
      <w:r w:rsidR="00F8589F">
        <w:t xml:space="preserve"> and distance</w:t>
      </w:r>
      <w:r w:rsidR="15748832" w:rsidRPr="43C0CAC4">
        <w:t xml:space="preserve"> for wave energy to dissipate before reaching the shore. </w:t>
      </w:r>
    </w:p>
    <w:p w14:paraId="62A1B269" w14:textId="48911E3A" w:rsidR="559EFC6C" w:rsidRDefault="559EFC6C" w:rsidP="00C04EA9"/>
    <w:p w14:paraId="0ED12235" w14:textId="2E990ECC" w:rsidR="559EFC6C" w:rsidRDefault="14D3008C" w:rsidP="00C04EA9">
      <w:r w:rsidRPr="43C0CAC4">
        <w:t>The</w:t>
      </w:r>
      <w:r w:rsidR="79BFB223" w:rsidRPr="43C0CAC4">
        <w:t xml:space="preserve"> negative</w:t>
      </w:r>
      <w:r w:rsidR="4D73272D" w:rsidRPr="43C0CAC4">
        <w:t xml:space="preserve"> </w:t>
      </w:r>
      <w:r w:rsidRPr="43C0CAC4">
        <w:t xml:space="preserve">effect of </w:t>
      </w:r>
      <w:r w:rsidR="798219F3" w:rsidRPr="43C0CAC4">
        <w:t>debris</w:t>
      </w:r>
      <w:r w:rsidRPr="43C0CAC4">
        <w:t xml:space="preserve"> fences </w:t>
      </w:r>
      <w:r w:rsidR="01619E84" w:rsidRPr="43C0CAC4">
        <w:t xml:space="preserve">on recession </w:t>
      </w:r>
      <w:r w:rsidR="5A2F0B3D" w:rsidRPr="43C0CAC4">
        <w:t xml:space="preserve">may </w:t>
      </w:r>
      <w:r w:rsidR="39754E3F" w:rsidRPr="43C0CAC4">
        <w:t xml:space="preserve">also </w:t>
      </w:r>
      <w:r w:rsidR="4F57A833" w:rsidRPr="43C0CAC4">
        <w:t>be interpreted as evidence of wave erosion, as these fences generally occur at the entrance to</w:t>
      </w:r>
      <w:r w:rsidR="09660BE9" w:rsidRPr="43C0CAC4">
        <w:t xml:space="preserve"> </w:t>
      </w:r>
      <w:r w:rsidR="00F8589F" w:rsidRPr="43C0CAC4">
        <w:t>highly protected</w:t>
      </w:r>
      <w:r w:rsidR="4F57A833" w:rsidRPr="43C0CAC4">
        <w:t xml:space="preserve"> inland channels and lagoons</w:t>
      </w:r>
      <w:r w:rsidR="466C6815" w:rsidRPr="43C0CAC4">
        <w:t>.</w:t>
      </w:r>
      <w:r w:rsidR="4F57A833" w:rsidRPr="43C0CAC4">
        <w:t xml:space="preserve"> </w:t>
      </w:r>
      <w:r w:rsidR="1B676AB5" w:rsidRPr="43C0CAC4">
        <w:t>But</w:t>
      </w:r>
      <w:r w:rsidR="4F57A833" w:rsidRPr="43C0CAC4">
        <w:t xml:space="preserve"> th</w:t>
      </w:r>
      <w:r w:rsidR="51DB2C38" w:rsidRPr="43C0CAC4">
        <w:t>is</w:t>
      </w:r>
      <w:r w:rsidR="4F57A833" w:rsidRPr="43C0CAC4">
        <w:t xml:space="preserve"> may </w:t>
      </w:r>
      <w:r w:rsidR="5A2F0B3D" w:rsidRPr="43C0CAC4">
        <w:t xml:space="preserve">also </w:t>
      </w:r>
      <w:r w:rsidR="0AC1AE6E" w:rsidRPr="43C0CAC4">
        <w:t>suggest that Canada Geese are a factor</w:t>
      </w:r>
      <w:r w:rsidR="261D65F8" w:rsidRPr="43C0CAC4">
        <w:t xml:space="preserve"> behind recession</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nearby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r w:rsidR="43C0CAC4" w:rsidRPr="43C0CAC4">
        <w:t>Herbivory was noted in more than half of the</w:t>
      </w:r>
      <w:r w:rsidR="42874C54" w:rsidRPr="43C0CAC4">
        <w:t xml:space="preserve"> </w:t>
      </w:r>
      <w:r w:rsidR="43C0CAC4" w:rsidRPr="43C0CAC4">
        <w:t xml:space="preserve">created marshes visited in this study, with high </w:t>
      </w:r>
      <w:r w:rsidR="4DF2B5A6" w:rsidRPr="43C0CAC4">
        <w:t xml:space="preserve">(community altering) </w:t>
      </w:r>
      <w:r w:rsidR="11F5CCF8" w:rsidRPr="43C0CAC4">
        <w:t>impacts</w:t>
      </w:r>
      <w:r w:rsidR="43C0CAC4" w:rsidRPr="43C0CAC4">
        <w:t xml:space="preserve"> observed in 14%, moderate</w:t>
      </w:r>
      <w:r w:rsidR="770853E9" w:rsidRPr="43C0CAC4">
        <w:t xml:space="preserve"> (</w:t>
      </w:r>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occasional clipping)</w:t>
      </w:r>
      <w:r w:rsidR="43C0CAC4" w:rsidRPr="43C0CAC4">
        <w:t xml:space="preserve"> in 24% of sites, suggesting th</w:t>
      </w:r>
      <w:r w:rsidR="511238E2" w:rsidRPr="43C0CAC4">
        <w:t>at</w:t>
      </w:r>
      <w:r w:rsidR="43C0CAC4" w:rsidRPr="43C0CAC4">
        <w:t xml:space="preserve"> herbivory </w:t>
      </w:r>
      <w:r w:rsidR="3E5C650F" w:rsidRPr="43C0CAC4">
        <w:t>impacts are</w:t>
      </w:r>
      <w:r w:rsidR="43C0CAC4" w:rsidRPr="43C0CAC4">
        <w:t xml:space="preserve"> prevalent in the estuary</w:t>
      </w:r>
      <w:r w:rsidR="7AB9DD4D" w:rsidRPr="43C0CAC4">
        <w:t xml:space="preserve"> (Fig.</w:t>
      </w:r>
      <w:r w:rsidR="00F8589F">
        <w:t xml:space="preserve"> 7</w:t>
      </w:r>
      <w:r w:rsidR="7AB9DD4D" w:rsidRPr="43C0CAC4">
        <w:t>)</w:t>
      </w:r>
      <w:r w:rsidR="43C0CAC4" w:rsidRPr="43C0CAC4">
        <w:t xml:space="preserve">. </w:t>
      </w:r>
      <w:r w:rsidR="3EF38563" w:rsidRPr="43C0CAC4">
        <w:t>I</w:t>
      </w:r>
      <w:r w:rsidR="5A2F0B3D" w:rsidRPr="43C0CAC4">
        <w:t>nland</w:t>
      </w:r>
      <w:r w:rsidR="2B7E4011" w:rsidRPr="43C0CAC4">
        <w:t xml:space="preserve"> marsh designs may offer a solution to herbivory, as</w:t>
      </w:r>
      <w:r w:rsidR="5A2F0B3D" w:rsidRPr="43C0CAC4">
        <w:t xml:space="preserve"> sites are generally less accessible to Canada Geese</w:t>
      </w:r>
      <w:r w:rsidR="7AC07B75" w:rsidRPr="43C0CAC4">
        <w:t xml:space="preserve">, who </w:t>
      </w:r>
      <w:r w:rsidR="391BDD2E" w:rsidRPr="43C0CAC4">
        <w:t>rely on tidal flats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3 (69 %) of inland sites visited in our surveys had no visible sign of herbivory 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inland sites</w:t>
      </w:r>
      <w:r w:rsidR="6DBB00DF" w:rsidRPr="43C0CAC4">
        <w:t xml:space="preserve"> 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 xml:space="preserve">) </w:t>
      </w:r>
      <w:r w:rsidR="7AC07B75" w:rsidRPr="43C0CAC4">
        <w:t xml:space="preserve"> </w:t>
      </w:r>
    </w:p>
    <w:p w14:paraId="6292DA31" w14:textId="789AB5B3" w:rsidR="00397775" w:rsidRDefault="00F8589F" w:rsidP="00C04EA9">
      <w:pPr>
        <w:keepNext/>
      </w:pPr>
      <w:r>
        <w:rPr>
          <w:noProof/>
        </w:rPr>
        <w:drawing>
          <wp:inline distT="0" distB="0" distL="0" distR="0" wp14:anchorId="62399CB2" wp14:editId="226B9FAB">
            <wp:extent cx="5731510" cy="245618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683DA72D" w14:textId="2AF112B1" w:rsidR="60046CE4" w:rsidRDefault="00397775" w:rsidP="00C04EA9">
      <w:pPr>
        <w:pStyle w:val="Caption"/>
      </w:pPr>
      <w:r>
        <w:t xml:space="preserve">Figure </w:t>
      </w:r>
      <w:r w:rsidR="00D63605">
        <w:fldChar w:fldCharType="begin"/>
      </w:r>
      <w:r w:rsidR="00D63605">
        <w:instrText xml:space="preserve"> SEQ Figure \* ARABIC </w:instrText>
      </w:r>
      <w:r w:rsidR="00D63605">
        <w:fldChar w:fldCharType="separate"/>
      </w:r>
      <w:r w:rsidR="0082724B">
        <w:rPr>
          <w:noProof/>
        </w:rPr>
        <w:t>7</w:t>
      </w:r>
      <w:r w:rsidR="00D63605">
        <w:rPr>
          <w:noProof/>
        </w:rPr>
        <w:fldChar w:fldCharType="end"/>
      </w:r>
      <w:r>
        <w:t xml:space="preserve">. </w:t>
      </w:r>
      <w:r w:rsidRPr="43C0CAC4">
        <w:t xml:space="preserve">Bar plot (left) showing the number of created marsh sites (inland versus non-inland) per grazing intensity class, based on field notes </w:t>
      </w:r>
      <w:r w:rsidR="0041032E">
        <w:t xml:space="preserve">and photos </w:t>
      </w:r>
      <w:r w:rsidRPr="43C0CAC4">
        <w:t>taken in 2015 by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073FDE3B" w14:textId="5D75BE56" w:rsidR="4F24B6C7" w:rsidRDefault="4F24B6C7" w:rsidP="00C04EA9">
      <w:r w:rsidRPr="43C0CAC4">
        <w:t>Somewhat counter</w:t>
      </w:r>
      <w:r w:rsidR="1D4161D7" w:rsidRPr="43C0CAC4">
        <w:t>-</w:t>
      </w:r>
      <w:r w:rsidRPr="43C0CAC4">
        <w:t xml:space="preserve">intuitively, </w:t>
      </w:r>
      <w:r w:rsidR="2E0DB18C" w:rsidRPr="43C0CAC4">
        <w:t xml:space="preserve">we found that </w:t>
      </w:r>
      <w:r w:rsidR="269B9C98" w:rsidRPr="43C0CAC4">
        <w:t>project size was not negatively correlated with</w:t>
      </w:r>
      <w:r w:rsidRPr="43C0CAC4">
        <w:t xml:space="preserve"> marsh recession</w:t>
      </w:r>
      <w:r w:rsidR="0182D7DD" w:rsidRPr="43C0CAC4">
        <w:t xml:space="preserve">, </w:t>
      </w:r>
      <w:r w:rsidR="31DB6AB3" w:rsidRPr="43C0CAC4">
        <w:t>suggesting</w:t>
      </w:r>
      <w:r w:rsidR="0182D7DD" w:rsidRPr="43C0CAC4">
        <w:t xml:space="preserve"> that </w:t>
      </w:r>
      <w:r w:rsidR="2FD41AC3" w:rsidRPr="43C0CAC4">
        <w:t>project size does not equate to recession resilience</w:t>
      </w:r>
      <w:r w:rsidR="416DF61B" w:rsidRPr="43C0CAC4">
        <w:t>.</w:t>
      </w:r>
      <w:r w:rsidR="5742EB75" w:rsidRPr="43C0CAC4">
        <w:t xml:space="preserve"> </w:t>
      </w:r>
      <w:r w:rsidR="73C9E0A6" w:rsidRPr="43C0CAC4">
        <w:t>This finding runs contrary to th</w:t>
      </w:r>
      <w:r w:rsidR="3CA54983" w:rsidRPr="43C0CAC4">
        <w:t xml:space="preserve">e prevailing </w:t>
      </w:r>
      <w:r w:rsidR="713A67E7" w:rsidRPr="43C0CAC4">
        <w:t>opinion that</w:t>
      </w:r>
      <w:r w:rsidR="73C9E0A6" w:rsidRPr="43C0CAC4">
        <w:t xml:space="preserve"> larger projects </w:t>
      </w:r>
      <w:r w:rsidR="5982E9A3" w:rsidRPr="43C0CAC4">
        <w:t>are more resilient</w:t>
      </w:r>
      <w:r w:rsidR="4D5096F7" w:rsidRPr="43C0CAC4">
        <w:t xml:space="preserve"> to </w:t>
      </w:r>
      <w:r w:rsidR="1A0E4E3E" w:rsidRPr="43C0CAC4">
        <w:t xml:space="preserve">external </w:t>
      </w:r>
      <w:r w:rsidR="4D5096F7" w:rsidRPr="43C0CAC4">
        <w:t>stressors due to their size</w:t>
      </w:r>
      <w:r w:rsidR="5982E9A3" w:rsidRPr="43C0CAC4">
        <w:t>.</w:t>
      </w:r>
      <w:r w:rsidR="74DC67F2" w:rsidRPr="43C0CAC4">
        <w:t xml:space="preserve"> </w:t>
      </w:r>
      <w:r w:rsidR="2248E908" w:rsidRPr="43C0CAC4">
        <w:t>Instead, we found that</w:t>
      </w:r>
      <w:r w:rsidR="41824953" w:rsidRPr="43C0CAC4">
        <w:t xml:space="preserve"> </w:t>
      </w:r>
      <w:r w:rsidR="2248E908" w:rsidRPr="43C0CAC4">
        <w:t>proportion of edge</w:t>
      </w:r>
      <w:r w:rsidR="7F3B3C74" w:rsidRPr="43C0CAC4">
        <w:t xml:space="preserve"> habitat</w:t>
      </w:r>
      <w:r w:rsidR="0041032E">
        <w:t xml:space="preserve"> had greater influence, and</w:t>
      </w:r>
      <w:r w:rsidR="7F3B3C74" w:rsidRPr="43C0CAC4">
        <w:t xml:space="preserve"> </w:t>
      </w:r>
      <w:r w:rsidR="338C5AD6" w:rsidRPr="43C0CAC4">
        <w:t xml:space="preserve">was positively correlated with </w:t>
      </w:r>
      <w:r w:rsidR="17C62905" w:rsidRPr="43C0CAC4">
        <w:t>recession</w:t>
      </w:r>
      <w:r w:rsidR="7F3B3C74" w:rsidRPr="43C0CAC4">
        <w:t xml:space="preserve">, particularly in low to mid elevation marshes. </w:t>
      </w:r>
      <w:r w:rsidR="35321E4F" w:rsidRPr="43C0CAC4">
        <w:t xml:space="preserve">These findings do not disqualify large-scale projects, </w:t>
      </w:r>
      <w:r w:rsidR="79CED13A" w:rsidRPr="43C0CAC4">
        <w:t>as large projects have higher potential for reducing edge effects</w:t>
      </w:r>
      <w:r w:rsidR="7B9F5D5A" w:rsidRPr="43C0CAC4">
        <w:t xml:space="preserve"> and possess many other </w:t>
      </w:r>
      <w:r w:rsidR="0041032E" w:rsidRPr="43C0CAC4">
        <w:t>values</w:t>
      </w:r>
      <w:r w:rsidR="0041032E">
        <w:t xml:space="preserve"> but</w:t>
      </w:r>
      <w:r w:rsidR="79CED13A" w:rsidRPr="43C0CAC4">
        <w:t xml:space="preserve"> highlights the need for incorporating edge effects into project designs. </w:t>
      </w:r>
    </w:p>
    <w:p w14:paraId="22AE4D75" w14:textId="6EC87B98" w:rsidR="43C0CAC4" w:rsidRDefault="43C0CAC4" w:rsidP="00C04EA9"/>
    <w:p w14:paraId="3C11662F" w14:textId="2A1E17AE" w:rsidR="132F5732" w:rsidRDefault="60C84A38" w:rsidP="00C04EA9">
      <w:pPr>
        <w:pStyle w:val="Heading2"/>
        <w:rPr>
          <w:rFonts w:ascii="Calibri Light" w:hAnsi="Calibri Light"/>
        </w:rPr>
      </w:pPr>
      <w:r>
        <w:t>Edge Effects &amp; Sea Level Rise</w:t>
      </w:r>
    </w:p>
    <w:p w14:paraId="24CC0A31" w14:textId="2FA37115" w:rsidR="00FF6217" w:rsidRDefault="70FAF1FD" w:rsidP="00C04EA9">
      <w:r w:rsidRPr="43C0CAC4">
        <w:t>Low and mid-elevation c</w:t>
      </w:r>
      <w:r w:rsidR="60C84A38" w:rsidRPr="43C0CAC4">
        <w:t>reated marshes with a large p</w:t>
      </w:r>
      <w:r w:rsidR="00FF6217">
        <w:t>ercentage</w:t>
      </w:r>
      <w:r w:rsidR="60C84A38" w:rsidRPr="43C0CAC4">
        <w:t xml:space="preserve"> of edge habitat experienced more marsh recession</w:t>
      </w:r>
      <w:r w:rsidR="00FF6217">
        <w:t xml:space="preserve"> than high marshes</w:t>
      </w:r>
      <w:r w:rsidR="60C84A38" w:rsidRPr="43C0CAC4">
        <w:t xml:space="preserve">, indicating that elevation </w:t>
      </w:r>
      <w:r w:rsidR="7B798174" w:rsidRPr="43C0CAC4">
        <w:t>is linked to the intensity of</w:t>
      </w:r>
      <w:r w:rsidR="60C84A38" w:rsidRPr="43C0CAC4">
        <w:t xml:space="preserve"> edge effects. This is of particular concern</w:t>
      </w:r>
      <w:r w:rsidR="60A1002D" w:rsidRPr="43C0CAC4">
        <w:t xml:space="preserve"> in a coastal </w:t>
      </w:r>
      <w:r w:rsidR="5CFF0022" w:rsidRPr="43C0CAC4">
        <w:t>context where</w:t>
      </w:r>
      <w:r w:rsidR="4A72023D" w:rsidRPr="43C0CAC4">
        <w:t xml:space="preserve"> sea level</w:t>
      </w:r>
      <w:r w:rsidR="531E2287" w:rsidRPr="43C0CAC4">
        <w:t>s</w:t>
      </w:r>
      <w:r w:rsidR="4A72023D" w:rsidRPr="43C0CAC4">
        <w:t xml:space="preserve"> are </w:t>
      </w:r>
      <w:r w:rsidR="28547846" w:rsidRPr="43C0CAC4">
        <w:t>estimated</w:t>
      </w:r>
      <w:r w:rsidR="4A72023D" w:rsidRPr="43C0CAC4">
        <w:t xml:space="preserve"> to increase by up to two meters by the year 2</w:t>
      </w:r>
      <w:r w:rsidR="00397775">
        <w:t xml:space="preserve">200 </w:t>
      </w:r>
      <w:r w:rsidR="00397775">
        <w:fldChar w:fldCharType="begin"/>
      </w:r>
      <w:r w:rsidR="00397775">
        <w:instrText xml:space="preserve"> ADDIN ZOTERO_ITEM CSL_CITATION {"citationID":"FAmAfwy2","properties":{"formattedCitation":"(Ausenco Sandwell 2011)","plainCitation":"(Ausenco Sandwell 2011)","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schema":"https://github.com/citation-style-language/schema/raw/master/csl-citation.json"} </w:instrText>
      </w:r>
      <w:r w:rsidR="00397775">
        <w:fldChar w:fldCharType="separate"/>
      </w:r>
      <w:r w:rsidR="00397775">
        <w:rPr>
          <w:noProof/>
        </w:rPr>
        <w:t>(Ausenco Sandwell 2011)</w:t>
      </w:r>
      <w:r w:rsidR="00397775">
        <w:fldChar w:fldCharType="end"/>
      </w:r>
      <w:r w:rsidR="4A72023D" w:rsidRPr="43C0CAC4">
        <w:t>. Increases in ocean heights</w:t>
      </w:r>
      <w:r w:rsidR="3A8E1048" w:rsidRPr="43C0CAC4">
        <w:t xml:space="preserve"> may amplify</w:t>
      </w:r>
      <w:r w:rsidR="081E88A8" w:rsidRPr="43C0CAC4">
        <w:t xml:space="preserve"> </w:t>
      </w:r>
      <w:r w:rsidR="3A8E1048" w:rsidRPr="43C0CAC4">
        <w:t>edge effects</w:t>
      </w:r>
      <w:r w:rsidR="55CF3275" w:rsidRPr="43C0CAC4">
        <w:t xml:space="preserve"> by exposing marshes to wake and river flow energy for </w:t>
      </w:r>
      <w:r w:rsidR="5350FA0D" w:rsidRPr="43C0CAC4">
        <w:t>longer durations</w:t>
      </w:r>
      <w:r w:rsidR="55CF3275" w:rsidRPr="43C0CAC4">
        <w:t xml:space="preserve">, increasing grazing access by Canada Geese, and </w:t>
      </w:r>
      <w:r w:rsidR="67ED057E" w:rsidRPr="43C0CAC4">
        <w:t>plant community resilience through</w:t>
      </w:r>
      <w:r w:rsidR="73D94329" w:rsidRPr="43C0CAC4">
        <w:t xml:space="preserve"> increased </w:t>
      </w:r>
      <w:r w:rsidR="55CF3275" w:rsidRPr="43C0CAC4">
        <w:t>inundation</w:t>
      </w:r>
      <w:r w:rsidR="7571793F" w:rsidRPr="43C0CAC4">
        <w:t xml:space="preserve"> and salinity</w:t>
      </w:r>
      <w:r w:rsidR="55CF3275" w:rsidRPr="43C0CAC4">
        <w:t xml:space="preserve"> stress</w:t>
      </w:r>
      <w:r w:rsidR="71E77C5B" w:rsidRPr="43C0CAC4">
        <w:t>.</w:t>
      </w:r>
      <w:r w:rsidR="00FF6217">
        <w:t xml:space="preserve"> </w:t>
      </w:r>
    </w:p>
    <w:p w14:paraId="6A353BD7" w14:textId="77777777" w:rsidR="00FF6217" w:rsidRDefault="00FF6217" w:rsidP="00C04EA9"/>
    <w:p w14:paraId="7F99E7F0" w14:textId="7D1DA4BA" w:rsidR="00FF6217" w:rsidRDefault="60C84A38" w:rsidP="00C04EA9">
      <w:r w:rsidRPr="43C0CAC4">
        <w:t>Low elevation was also correlated with significantly lower native and non-native species richness</w:t>
      </w:r>
      <w:r w:rsidR="007D1ACD">
        <w:t>,</w:t>
      </w:r>
      <w:r w:rsidR="00FF6217">
        <w:t xml:space="preserve"> a pattern common</w:t>
      </w:r>
      <w:r w:rsidR="007D1ACD">
        <w:t xml:space="preserve"> </w:t>
      </w:r>
      <w:r w:rsidR="00B54613">
        <w:t>to</w:t>
      </w:r>
      <w:r w:rsidR="00FF6217">
        <w:t xml:space="preserve"> estuaries</w:t>
      </w:r>
      <w:r w:rsidR="007D1ACD">
        <w:t xml:space="preserve"> around the world</w:t>
      </w:r>
      <w:r w:rsidR="00B54613">
        <w:t xml:space="preserve"> </w:t>
      </w:r>
      <w:r w:rsidR="00B54613">
        <w:fldChar w:fldCharType="begin"/>
      </w:r>
      <w:r w:rsidR="00B54613">
        <w:instrText xml:space="preserve"> ADDIN ZOTERO_ITEM CSL_CITATION {"citationID":"qxXHCv4r","properties":{"formattedCitation":"(Crain et al. 2004; Engels &amp; Jensen 2009)","plainCitation":"(Crain et al. 2004; Engels &amp; Jensen 2009)","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fldChar w:fldCharType="separate"/>
      </w:r>
      <w:r w:rsidR="00B54613">
        <w:rPr>
          <w:noProof/>
        </w:rPr>
        <w:t>(Engels &amp; Jensen 2009)</w:t>
      </w:r>
      <w:r w:rsidR="00B54613">
        <w:fldChar w:fldCharType="end"/>
      </w:r>
      <w:r w:rsidRPr="43C0CAC4">
        <w:t>. Native species richness plays a</w:t>
      </w:r>
      <w:r w:rsidR="002570BF">
        <w:t>n important</w:t>
      </w:r>
      <w:r w:rsidRPr="43C0CAC4">
        <w:t xml:space="preserve"> role in stabilizing the community-level effects of environmental fluctuations </w:t>
      </w:r>
      <w:r w:rsidR="00D048B3">
        <w:fldChar w:fldCharType="begin"/>
      </w:r>
      <w:r w:rsidR="00D048B3">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fldChar w:fldCharType="separate"/>
      </w:r>
      <w:r w:rsidR="00D048B3">
        <w:rPr>
          <w:noProof/>
        </w:rPr>
        <w:t>(Loreau &amp; de Mazancourt 2013)</w:t>
      </w:r>
      <w:r w:rsidR="00D048B3">
        <w:fldChar w:fldCharType="end"/>
      </w:r>
      <w:r w:rsidRPr="43C0CAC4">
        <w:t xml:space="preserve">, </w:t>
      </w:r>
      <w:r w:rsidR="00B54613">
        <w:t>and</w:t>
      </w:r>
      <w:r w:rsidRPr="43C0CAC4">
        <w:t xml:space="preserve"> may be</w:t>
      </w:r>
      <w:r w:rsidR="00B54613">
        <w:t xml:space="preserve"> critical </w:t>
      </w:r>
      <w:r w:rsidR="002570BF">
        <w:t>for the persistence of tidal marshes in the context of</w:t>
      </w:r>
      <w:r w:rsidRPr="43C0CAC4">
        <w:t xml:space="preserve"> large-scale environmental change</w:t>
      </w:r>
      <w:r w:rsidR="007D1ACD">
        <w:t xml:space="preserve">. </w:t>
      </w:r>
      <w:r w:rsidR="002570BF">
        <w:t>T</w:t>
      </w:r>
      <w:r w:rsidR="002570BF" w:rsidRPr="43C0CAC4">
        <w:t>here was no</w:t>
      </w:r>
      <w:r w:rsidR="002570BF">
        <w:t xml:space="preserve"> observed</w:t>
      </w:r>
      <w:r w:rsidR="002570BF" w:rsidRPr="43C0CAC4">
        <w:t xml:space="preserve"> difference in native or non-native species richness between created marshes and reference marshes, indicating </w:t>
      </w:r>
      <w:r w:rsidR="002570BF">
        <w:t xml:space="preserve">they are similarly equipped for environmental change. </w:t>
      </w:r>
      <w:r w:rsidR="005E2C09">
        <w:t>However, t</w:t>
      </w:r>
      <w:r w:rsidR="007D1ACD">
        <w:t xml:space="preserve">he </w:t>
      </w:r>
      <w:r w:rsidR="005E2C09">
        <w:t xml:space="preserve">pattern of </w:t>
      </w:r>
      <w:r w:rsidR="007D1ACD">
        <w:t xml:space="preserve">low richness at the margins of </w:t>
      </w:r>
      <w:r w:rsidR="00380060">
        <w:t xml:space="preserve">tidal marshes </w:t>
      </w:r>
      <w:r w:rsidR="007D1ACD">
        <w:t>could be problematic, as the pool of species</w:t>
      </w:r>
      <w:r w:rsidR="005E2C09">
        <w:t>,</w:t>
      </w:r>
      <w:r w:rsidR="002570BF">
        <w:t xml:space="preserve"> and </w:t>
      </w:r>
      <w:r w:rsidR="0041032E">
        <w:t xml:space="preserve">therefore </w:t>
      </w:r>
      <w:r w:rsidR="002570BF">
        <w:t>diversity of morphological and functional trait</w:t>
      </w:r>
      <w:r w:rsidR="005E2C09">
        <w:t>s</w:t>
      </w:r>
      <w:r w:rsidR="002570BF">
        <w:t xml:space="preserve"> </w:t>
      </w:r>
      <w:r w:rsidR="00B54613">
        <w:t>facing the</w:t>
      </w:r>
      <w:r w:rsidR="002570BF">
        <w:t xml:space="preserve">se </w:t>
      </w:r>
      <w:r w:rsidR="005E2C09">
        <w:t xml:space="preserve">environmental </w:t>
      </w:r>
      <w:r w:rsidR="00B54613">
        <w:t>extremes</w:t>
      </w:r>
      <w:r w:rsidR="00380060">
        <w:t>,</w:t>
      </w:r>
      <w:r w:rsidR="00B54613">
        <w:t xml:space="preserve"> is </w:t>
      </w:r>
      <w:r w:rsidR="002570BF">
        <w:t>minimal</w:t>
      </w:r>
      <w:r w:rsidR="00B54613">
        <w:t>.</w:t>
      </w:r>
      <w:r w:rsidR="002570BF">
        <w:t xml:space="preserve"> We recommend that experiments be conducted on th</w:t>
      </w:r>
      <w:r w:rsidR="005E2C09">
        <w:t>ese specialists</w:t>
      </w:r>
      <w:r w:rsidR="002570BF">
        <w:t xml:space="preserve"> to further quantify their resilience to change. </w:t>
      </w:r>
      <w:r w:rsidR="005E2C09">
        <w:t>Experimental t</w:t>
      </w:r>
      <w:r w:rsidR="002570BF">
        <w:t xml:space="preserve">ranslocation </w:t>
      </w:r>
      <w:r w:rsidR="005E2C09">
        <w:t xml:space="preserve">of native species within the estuary </w:t>
      </w:r>
      <w:r w:rsidR="002570BF">
        <w:t>may also b</w:t>
      </w:r>
      <w:r w:rsidR="005E2C09">
        <w:t>e considered, as the current distribution of native</w:t>
      </w:r>
      <w:r w:rsidR="00380060">
        <w:t xml:space="preserve"> species</w:t>
      </w:r>
      <w:r w:rsidR="005E2C09">
        <w:t xml:space="preserve"> is likely not indicative of what is best adapted to future conditions. </w:t>
      </w:r>
    </w:p>
    <w:p w14:paraId="66DA4021" w14:textId="77777777" w:rsidR="00FF6217" w:rsidRDefault="00FF6217" w:rsidP="00C04EA9"/>
    <w:p w14:paraId="496CC626" w14:textId="1B6EBFFA" w:rsidR="00E01AD0" w:rsidRPr="00E14013" w:rsidRDefault="005E2C09" w:rsidP="00C04EA9">
      <w:r>
        <w:t xml:space="preserve">Coastal squeeze is a term used to describe the loss of intertidal habitat due to the low water mark migrating landward due to sea level rise, while the high water mark is fixed by a dike or other defence infrastructure </w:t>
      </w:r>
      <w:r>
        <w:fldChar w:fldCharType="begin"/>
      </w:r>
      <w:r>
        <w:instrText xml:space="preserve"> ADDIN ZOTERO_ITEM CSL_CITATION {"citationID":"TedxYj2B","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fldChar w:fldCharType="separate"/>
      </w:r>
      <w:r w:rsidR="00397775">
        <w:rPr>
          <w:noProof/>
        </w:rPr>
        <w:t>(Loreau &amp; de Mazancourt 2013)</w:t>
      </w:r>
      <w:r>
        <w:fldChar w:fldCharType="end"/>
      </w:r>
      <w:r>
        <w:t>.</w:t>
      </w:r>
      <w:r w:rsidR="00E01AD0">
        <w:t xml:space="preserve"> We </w:t>
      </w:r>
      <w:r w:rsidR="00250297">
        <w:t xml:space="preserve">propose </w:t>
      </w:r>
      <w:r w:rsidR="00E01AD0">
        <w:t>a</w:t>
      </w:r>
      <w:r w:rsidR="0041032E">
        <w:t>nother form of coastal squeeze</w:t>
      </w:r>
      <w:r w:rsidR="006567E1">
        <w:t xml:space="preserve"> may also occur</w:t>
      </w:r>
      <w:r w:rsidR="00E01AD0">
        <w:t xml:space="preserve">, as </w:t>
      </w:r>
      <w:r w:rsidR="00250297">
        <w:t xml:space="preserve">rising sea levels </w:t>
      </w:r>
      <w:r w:rsidR="00E01AD0">
        <w:t xml:space="preserve">force the retreat of </w:t>
      </w:r>
      <w:r w:rsidR="0041032E">
        <w:t>native</w:t>
      </w:r>
      <w:r w:rsidR="00E01AD0">
        <w:t xml:space="preserve"> marsh communities into high elevations dominated </w:t>
      </w:r>
      <w:r w:rsidR="006567E1">
        <w:t>by established</w:t>
      </w:r>
      <w:r w:rsidR="0041032E">
        <w:t xml:space="preserve"> </w:t>
      </w:r>
      <w:r w:rsidR="00E01AD0">
        <w:t>invasive species</w:t>
      </w:r>
      <w:r w:rsidR="006567E1">
        <w:t xml:space="preserve"> (Fig. 8)</w:t>
      </w:r>
      <w:r w:rsidR="00E01AD0">
        <w:t xml:space="preserve">. This is evidenced by </w:t>
      </w:r>
      <w:r w:rsidR="00CA3CA6">
        <w:t xml:space="preserve">our richness data. First, the </w:t>
      </w:r>
      <w:r w:rsidR="00E01AD0">
        <w:t>distribution of our richness data, though positively correlated with elevation, appears to be symmetric and unimodal, peaking around 1 m elevation</w:t>
      </w:r>
      <w:r w:rsidR="00CA3CA6">
        <w:t xml:space="preserve"> (Fig. 5)</w:t>
      </w:r>
      <w:r w:rsidR="00E01AD0">
        <w:t xml:space="preserve">. This suggests </w:t>
      </w:r>
      <w:r w:rsidR="00380060">
        <w:t xml:space="preserve">that the species-rich elevations of the estuary are currently constrained by environmental stress at low elevations, and another, unknown factor in upper elevations. </w:t>
      </w:r>
      <w:r w:rsidR="00CA3CA6">
        <w:t>Second</w:t>
      </w:r>
      <w:r w:rsidR="005B1331">
        <w:t>, we found that richness generally increased with distance upriver, but this trend was not observed in high elevations, which appear to remain stable throughout the estuary.</w:t>
      </w:r>
      <w:r w:rsidR="00CA3CA6">
        <w:t xml:space="preserve"> Though only observational, we believe that reed canarygrass (</w:t>
      </w:r>
      <w:r w:rsidR="00CA3CA6">
        <w:rPr>
          <w:i/>
          <w:iCs/>
        </w:rPr>
        <w:t>Phalaris arundinacea</w:t>
      </w:r>
      <w:r w:rsidR="00CA3CA6">
        <w:t>) is likely this biotic barrier, as (1) we have observed it</w:t>
      </w:r>
      <w:r w:rsidR="006567E1">
        <w:t xml:space="preserve"> as a dominant species</w:t>
      </w:r>
      <w:r w:rsidR="00CA3CA6">
        <w:t xml:space="preserve"> throughout the estuary, particularly in mid to high elevation marshes where salinity and tidal stresses are minimal, (2) only it and invasive cattail are known to form dense monocultures among the four invasives of the region</w:t>
      </w:r>
      <w:r w:rsidR="00250297">
        <w:t xml:space="preserve"> (Fig. 9)</w:t>
      </w:r>
      <w:r w:rsidR="00CA3CA6">
        <w:t>, and (3) it</w:t>
      </w:r>
      <w:r w:rsidR="00250297">
        <w:t xml:space="preserve"> may be </w:t>
      </w:r>
      <w:r w:rsidR="00E14013">
        <w:t>better-</w:t>
      </w:r>
      <w:r w:rsidR="00250297">
        <w:t xml:space="preserve">adapted to higher elevations because </w:t>
      </w:r>
      <w:r w:rsidR="00E14013">
        <w:t xml:space="preserve">unlike the other invasives, </w:t>
      </w:r>
      <w:r w:rsidR="00250297">
        <w:t xml:space="preserve">it is </w:t>
      </w:r>
      <w:r w:rsidR="00E14013">
        <w:t>not an obligate</w:t>
      </w:r>
      <w:r w:rsidR="00CA3CA6" w:rsidRPr="00E14013">
        <w:t xml:space="preserve"> </w:t>
      </w:r>
      <w:r w:rsidR="00CA3CA6">
        <w:t>wetland species</w:t>
      </w:r>
      <w:r w:rsidR="00E14013">
        <w:t xml:space="preserve"> </w:t>
      </w:r>
      <w:r w:rsidR="00E14013">
        <w:fldChar w:fldCharType="begin"/>
      </w:r>
      <w:r w:rsidR="00E14013">
        <w:instrText xml:space="preserve"> ADDIN ZOTERO_ITEM CSL_CITATION {"citationID":"yX12k5ma","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E14013">
        <w:fldChar w:fldCharType="separate"/>
      </w:r>
      <w:r w:rsidR="00E14013">
        <w:rPr>
          <w:noProof/>
        </w:rPr>
        <w:t>(Lichvar et al. 2012)</w:t>
      </w:r>
      <w:r w:rsidR="00E14013">
        <w:fldChar w:fldCharType="end"/>
      </w:r>
      <w:r w:rsidR="00E14013">
        <w:t>, and can be found in upland and disturbed environments.</w:t>
      </w:r>
      <w:r w:rsidR="006567E1">
        <w:t xml:space="preserve"> </w:t>
      </w:r>
      <w:r w:rsidR="00E14013">
        <w:t xml:space="preserve">For this biotic form of coastal squeeze to be realized, </w:t>
      </w:r>
      <w:r w:rsidR="00E14013">
        <w:rPr>
          <w:i/>
          <w:iCs/>
        </w:rPr>
        <w:t>P. arundinacea</w:t>
      </w:r>
      <w:r w:rsidR="00E14013">
        <w:t xml:space="preserve"> would need to be resilient native species encroachment in the face of environmental change. This is yet to be </w:t>
      </w:r>
      <w:proofErr w:type="gramStart"/>
      <w:r w:rsidR="00E14013">
        <w:t>confirmed, and</w:t>
      </w:r>
      <w:proofErr w:type="gramEnd"/>
      <w:r w:rsidR="00E14013">
        <w:t xml:space="preserve"> warrants further investigation.</w:t>
      </w:r>
    </w:p>
    <w:p w14:paraId="3AFE4468" w14:textId="3584B04F" w:rsidR="00E01AD0" w:rsidRDefault="00E01AD0" w:rsidP="00C04EA9"/>
    <w:p w14:paraId="16BD3D7E" w14:textId="77777777" w:rsidR="006567E1" w:rsidRDefault="00FB498E" w:rsidP="00C04EA9">
      <w:pPr>
        <w:keepNext/>
      </w:pPr>
      <w:r>
        <w:rPr>
          <w:noProof/>
        </w:rPr>
        <w:lastRenderedPageBreak/>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32566418" w:rsidR="00FB498E" w:rsidRDefault="006567E1" w:rsidP="00C04EA9">
      <w:pPr>
        <w:pStyle w:val="Caption"/>
      </w:pPr>
      <w:r>
        <w:t xml:space="preserve">Figure </w:t>
      </w:r>
      <w:r w:rsidR="00D63605">
        <w:fldChar w:fldCharType="begin"/>
      </w:r>
      <w:r w:rsidR="00D63605">
        <w:instrText xml:space="preserve"> SEQ Figure \* ARABIC </w:instrText>
      </w:r>
      <w:r w:rsidR="00D63605">
        <w:fldChar w:fldCharType="separate"/>
      </w:r>
      <w:r w:rsidR="0082724B">
        <w:rPr>
          <w:noProof/>
        </w:rPr>
        <w:t>8</w:t>
      </w:r>
      <w:r w:rsidR="00D63605">
        <w:rPr>
          <w:noProof/>
        </w:rPr>
        <w:fldChar w:fldCharType="end"/>
      </w:r>
      <w:r>
        <w:t>. Illustration of the biotic coastal squeeze proposed by the authors. Reed canarygrass is present in many of the high marshes of the Fraser Estuary</w:t>
      </w:r>
      <w:r w:rsidR="00E14013">
        <w:t xml:space="preserve"> (</w:t>
      </w:r>
      <w:proofErr w:type="gramStart"/>
      <w:r w:rsidR="00E14013">
        <w:t xml:space="preserve">A) </w:t>
      </w:r>
      <w:r>
        <w:t xml:space="preserve"> and</w:t>
      </w:r>
      <w:proofErr w:type="gramEnd"/>
      <w:r>
        <w:t xml:space="preserve">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Pr="00C04EA9" w:rsidRDefault="2262953E" w:rsidP="00C04EA9">
      <w:pPr>
        <w:pStyle w:val="Heading2"/>
      </w:pPr>
      <w:r w:rsidRPr="00C04EA9">
        <w:t>Invasive Species</w:t>
      </w:r>
    </w:p>
    <w:p w14:paraId="2F191286" w14:textId="4FA46526" w:rsidR="008C35EF" w:rsidRDefault="2262953E" w:rsidP="00C04EA9">
      <w:r w:rsidRPr="43C0CAC4">
        <w:t xml:space="preserve">Relative percent cover of native species decreased at a rate of about 1% </w:t>
      </w:r>
      <w:r w:rsidR="2D952CE3" w:rsidRPr="43C0CAC4">
        <w:t>p</w:t>
      </w:r>
      <w:r w:rsidRPr="43C0CAC4">
        <w:t xml:space="preserve">er </w:t>
      </w:r>
      <w:r w:rsidR="1FB12674" w:rsidRPr="43C0CAC4">
        <w:t>km</w:t>
      </w:r>
      <w:r w:rsidRPr="43C0CAC4">
        <w:t xml:space="preserve"> upstream, a trend that correlates with the</w:t>
      </w:r>
      <w:r w:rsidR="005B1331">
        <w:t xml:space="preserve"> </w:t>
      </w:r>
      <w:r w:rsidR="236F21FB" w:rsidRPr="43C0CAC4">
        <w:t>percent frequency</w:t>
      </w:r>
      <w:r w:rsidR="00E14013">
        <w:t xml:space="preserve"> per </w:t>
      </w:r>
      <w:r w:rsidR="236F21FB" w:rsidRPr="43C0CAC4">
        <w:t>site data</w:t>
      </w:r>
      <w:r w:rsidRPr="43C0CAC4">
        <w:t xml:space="preserve"> of invasive plants in our surveys (Fig</w:t>
      </w:r>
      <w:r w:rsidR="00E14013">
        <w:t>. 9</w:t>
      </w:r>
      <w:r w:rsidRPr="43C0CAC4">
        <w:t xml:space="preserve">). The </w:t>
      </w:r>
      <w:r w:rsidR="00E14013">
        <w:t xml:space="preserve">high </w:t>
      </w:r>
      <w:r w:rsidR="3ABBB8DD" w:rsidRPr="43C0CAC4">
        <w:t xml:space="preserve">invasion resilience of marshes near the delta front can likely be attributed to </w:t>
      </w:r>
      <w:r w:rsidR="67353F26" w:rsidRPr="43C0CAC4">
        <w:t>elevated salinity and tidal stress, which exclude most competitors and facilitate the dominance of a small number of native specialists</w:t>
      </w:r>
      <w:r w:rsidR="664974B8" w:rsidRPr="43C0CAC4">
        <w:t xml:space="preserve">, such as </w:t>
      </w:r>
      <w:r w:rsidRPr="43C0CAC4">
        <w:t xml:space="preserve">common </w:t>
      </w:r>
      <w:proofErr w:type="spellStart"/>
      <w:r w:rsidR="00E14013" w:rsidRPr="43C0CAC4">
        <w:t>threesquare</w:t>
      </w:r>
      <w:proofErr w:type="spellEnd"/>
      <w:r w:rsidRPr="43C0CAC4">
        <w:t xml:space="preserve"> bulrush (</w:t>
      </w:r>
      <w:proofErr w:type="spellStart"/>
      <w:r w:rsidRPr="43C0CAC4">
        <w:rPr>
          <w:i/>
          <w:iCs/>
        </w:rPr>
        <w:t>Schoenoplectus</w:t>
      </w:r>
      <w:proofErr w:type="spellEnd"/>
      <w:r w:rsidRPr="43C0CAC4">
        <w:rPr>
          <w:i/>
          <w:iCs/>
        </w:rPr>
        <w:t xml:space="preserve"> </w:t>
      </w:r>
      <w:proofErr w:type="spellStart"/>
      <w:r w:rsidRPr="43C0CAC4">
        <w:rPr>
          <w:i/>
          <w:iCs/>
        </w:rPr>
        <w:t>pungens</w:t>
      </w:r>
      <w:proofErr w:type="spellEnd"/>
      <w:r w:rsidRPr="43C0CAC4">
        <w:t>)</w:t>
      </w:r>
      <w:r w:rsidRPr="43C0CAC4">
        <w:rPr>
          <w:i/>
          <w:iCs/>
        </w:rPr>
        <w:t xml:space="preserve"> </w:t>
      </w:r>
      <w:r w:rsidRPr="43C0CAC4">
        <w:t>and</w:t>
      </w:r>
      <w:r w:rsidR="5E2DDC9D" w:rsidRPr="43C0CAC4">
        <w:t xml:space="preserve"> Lyngbye’s sedge. </w:t>
      </w:r>
      <w:r w:rsidR="11BE7E5B" w:rsidRPr="43C0CAC4">
        <w:t>As conditions</w:t>
      </w:r>
      <w:r w:rsidRPr="43C0CAC4">
        <w:t xml:space="preserve"> become more favourable upstream, the pool of </w:t>
      </w:r>
      <w:r w:rsidR="3FFD85F1" w:rsidRPr="43C0CAC4">
        <w:t>native and non-native</w:t>
      </w:r>
      <w:r w:rsidRPr="43C0CAC4">
        <w:t xml:space="preserve"> species </w:t>
      </w:r>
      <w:r w:rsidR="053D6C9E" w:rsidRPr="43C0CAC4">
        <w:t xml:space="preserve">competing for marsh habitats </w:t>
      </w:r>
      <w:r w:rsidRPr="43C0CAC4">
        <w:t>increase</w:t>
      </w:r>
      <w:r w:rsidR="0B2F4DF6" w:rsidRPr="43C0CAC4">
        <w:t>s</w:t>
      </w:r>
      <w:r w:rsidRPr="43C0CAC4">
        <w:t>,</w:t>
      </w:r>
      <w:r w:rsidR="1B0C779E" w:rsidRPr="43C0CAC4">
        <w:t xml:space="preserve"> as evidenced by the positive effect of distance upriver on richness in our models</w:t>
      </w:r>
      <w:r w:rsidR="7C8AB9A5" w:rsidRPr="43C0CAC4">
        <w:t xml:space="preserve">, likely resulting in </w:t>
      </w:r>
      <w:r w:rsidR="005B1331">
        <w:t xml:space="preserve">the </w:t>
      </w:r>
      <w:r w:rsidR="7C8AB9A5" w:rsidRPr="43C0CAC4">
        <w:t xml:space="preserve">diminished dominance of natives.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 xml:space="preserve">succumbing to more competitive freshwater wetland species. </w:t>
      </w:r>
    </w:p>
    <w:p w14:paraId="11F09415" w14:textId="77777777" w:rsidR="008C35EF" w:rsidRDefault="008C35EF" w:rsidP="00C04EA9"/>
    <w:p w14:paraId="3CC4DE8C" w14:textId="0885B701" w:rsidR="43C0CAC4" w:rsidRDefault="43C0CAC4" w:rsidP="00C04EA9"/>
    <w:p w14:paraId="0D53CC1A" w14:textId="77777777" w:rsidR="005B1331" w:rsidRDefault="2262953E" w:rsidP="00C04EA9">
      <w:pPr>
        <w:keepNext/>
      </w:pPr>
      <w:r>
        <w:rPr>
          <w:noProof/>
        </w:rPr>
        <w:lastRenderedPageBreak/>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37C3758E" w:rsidR="2262953E" w:rsidRPr="005B1331" w:rsidRDefault="005B1331" w:rsidP="00C04EA9">
      <w:pPr>
        <w:pStyle w:val="Caption"/>
      </w:pPr>
      <w:r w:rsidRPr="005B1331">
        <w:t xml:space="preserve">Figure </w:t>
      </w:r>
      <w:r w:rsidR="00D63605">
        <w:fldChar w:fldCharType="begin"/>
      </w:r>
      <w:r w:rsidR="00D63605">
        <w:instrText xml:space="preserve"> SEQ Figure \* ARABIC </w:instrText>
      </w:r>
      <w:r w:rsidR="00D63605">
        <w:fldChar w:fldCharType="separate"/>
      </w:r>
      <w:r w:rsidR="0082724B">
        <w:rPr>
          <w:noProof/>
        </w:rPr>
        <w:t>9</w:t>
      </w:r>
      <w:r w:rsidR="00D63605">
        <w:rPr>
          <w:noProof/>
        </w:rPr>
        <w:fldChar w:fldCharType="end"/>
      </w:r>
      <w:r w:rsidRPr="005B1331">
        <w:t>. Scatterplot showing the %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data.</w:t>
      </w:r>
    </w:p>
    <w:p w14:paraId="5181BB69" w14:textId="6E37934E" w:rsidR="00017A69" w:rsidRDefault="27FF0FD2" w:rsidP="00C04EA9">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s in being pri</w:t>
      </w:r>
      <w:r w:rsidR="6571C5D9" w:rsidRPr="43C0CAC4">
        <w:t xml:space="preserve">marily restricted to the lower 10 km of the </w:t>
      </w:r>
      <w:r w:rsidR="70AE2BAF" w:rsidRPr="43C0CAC4">
        <w:t>estuary</w:t>
      </w:r>
      <w:r w:rsidR="005B1331">
        <w:t xml:space="preserve">, </w:t>
      </w:r>
      <w:r w:rsidR="1A72FE8D" w:rsidRPr="43C0CAC4">
        <w:t xml:space="preserve">and only 15 sites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Iris pseudacorus</w:t>
      </w:r>
      <w:r w:rsidR="00814281">
        <w:t>), purple loosestrife, and reed canarygrass (</w:t>
      </w:r>
      <w:r w:rsidR="00814281">
        <w:rPr>
          <w:i/>
          <w:iCs/>
        </w:rPr>
        <w:t>Phalaris arundinacea</w:t>
      </w:r>
      <w:r w:rsidR="00814281">
        <w:t>)</w:t>
      </w:r>
      <w:r w:rsidR="005B1331">
        <w:t xml:space="preserve"> </w:t>
      </w:r>
      <w:r w:rsidR="00814281">
        <w:t xml:space="preserve">were found throughout the study area in 42, 66 and 56 sites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r w:rsidR="00814281">
        <w:t>, as well as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 cover of </w:t>
      </w:r>
      <w:r w:rsidR="3908CEAB" w:rsidRPr="43C0CAC4">
        <w:t xml:space="preserve">68.8 +/- </w:t>
      </w:r>
      <w:r w:rsidR="3C50DDD0" w:rsidRPr="43C0CAC4">
        <w:t xml:space="preserve">37.2 % </w:t>
      </w:r>
      <w:r w:rsidR="008C35EF" w:rsidRPr="43C0CAC4">
        <w:t>σ</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EF4E339" w14:textId="77777777" w:rsidR="00017A69" w:rsidRDefault="00017A69" w:rsidP="00C04EA9"/>
    <w:p w14:paraId="3411D372" w14:textId="09DB065D" w:rsidR="008C35EF" w:rsidRDefault="008C35EF" w:rsidP="00C04EA9">
      <w:r w:rsidRPr="43C0CAC4">
        <w:t>Th</w:t>
      </w:r>
      <w:r>
        <w:t xml:space="preserve">is </w:t>
      </w:r>
      <w:r w:rsidRPr="43C0CAC4">
        <w:t>trend</w:t>
      </w:r>
      <w:r>
        <w:t xml:space="preserve"> of declining native dominance with distance upriver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 xml:space="preserve">Not surprisingly, inland sites were negatively correlated with native dominance, averaging 14% less native relative </w:t>
      </w:r>
      <w:proofErr w:type="spellStart"/>
      <w:r w:rsidR="008C2695">
        <w:t>perecent</w:t>
      </w:r>
      <w:proofErr w:type="spellEnd"/>
      <w:r w:rsidR="008C2695">
        <w:t xml:space="preserve">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C04EA9"/>
    <w:p w14:paraId="7908D029" w14:textId="297059A4" w:rsidR="5F4646BA" w:rsidRPr="00C04EA9" w:rsidRDefault="5F4646BA" w:rsidP="00C04EA9">
      <w:pPr>
        <w:pStyle w:val="Heading2"/>
      </w:pPr>
      <w:r w:rsidRPr="00C04EA9">
        <w:t>Monitoring Implications</w:t>
      </w:r>
    </w:p>
    <w:p w14:paraId="49E6E152" w14:textId="524A330E" w:rsidR="559EFC6C" w:rsidRDefault="4AB5134A" w:rsidP="00C04EA9">
      <w:r w:rsidRPr="43C0CAC4">
        <w:t xml:space="preserve">Contrary to our </w:t>
      </w:r>
      <w:r w:rsidR="1AA70A6D" w:rsidRPr="43C0CAC4">
        <w:t>expectations</w:t>
      </w:r>
      <w:r w:rsidRPr="43C0CAC4">
        <w:t xml:space="preserve">, </w:t>
      </w:r>
      <w:r w:rsidR="00F368D9" w:rsidRPr="43C0CAC4">
        <w:t>t</w:t>
      </w:r>
      <w:r w:rsidR="2F6E3288" w:rsidRPr="43C0CAC4">
        <w:t>he age of created marshes did not have a significant effect on marsh recession</w:t>
      </w:r>
      <w:r w:rsidR="6BD899B9" w:rsidRPr="43C0CAC4">
        <w:t xml:space="preserve">, </w:t>
      </w:r>
      <w:r w:rsidR="16D4EBE6" w:rsidRPr="43C0CAC4">
        <w:t>n</w:t>
      </w:r>
      <w:r w:rsidR="33581650" w:rsidRPr="43C0CAC4">
        <w:t xml:space="preserve">or </w:t>
      </w:r>
      <w:r w:rsidR="008C2695">
        <w:t xml:space="preserve">on </w:t>
      </w:r>
      <w:r w:rsidR="33581650" w:rsidRPr="43C0CAC4">
        <w:t>relative percent cover of native species</w:t>
      </w:r>
      <w:r w:rsidR="1BC119C1" w:rsidRPr="43C0CAC4">
        <w:t>.</w:t>
      </w:r>
      <w:r w:rsidR="1E0B7A18" w:rsidRPr="43C0CAC4">
        <w:t xml:space="preserve"> </w:t>
      </w:r>
      <w:r w:rsidR="008C2695" w:rsidRPr="43C0CAC4">
        <w:t xml:space="preserve">This indicates that </w:t>
      </w:r>
      <w:r w:rsidR="008C2695">
        <w:t xml:space="preserve">(1) </w:t>
      </w:r>
      <w:r w:rsidR="008C2695" w:rsidRPr="43C0CAC4">
        <w:t>well-designed and implemented tidal marsh creation projects, particularly those that account for threats such as invasive species, wake erosion and goose herbivory, may be resilient in the long term</w:t>
      </w:r>
      <w:r w:rsidR="008C2695">
        <w:t xml:space="preserve">, and (2) the success </w:t>
      </w:r>
      <w:r w:rsidR="008C2695">
        <w:lastRenderedPageBreak/>
        <w:t xml:space="preserve">trajectory of a project should be evident not long after it is completed.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43C0CAC4">
        <w:t xml:space="preserve">Since </w:t>
      </w:r>
      <w:r w:rsidR="052D76E9" w:rsidRPr="43C0CAC4">
        <w:t>no significant difference was observed in native and non-native richness between reference and created tidal marshes</w:t>
      </w:r>
      <w:r w:rsidR="72460C77" w:rsidRPr="43C0CAC4">
        <w:t xml:space="preserve">, </w:t>
      </w:r>
      <w:r w:rsidR="4FC6E863" w:rsidRPr="43C0CAC4">
        <w:t xml:space="preserve">it appears that created marshes can </w:t>
      </w:r>
      <w:r w:rsidR="330E4D6E" w:rsidRPr="43C0CAC4">
        <w:t>resemble natural marshes in their species composition</w:t>
      </w:r>
      <w:r w:rsidR="1D1D21BD" w:rsidRPr="43C0CAC4">
        <w:t xml:space="preserve"> and vegetation health</w:t>
      </w:r>
      <w:r w:rsidR="330E4D6E" w:rsidRPr="43C0CAC4">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r w:rsidR="20D0C3DD" w:rsidRPr="43C0CAC4">
        <w:t xml:space="preserve"> </w:t>
      </w:r>
      <w:r w:rsidR="008C2695">
        <w:t>Together, these findings suggest that t</w:t>
      </w:r>
      <w:r w:rsidR="20D0C3DD" w:rsidRPr="43C0CAC4">
        <w:t>he</w:t>
      </w:r>
      <w:r w:rsidR="2C310627" w:rsidRPr="43C0CAC4">
        <w:t xml:space="preserve"> </w:t>
      </w:r>
      <w:r w:rsidR="00D048B3" w:rsidRPr="43C0CAC4">
        <w:t>five-year</w:t>
      </w:r>
      <w:r w:rsidR="20D0C3DD" w:rsidRPr="43C0CAC4">
        <w:t xml:space="preserve"> </w:t>
      </w:r>
      <w:r w:rsidR="008C2695">
        <w:t>monitoring requirements of many of these projects may have been sufficient t</w:t>
      </w:r>
      <w:r w:rsidR="009C7E6E">
        <w:t xml:space="preserve">o predict their long-term outcome. </w:t>
      </w:r>
    </w:p>
    <w:p w14:paraId="3708C014" w14:textId="520788E8" w:rsidR="559EFC6C" w:rsidRDefault="559EFC6C" w:rsidP="00C04EA9"/>
    <w:p w14:paraId="06A4AD85" w14:textId="63D69DBF" w:rsidR="559EFC6C" w:rsidRPr="00C04EA9" w:rsidRDefault="0641C4F7" w:rsidP="00C04EA9">
      <w:pPr>
        <w:pStyle w:val="Heading2"/>
      </w:pPr>
      <w:r w:rsidRPr="00C04EA9">
        <w:t>Data limitations</w:t>
      </w:r>
      <w:r w:rsidR="7C4632CD" w:rsidRPr="00C04EA9">
        <w:t xml:space="preserve"> and Underlying Mechanisms</w:t>
      </w:r>
    </w:p>
    <w:p w14:paraId="2535A83D" w14:textId="19D1FAFF" w:rsidR="559EFC6C" w:rsidRDefault="0035BF81" w:rsidP="00C04EA9">
      <w:r>
        <w:t xml:space="preserve">While these findings and interpretations provide valuable decision-making tools </w:t>
      </w:r>
      <w:r w:rsidRPr="005B1331">
        <w:t>for restoration practitioners, there are key data limitations to con</w:t>
      </w:r>
      <w:r w:rsidR="3E5A20C6" w:rsidRPr="005B1331">
        <w:t xml:space="preserve">sider. </w:t>
      </w:r>
      <w:r w:rsidR="74994981" w:rsidRPr="005B1331">
        <w:t>The covariates included in these models point to important trends in marsh recession and vegetation health, but they do not identify the mecha</w:t>
      </w:r>
      <w:r w:rsidR="1965DEE5" w:rsidRPr="005B1331">
        <w:t xml:space="preserve">nisms </w:t>
      </w:r>
      <w:r w:rsidR="2E468445" w:rsidRPr="43C0CAC4">
        <w:t>underlying</w:t>
      </w:r>
      <w:r w:rsidR="1965DEE5" w:rsidRPr="005B1331">
        <w:t xml:space="preserve"> these phenomena. Further study will be required to identify the precise nature of the</w:t>
      </w:r>
      <w:r w:rsidR="32326B2D" w:rsidRPr="43C0CAC4">
        <w:t xml:space="preserv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and to develop effective goose management strategies</w:t>
      </w:r>
      <w:r w:rsidR="0D627A93" w:rsidRPr="43C0CAC4">
        <w:t>.</w:t>
      </w:r>
      <w:r w:rsidR="18684AF2" w:rsidRPr="43C0CAC4">
        <w:t xml:space="preserve"> </w:t>
      </w:r>
    </w:p>
    <w:p w14:paraId="6CE2D61F" w14:textId="2F60D073" w:rsidR="43C0CAC4" w:rsidRDefault="43C0CAC4" w:rsidP="00C04EA9"/>
    <w:p w14:paraId="2E3CE003" w14:textId="6C5374FB" w:rsidR="1A4F0DB7" w:rsidRDefault="1A4F0DB7" w:rsidP="00C04EA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indicating that 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r w:rsidR="1D9A1CAE" w:rsidRPr="43C0CAC4">
        <w:t>abiotic</w:t>
      </w:r>
      <w:r w:rsidR="0FEF5E92" w:rsidRPr="43C0CAC4">
        <w:t xml:space="preserve"> factors include true measures of salinity and tidal prism (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1E9B4016" w14:textId="0870410B" w:rsidR="43C0CAC4" w:rsidRDefault="43C0CAC4" w:rsidP="00C04EA9"/>
    <w:p w14:paraId="134FABED" w14:textId="77777777" w:rsidR="00F8589F" w:rsidRPr="00C04EA9" w:rsidRDefault="00F8589F" w:rsidP="00C04EA9">
      <w:pPr>
        <w:pStyle w:val="Heading1"/>
      </w:pPr>
      <w:r w:rsidRPr="00C04EA9">
        <w:t xml:space="preserve">Conclusion </w:t>
      </w:r>
    </w:p>
    <w:p w14:paraId="08F3933A" w14:textId="3CBC5E37" w:rsidR="00B54613" w:rsidRDefault="00F8589F" w:rsidP="00C04EA9">
      <w:r>
        <w:t xml:space="preserve">Assessments of the more than 100 marsh creation projects in the Fraser River Estuary have heretofore been restricted to qualifying success or failure. Here we sought to identify what factors determine marsh creation success through field sampling, remote sensing, and rigorous statistical models. We </w:t>
      </w:r>
      <w:r w:rsidR="009C7E6E">
        <w:t xml:space="preserve">found that approximately </w:t>
      </w:r>
      <w:r>
        <w:t>15,000 m</w:t>
      </w:r>
      <w:r w:rsidRPr="009C7E6E">
        <w:rPr>
          <w:vertAlign w:val="superscript"/>
        </w:rPr>
        <w:t>2</w:t>
      </w:r>
      <w:r>
        <w:t xml:space="preserve"> of marsh recession</w:t>
      </w:r>
      <w:r w:rsidR="009C7E6E">
        <w:t xml:space="preserve"> has occurred in created marshes of the FRE,</w:t>
      </w:r>
      <w:r>
        <w:t xml:space="preserve"> which we found to be negatively correlated with shoreline protecting structures like shear booms and offshore floating structures like log storage booms. Our findings point to wake erosion and goose herbivory as potential underlying causes of marsh recession, though further investigation into these mechanisms is warranted. Marsh recession, relative cover of native species,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2692EAE3" w14:textId="14B342C8" w:rsidR="00B54613" w:rsidRDefault="00B54613" w:rsidP="00C04EA9">
      <w:pPr>
        <w:pStyle w:val="Heading1"/>
        <w:numPr>
          <w:ilvl w:val="0"/>
          <w:numId w:val="0"/>
        </w:numPr>
      </w:pPr>
      <w:r>
        <w:lastRenderedPageBreak/>
        <w:t>Works Cited</w:t>
      </w:r>
      <w:r w:rsidR="00D048B3">
        <w:tab/>
      </w:r>
    </w:p>
    <w:p w14:paraId="7DAA5558" w14:textId="0A990C9B" w:rsidR="00B54613" w:rsidRDefault="00B54613" w:rsidP="00C04EA9"/>
    <w:p w14:paraId="56730793" w14:textId="77777777" w:rsidR="00C04EA9" w:rsidRPr="00C04EA9" w:rsidRDefault="00B54613" w:rsidP="00C04EA9">
      <w:pPr>
        <w:pStyle w:val="Bibliography"/>
        <w:ind w:left="0" w:firstLine="0"/>
        <w:rPr>
          <w:lang w:val="en-GB"/>
        </w:rPr>
      </w:pPr>
      <w:r>
        <w:fldChar w:fldCharType="begin"/>
      </w:r>
      <w:r>
        <w:instrText xml:space="preserve"> ADDIN ZOTERO_BIBL {"uncited":[],"omitted":[],"custom":[]} CSL_BIBLIOGRAPHY </w:instrText>
      </w:r>
      <w:r>
        <w:fldChar w:fldCharType="separate"/>
      </w:r>
      <w:r w:rsidR="00C04EA9" w:rsidRPr="00C04EA9">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 Available from https://geoscan.nrcan.gc.ca/starweb/geoscan/servlet.starweb?path=geoscan/fulle.web&amp;search1=R=215772 (accessed September 7, 2021).</w:t>
      </w:r>
    </w:p>
    <w:p w14:paraId="15F66F04" w14:textId="77777777" w:rsidR="00C04EA9" w:rsidRPr="00C04EA9" w:rsidRDefault="00C04EA9" w:rsidP="00C04EA9">
      <w:pPr>
        <w:pStyle w:val="Bibliography"/>
        <w:ind w:left="0" w:firstLine="0"/>
        <w:rPr>
          <w:lang w:val="en-GB"/>
        </w:rPr>
      </w:pPr>
      <w:r w:rsidRPr="00C04EA9">
        <w:rPr>
          <w:lang w:val="en-GB"/>
        </w:rPr>
        <w:t>Ausenco Sandwell. 2011. Climate Change Adaption Guidelines for Sea Dikes and Coastal Flood Hazard Land Use. Page 59. BC Ministry of Environment. Available from https://www2.gov.bc.ca/assets/gov/environment/air-land-water/water/integrated-flood-hazard-mgmt/sea_dike_guidelines.pdf.</w:t>
      </w:r>
    </w:p>
    <w:p w14:paraId="2A0DB369" w14:textId="77777777" w:rsidR="00C04EA9" w:rsidRPr="00C04EA9" w:rsidRDefault="00C04EA9" w:rsidP="00C04EA9">
      <w:pPr>
        <w:pStyle w:val="Bibliography"/>
        <w:ind w:left="0" w:firstLine="0"/>
        <w:rPr>
          <w:lang w:val="en-GB"/>
        </w:rPr>
      </w:pPr>
      <w:r w:rsidRPr="00C04EA9">
        <w:rPr>
          <w:lang w:val="en-GB"/>
        </w:rPr>
        <w:t>Avenza Systems Inc. 2021. Avenza Maps. Toronto, Ontario.</w:t>
      </w:r>
    </w:p>
    <w:p w14:paraId="6AA89D81" w14:textId="77777777" w:rsidR="00C04EA9" w:rsidRPr="00C04EA9" w:rsidRDefault="00C04EA9" w:rsidP="00C04EA9">
      <w:pPr>
        <w:pStyle w:val="Bibliography"/>
        <w:ind w:left="0" w:firstLine="0"/>
        <w:rPr>
          <w:lang w:val="en-GB"/>
        </w:rPr>
      </w:pPr>
      <w:r w:rsidRPr="00C04EA9">
        <w:rPr>
          <w:lang w:val="en-GB"/>
        </w:rPr>
        <w:t>Balke E. 2017. Investigating the role of elevated salinity in the recession of a large brackish marsh in the Fraser River estuary. Masters Project. Simon Fraser University &amp; British Columbia Institute of Technology, Burnaby.</w:t>
      </w:r>
    </w:p>
    <w:p w14:paraId="61AF6050" w14:textId="77777777" w:rsidR="00C04EA9" w:rsidRPr="00C04EA9" w:rsidRDefault="00C04EA9" w:rsidP="00C04EA9">
      <w:pPr>
        <w:pStyle w:val="Bibliography"/>
        <w:ind w:left="0" w:firstLine="0"/>
        <w:rPr>
          <w:lang w:val="en-GB"/>
        </w:rPr>
      </w:pPr>
      <w:r w:rsidRPr="00C04EA9">
        <w:rPr>
          <w:lang w:val="en-GB"/>
        </w:rPr>
        <w:t xml:space="preserve">Barbier EB, Hacker SD, Kennedy C, Koch EW, Stier AC, Silliman BR. 2011. The value of estuarine and coastal ecosystem services. Ecological Monographs </w:t>
      </w:r>
      <w:r w:rsidRPr="00C04EA9">
        <w:rPr>
          <w:b/>
          <w:bCs/>
          <w:lang w:val="en-GB"/>
        </w:rPr>
        <w:t>81</w:t>
      </w:r>
      <w:r w:rsidRPr="00C04EA9">
        <w:rPr>
          <w:lang w:val="en-GB"/>
        </w:rPr>
        <w:t>:169–193.</w:t>
      </w:r>
    </w:p>
    <w:p w14:paraId="200EBFF8" w14:textId="77777777" w:rsidR="00C04EA9" w:rsidRPr="00C04EA9" w:rsidRDefault="00C04EA9" w:rsidP="00C04EA9">
      <w:pPr>
        <w:pStyle w:val="Bibliography"/>
        <w:ind w:left="0" w:firstLine="0"/>
        <w:rPr>
          <w:lang w:val="en-GB"/>
        </w:rPr>
      </w:pPr>
      <w:r w:rsidRPr="00C04EA9">
        <w:rPr>
          <w:lang w:val="en-GB"/>
        </w:rPr>
        <w:t>Bartoń K. 2020. MuMIn: Multi-Model Inference. Available from https://CRAN.R-project.org/package=MuMIn.</w:t>
      </w:r>
    </w:p>
    <w:p w14:paraId="70E75DF0" w14:textId="77777777" w:rsidR="00C04EA9" w:rsidRPr="00C04EA9" w:rsidRDefault="00C04EA9" w:rsidP="00C04EA9">
      <w:pPr>
        <w:pStyle w:val="Bibliography"/>
        <w:ind w:left="0" w:firstLine="0"/>
        <w:rPr>
          <w:lang w:val="en-GB"/>
        </w:rPr>
      </w:pPr>
      <w:r w:rsidRPr="00C04EA9">
        <w:rPr>
          <w:lang w:val="en-GB"/>
        </w:rPr>
        <w:t xml:space="preserve">Bates D, Mächler M, Bolker B, Walker S. 2015. Fitting Linear Mixed-Effects Models Using </w:t>
      </w:r>
      <w:r w:rsidRPr="00C04EA9">
        <w:rPr>
          <w:b/>
          <w:bCs/>
          <w:lang w:val="en-GB"/>
        </w:rPr>
        <w:t>lme4</w:t>
      </w:r>
      <w:r w:rsidRPr="00C04EA9">
        <w:rPr>
          <w:lang w:val="en-GB"/>
        </w:rPr>
        <w:t xml:space="preserve">. Journal of Statistical Software </w:t>
      </w:r>
      <w:r w:rsidRPr="00C04EA9">
        <w:rPr>
          <w:b/>
          <w:bCs/>
          <w:lang w:val="en-GB"/>
        </w:rPr>
        <w:t>67</w:t>
      </w:r>
      <w:r w:rsidRPr="00C04EA9">
        <w:rPr>
          <w:lang w:val="en-GB"/>
        </w:rPr>
        <w:t>. Available from http://www.jstatsoft.org/v67/i01/ (accessed September 7, 2021).</w:t>
      </w:r>
    </w:p>
    <w:p w14:paraId="770BC003" w14:textId="77777777" w:rsidR="00C04EA9" w:rsidRPr="00C04EA9" w:rsidRDefault="00C04EA9" w:rsidP="00C04EA9">
      <w:pPr>
        <w:pStyle w:val="Bibliography"/>
        <w:ind w:left="0" w:firstLine="0"/>
        <w:rPr>
          <w:lang w:val="en-GB"/>
        </w:rPr>
      </w:pPr>
      <w:r w:rsidRPr="00C04EA9">
        <w:rPr>
          <w:lang w:val="en-GB"/>
        </w:rPr>
        <w:t>Bottom DL, Simenstad CA, Burke J, Baptista AM, Jay DA. 2005. Salmon at river’s end: the role of the estuary in the decline and recovery of Columbia River salmon. Page 246. NOAA Tech. Memo NMFS-NWFSC-68. U.S. Dept. Commer. Available from https://pdxscholar.library.pdx.edu/cgi/viewcontent.cgi?article=1023&amp;context=cengin_fac (accessed October 20, 2021).</w:t>
      </w:r>
    </w:p>
    <w:p w14:paraId="18D22ECD" w14:textId="77777777" w:rsidR="00C04EA9" w:rsidRPr="00C04EA9" w:rsidRDefault="00C04EA9" w:rsidP="00C04EA9">
      <w:pPr>
        <w:pStyle w:val="Bibliography"/>
        <w:ind w:left="0" w:firstLine="0"/>
        <w:rPr>
          <w:lang w:val="en-GB"/>
        </w:rPr>
      </w:pPr>
      <w:r w:rsidRPr="00C04EA9">
        <w:rPr>
          <w:lang w:val="en-GB"/>
        </w:rPr>
        <w:t xml:space="preserve">Boyle CA. 1997. Changes in Land Cover and Subsequent Effects on Lower Fraser Basin Ecosystems from 1827 to 1990. Environmental Management </w:t>
      </w:r>
      <w:r w:rsidRPr="00C04EA9">
        <w:rPr>
          <w:b/>
          <w:bCs/>
          <w:lang w:val="en-GB"/>
        </w:rPr>
        <w:t>21</w:t>
      </w:r>
      <w:r w:rsidRPr="00C04EA9">
        <w:rPr>
          <w:lang w:val="en-GB"/>
        </w:rPr>
        <w:t>:185–196.</w:t>
      </w:r>
    </w:p>
    <w:p w14:paraId="525A1DC0" w14:textId="77777777" w:rsidR="00C04EA9" w:rsidRPr="00C04EA9" w:rsidRDefault="00C04EA9" w:rsidP="00C04EA9">
      <w:pPr>
        <w:pStyle w:val="Bibliography"/>
        <w:ind w:left="0" w:firstLine="0"/>
        <w:rPr>
          <w:lang w:val="en-GB"/>
        </w:rPr>
      </w:pPr>
      <w:r w:rsidRPr="00C04EA9">
        <w:rPr>
          <w:lang w:val="en-GB"/>
        </w:rPr>
        <w:t>Bradford MJ, Macdonald JS, Levings CD. 2017. Monitoring fish habitat compensation in the Pacific region: lessons from the past 30 years. Page vi + 26. 2017/033, DFO Can. Sci. Advis. Sec. Res. Doc. Fisheries and Oceans Canada, Ottawa.</w:t>
      </w:r>
    </w:p>
    <w:p w14:paraId="66344030" w14:textId="77777777" w:rsidR="00C04EA9" w:rsidRPr="00C04EA9" w:rsidRDefault="00C04EA9" w:rsidP="00C04EA9">
      <w:pPr>
        <w:pStyle w:val="Bibliography"/>
        <w:ind w:left="0" w:firstLine="0"/>
        <w:rPr>
          <w:lang w:val="en-GB"/>
        </w:rPr>
      </w:pPr>
      <w:r w:rsidRPr="00C04EA9">
        <w:rPr>
          <w:lang w:val="en-GB"/>
        </w:rPr>
        <w:t xml:space="preserve">Breheny P, Burchett W. 2017. Visualization of Regression Models Using visreg. The R Journal </w:t>
      </w:r>
      <w:r w:rsidRPr="00C04EA9">
        <w:rPr>
          <w:b/>
          <w:bCs/>
          <w:lang w:val="en-GB"/>
        </w:rPr>
        <w:t>9</w:t>
      </w:r>
      <w:r w:rsidRPr="00C04EA9">
        <w:rPr>
          <w:lang w:val="en-GB"/>
        </w:rPr>
        <w:t>:56–71.</w:t>
      </w:r>
    </w:p>
    <w:p w14:paraId="7D8F71C9" w14:textId="77777777" w:rsidR="00C04EA9" w:rsidRPr="00C04EA9" w:rsidRDefault="00C04EA9" w:rsidP="00C04EA9">
      <w:pPr>
        <w:pStyle w:val="Bibliography"/>
        <w:ind w:left="0" w:firstLine="0"/>
        <w:rPr>
          <w:lang w:val="en-GB"/>
        </w:rPr>
      </w:pPr>
      <w:r w:rsidRPr="00C04EA9">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C04EA9">
        <w:rPr>
          <w:b/>
          <w:bCs/>
          <w:lang w:val="en-GB"/>
        </w:rPr>
        <w:t>14</w:t>
      </w:r>
      <w:r w:rsidRPr="00C04EA9">
        <w:rPr>
          <w:lang w:val="en-GB"/>
        </w:rPr>
        <w:t>:e0218558.</w:t>
      </w:r>
    </w:p>
    <w:p w14:paraId="030D31FF" w14:textId="77777777" w:rsidR="00C04EA9" w:rsidRPr="00C04EA9" w:rsidRDefault="00C04EA9" w:rsidP="00C04EA9">
      <w:pPr>
        <w:pStyle w:val="Bibliography"/>
        <w:ind w:left="0" w:firstLine="0"/>
        <w:rPr>
          <w:lang w:val="en-GB"/>
        </w:rPr>
      </w:pPr>
      <w:r w:rsidRPr="00C04EA9">
        <w:rPr>
          <w:lang w:val="en-GB"/>
        </w:rPr>
        <w:t xml:space="preserve">Butler RW, Campbell RW. 1987. The Birds of the Fraser River Delta: Populations, Ecology and International Significance. Occasional Paper </w:t>
      </w:r>
      <w:r w:rsidRPr="00C04EA9">
        <w:rPr>
          <w:b/>
          <w:bCs/>
          <w:lang w:val="en-GB"/>
        </w:rPr>
        <w:t>65</w:t>
      </w:r>
      <w:r w:rsidRPr="00C04EA9">
        <w:rPr>
          <w:lang w:val="en-GB"/>
        </w:rPr>
        <w:t>:1–73.</w:t>
      </w:r>
    </w:p>
    <w:p w14:paraId="2C43AE6C" w14:textId="77777777" w:rsidR="00C04EA9" w:rsidRPr="00C04EA9" w:rsidRDefault="00C04EA9" w:rsidP="00C04EA9">
      <w:pPr>
        <w:pStyle w:val="Bibliography"/>
        <w:ind w:left="0" w:firstLine="0"/>
        <w:rPr>
          <w:lang w:val="en-GB"/>
        </w:rPr>
      </w:pPr>
      <w:r w:rsidRPr="00C04EA9">
        <w:rPr>
          <w:lang w:val="en-GB"/>
        </w:rPr>
        <w:t xml:space="preserve">Chalifour L, Scott DC, MacDuffee M, Iacarella JC, Martin TG, Baum JK. 2019. Habitat use by juvenile salmon, other migratory fish, and resident fish species underscores the importance of estuarine habitat mosaics. Marine Ecology Progress Series </w:t>
      </w:r>
      <w:r w:rsidRPr="00C04EA9">
        <w:rPr>
          <w:b/>
          <w:bCs/>
          <w:lang w:val="en-GB"/>
        </w:rPr>
        <w:t>625</w:t>
      </w:r>
      <w:r w:rsidRPr="00C04EA9">
        <w:rPr>
          <w:lang w:val="en-GB"/>
        </w:rPr>
        <w:t>:145–162.</w:t>
      </w:r>
    </w:p>
    <w:p w14:paraId="3B873436" w14:textId="77777777" w:rsidR="00C04EA9" w:rsidRPr="00C04EA9" w:rsidRDefault="00C04EA9" w:rsidP="00C04EA9">
      <w:pPr>
        <w:pStyle w:val="Bibliography"/>
        <w:ind w:left="0" w:firstLine="0"/>
        <w:rPr>
          <w:lang w:val="en-GB"/>
        </w:rPr>
      </w:pPr>
      <w:r w:rsidRPr="00C04EA9">
        <w:rPr>
          <w:lang w:val="en-GB"/>
        </w:rPr>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C04EA9">
        <w:rPr>
          <w:b/>
          <w:bCs/>
          <w:lang w:val="en-GB"/>
        </w:rPr>
        <w:t>78</w:t>
      </w:r>
      <w:r w:rsidRPr="00C04EA9">
        <w:rPr>
          <w:lang w:val="en-GB"/>
        </w:rPr>
        <w:t>:539–550.</w:t>
      </w:r>
    </w:p>
    <w:p w14:paraId="4CEAD754" w14:textId="77777777" w:rsidR="00C04EA9" w:rsidRPr="00C04EA9" w:rsidRDefault="00C04EA9" w:rsidP="00C04EA9">
      <w:pPr>
        <w:pStyle w:val="Bibliography"/>
        <w:ind w:left="0" w:firstLine="0"/>
        <w:rPr>
          <w:lang w:val="en-GB"/>
        </w:rPr>
      </w:pPr>
      <w:r w:rsidRPr="00C04EA9">
        <w:rPr>
          <w:lang w:val="en-GB"/>
        </w:rPr>
        <w:t>Community Mapping Network (CMN). 2021. BIEAP - FREMP Atlas. Available from https://cmnmaps.ca/dfo_fremp/ (accessed November 22, 2021).</w:t>
      </w:r>
    </w:p>
    <w:p w14:paraId="685397F1" w14:textId="77777777" w:rsidR="00C04EA9" w:rsidRPr="00C04EA9" w:rsidRDefault="00C04EA9" w:rsidP="00C04EA9">
      <w:pPr>
        <w:pStyle w:val="Bibliography"/>
        <w:ind w:left="0" w:firstLine="0"/>
        <w:rPr>
          <w:lang w:val="en-GB"/>
        </w:rPr>
      </w:pPr>
      <w:r w:rsidRPr="00C04EA9">
        <w:rPr>
          <w:lang w:val="en-GB"/>
        </w:rPr>
        <w:t xml:space="preserve">Crain CM, Silliman BR, Bertness SL, Bertness MD. 2004. Physical and Biotic Drivers of Plant Distribution Across Estuarine Salinity Gradients. Ecology </w:t>
      </w:r>
      <w:r w:rsidRPr="00C04EA9">
        <w:rPr>
          <w:b/>
          <w:bCs/>
          <w:lang w:val="en-GB"/>
        </w:rPr>
        <w:t>85</w:t>
      </w:r>
      <w:r w:rsidRPr="00C04EA9">
        <w:rPr>
          <w:lang w:val="en-GB"/>
        </w:rPr>
        <w:t>:2539–2549.</w:t>
      </w:r>
    </w:p>
    <w:p w14:paraId="69F8DE00" w14:textId="77777777" w:rsidR="00C04EA9" w:rsidRPr="00C04EA9" w:rsidRDefault="00C04EA9" w:rsidP="00C04EA9">
      <w:pPr>
        <w:pStyle w:val="Bibliography"/>
        <w:ind w:left="0" w:firstLine="0"/>
        <w:rPr>
          <w:lang w:val="en-GB"/>
        </w:rPr>
      </w:pPr>
      <w:r w:rsidRPr="00C04EA9">
        <w:rPr>
          <w:lang w:val="en-GB"/>
        </w:rPr>
        <w:t>Crandell CJ. 2001. Effect of grazing by Branta canadensis (Canada Geese) on the fitness of Carex lyngbyei (Lyngby’s sedge) at a restored wetland in the Duwamish River Estuary. Masters Thesis. University of Washington, Seattle, WA.</w:t>
      </w:r>
    </w:p>
    <w:p w14:paraId="0B69A3F5" w14:textId="77777777" w:rsidR="00C04EA9" w:rsidRPr="00C04EA9" w:rsidRDefault="00C04EA9" w:rsidP="00C04EA9">
      <w:pPr>
        <w:pStyle w:val="Bibliography"/>
        <w:ind w:left="0" w:firstLine="0"/>
        <w:rPr>
          <w:lang w:val="en-GB"/>
        </w:rPr>
      </w:pPr>
      <w:r w:rsidRPr="00C04EA9">
        <w:rPr>
          <w:lang w:val="en-GB"/>
        </w:rPr>
        <w:t xml:space="preserve">Dahl TE. 1990. Wetlands losses in the United States 1780s to 1980s. Page 13. U.S. Department of the Interior, Fish and Wildlife Research. Available from </w:t>
      </w:r>
      <w:r w:rsidRPr="00C04EA9">
        <w:rPr>
          <w:lang w:val="en-GB"/>
        </w:rPr>
        <w:lastRenderedPageBreak/>
        <w:t>https://www.fws.gov/wetlands/documents/Wetlands-Losses-in-the-United-States-1780s-to-1980s.pdf (accessed October 19, 2021).</w:t>
      </w:r>
    </w:p>
    <w:p w14:paraId="6EC3AE71" w14:textId="77777777" w:rsidR="00C04EA9" w:rsidRPr="00C04EA9" w:rsidRDefault="00C04EA9" w:rsidP="00C04EA9">
      <w:pPr>
        <w:pStyle w:val="Bibliography"/>
        <w:ind w:left="0" w:firstLine="0"/>
        <w:rPr>
          <w:lang w:val="en-GB"/>
        </w:rPr>
      </w:pPr>
      <w:r w:rsidRPr="00C04EA9">
        <w:rPr>
          <w:lang w:val="en-GB"/>
        </w:rPr>
        <w:t xml:space="preserve">Dawe NK, Boyd WS, Martin T, Anderson S, Wright M. 2015. Significant marsh primary production is being lost from the Campbell River estuary: another case of too many resident Canada Geese (Branta canadensis)? </w:t>
      </w:r>
      <w:r w:rsidRPr="00C04EA9">
        <w:rPr>
          <w:b/>
          <w:bCs/>
          <w:lang w:val="en-GB"/>
        </w:rPr>
        <w:t>25</w:t>
      </w:r>
      <w:r w:rsidRPr="00C04EA9">
        <w:rPr>
          <w:lang w:val="en-GB"/>
        </w:rPr>
        <w:t>:11.</w:t>
      </w:r>
    </w:p>
    <w:p w14:paraId="640806FB" w14:textId="77777777" w:rsidR="00C04EA9" w:rsidRPr="00C04EA9" w:rsidRDefault="00C04EA9" w:rsidP="00C04EA9">
      <w:pPr>
        <w:pStyle w:val="Bibliography"/>
        <w:ind w:left="0" w:firstLine="0"/>
        <w:rPr>
          <w:lang w:val="en-GB"/>
        </w:rPr>
      </w:pPr>
      <w:r w:rsidRPr="00C04EA9">
        <w:rPr>
          <w:lang w:val="en-GB"/>
        </w:rPr>
        <w:t>Department of Fisheries and Oceans. 1986. Policy for the management of fish habitat. Pages 1–32. Communications Directorate, Ottawa, Ontario.</w:t>
      </w:r>
    </w:p>
    <w:p w14:paraId="2300B49C" w14:textId="77777777" w:rsidR="00C04EA9" w:rsidRPr="00C04EA9" w:rsidRDefault="00C04EA9" w:rsidP="00C04EA9">
      <w:pPr>
        <w:pStyle w:val="Bibliography"/>
        <w:ind w:left="0" w:firstLine="0"/>
        <w:rPr>
          <w:lang w:val="en-GB"/>
        </w:rPr>
      </w:pPr>
      <w:r w:rsidRPr="00C04EA9">
        <w:rPr>
          <w:lang w:val="en-GB"/>
        </w:rPr>
        <w:t xml:space="preserve">Engels JG, Jensen K. 2009. Patterns of wetland plant diversity along estuarine stress gradients of the Elbe (Germany) and Connecticut (USA) Rivers. Plant Ecology &amp; Diversity </w:t>
      </w:r>
      <w:r w:rsidRPr="00C04EA9">
        <w:rPr>
          <w:b/>
          <w:bCs/>
          <w:lang w:val="en-GB"/>
        </w:rPr>
        <w:t>2</w:t>
      </w:r>
      <w:r w:rsidRPr="00C04EA9">
        <w:rPr>
          <w:lang w:val="en-GB"/>
        </w:rPr>
        <w:t>:301–311.</w:t>
      </w:r>
    </w:p>
    <w:p w14:paraId="6D1D8DF3" w14:textId="77777777" w:rsidR="00C04EA9" w:rsidRPr="00C04EA9" w:rsidRDefault="00C04EA9" w:rsidP="00C04EA9">
      <w:pPr>
        <w:pStyle w:val="Bibliography"/>
        <w:ind w:left="0" w:firstLine="0"/>
        <w:rPr>
          <w:lang w:val="en-GB"/>
        </w:rPr>
      </w:pPr>
      <w:r w:rsidRPr="00C04EA9">
        <w:rPr>
          <w:lang w:val="en-GB"/>
        </w:rPr>
        <w:t>Fisheries and Oceans Canada. 2019. Fish and Fish Habitat Protection Policy Statement. Page 37. Ottawa.</w:t>
      </w:r>
    </w:p>
    <w:p w14:paraId="21DB95D8" w14:textId="77777777" w:rsidR="00C04EA9" w:rsidRPr="00C04EA9" w:rsidRDefault="00C04EA9" w:rsidP="00C04EA9">
      <w:pPr>
        <w:pStyle w:val="Bibliography"/>
        <w:ind w:left="0" w:firstLine="0"/>
        <w:rPr>
          <w:lang w:val="en-GB"/>
        </w:rPr>
      </w:pPr>
      <w:r w:rsidRPr="00C04EA9">
        <w:rPr>
          <w:lang w:val="en-GB"/>
        </w:rPr>
        <w:t xml:space="preserve">Fitzpatrick SM, Rick TC, Erlandson JM. 2015. Recent Progress, Trends, and Developments in Island and Coastal Archaeology. The Journal of Island and Coastal Archaeology </w:t>
      </w:r>
      <w:r w:rsidRPr="00C04EA9">
        <w:rPr>
          <w:b/>
          <w:bCs/>
          <w:lang w:val="en-GB"/>
        </w:rPr>
        <w:t>10</w:t>
      </w:r>
      <w:r w:rsidRPr="00C04EA9">
        <w:rPr>
          <w:lang w:val="en-GB"/>
        </w:rPr>
        <w:t>:3–27.</w:t>
      </w:r>
    </w:p>
    <w:p w14:paraId="00104EF9" w14:textId="77777777" w:rsidR="00C04EA9" w:rsidRPr="00C04EA9" w:rsidRDefault="00C04EA9" w:rsidP="00C04EA9">
      <w:pPr>
        <w:pStyle w:val="Bibliography"/>
        <w:ind w:left="0" w:firstLine="0"/>
        <w:rPr>
          <w:lang w:val="en-GB"/>
        </w:rPr>
      </w:pPr>
      <w:r w:rsidRPr="00C04EA9">
        <w:rPr>
          <w:lang w:val="en-GB"/>
        </w:rPr>
        <w:t>Forysinski K. 2019. Nature-based flood protection: the contribution of tidal marsh vegetation to wave attenuation at Sturgeon Bank. Masters Thesis. University of British Columbia.</w:t>
      </w:r>
    </w:p>
    <w:p w14:paraId="0CB24F39" w14:textId="77777777" w:rsidR="00C04EA9" w:rsidRPr="00C04EA9" w:rsidRDefault="00C04EA9" w:rsidP="00C04EA9">
      <w:pPr>
        <w:pStyle w:val="Bibliography"/>
        <w:ind w:left="0" w:firstLine="0"/>
        <w:rPr>
          <w:lang w:val="en-GB"/>
        </w:rPr>
      </w:pPr>
      <w:r w:rsidRPr="00C04EA9">
        <w:rPr>
          <w:lang w:val="en-GB"/>
        </w:rPr>
        <w:t>Fox J, Weisberg S. 2019. An {R} Companion to Applied RegressionThird. Sage, Thousand Oaks, California. Available from URL:   https://socialsciences.mcmaster.ca/jfox/Books/Companion/.</w:t>
      </w:r>
    </w:p>
    <w:p w14:paraId="2F95E9FE" w14:textId="77777777" w:rsidR="00C04EA9" w:rsidRPr="00C04EA9" w:rsidRDefault="00C04EA9" w:rsidP="00C04EA9">
      <w:pPr>
        <w:pStyle w:val="Bibliography"/>
        <w:ind w:left="0" w:firstLine="0"/>
        <w:rPr>
          <w:lang w:val="en-GB"/>
        </w:rPr>
      </w:pPr>
      <w:r w:rsidRPr="00C04EA9">
        <w:rPr>
          <w:lang w:val="en-GB"/>
        </w:rPr>
        <w:t>GRASS Development Team. 2012. Geographic Resources Analysis Support System (GRASS). Open Source Geospatial Foundation. Available from http://grass.osgeo.org.</w:t>
      </w:r>
    </w:p>
    <w:p w14:paraId="253E83D2" w14:textId="77777777" w:rsidR="00C04EA9" w:rsidRPr="00C04EA9" w:rsidRDefault="00C04EA9" w:rsidP="00C04EA9">
      <w:pPr>
        <w:pStyle w:val="Bibliography"/>
        <w:ind w:left="0" w:firstLine="0"/>
        <w:rPr>
          <w:lang w:val="en-GB"/>
        </w:rPr>
      </w:pPr>
      <w:r w:rsidRPr="00C04EA9">
        <w:rPr>
          <w:lang w:val="en-GB"/>
        </w:rPr>
        <w:t xml:space="preserve">Grout JA, Levings CD, Richardson JS. 1997. Decomposition Rates of Purple Loosestrife (Lythrum salicaria) and Lyngbyei’s Sedge (Carex lyngbyei) in the Fraser River Estuary. Estuaries </w:t>
      </w:r>
      <w:r w:rsidRPr="00C04EA9">
        <w:rPr>
          <w:b/>
          <w:bCs/>
          <w:lang w:val="en-GB"/>
        </w:rPr>
        <w:t>20</w:t>
      </w:r>
      <w:r w:rsidRPr="00C04EA9">
        <w:rPr>
          <w:lang w:val="en-GB"/>
        </w:rPr>
        <w:t>:96–102.</w:t>
      </w:r>
    </w:p>
    <w:p w14:paraId="6A53C8AF" w14:textId="77777777" w:rsidR="00C04EA9" w:rsidRPr="00C04EA9" w:rsidRDefault="00C04EA9" w:rsidP="00C04EA9">
      <w:pPr>
        <w:pStyle w:val="Bibliography"/>
        <w:ind w:left="0" w:firstLine="0"/>
        <w:rPr>
          <w:lang w:val="en-GB"/>
        </w:rPr>
      </w:pPr>
      <w:r w:rsidRPr="00C04EA9">
        <w:rPr>
          <w:lang w:val="en-GB"/>
        </w:rPr>
        <w:t xml:space="preserve">Haines EB, Hanson RB. 1979. Experimental degradation of detritus made from the salt marsh plants </w:t>
      </w:r>
      <w:r w:rsidRPr="00C04EA9">
        <w:rPr>
          <w:i/>
          <w:iCs/>
          <w:lang w:val="en-GB"/>
        </w:rPr>
        <w:t xml:space="preserve"> Spartina alterniflora </w:t>
      </w:r>
      <w:r w:rsidRPr="00C04EA9">
        <w:rPr>
          <w:lang w:val="en-GB"/>
        </w:rPr>
        <w:t xml:space="preserve"> Loisel., </w:t>
      </w:r>
      <w:r w:rsidRPr="00C04EA9">
        <w:rPr>
          <w:i/>
          <w:iCs/>
          <w:lang w:val="en-GB"/>
        </w:rPr>
        <w:t xml:space="preserve"> Salicornia virginica </w:t>
      </w:r>
      <w:r w:rsidRPr="00C04EA9">
        <w:rPr>
          <w:lang w:val="en-GB"/>
        </w:rPr>
        <w:t xml:space="preserve"> L., and </w:t>
      </w:r>
      <w:r w:rsidRPr="00C04EA9">
        <w:rPr>
          <w:i/>
          <w:iCs/>
          <w:lang w:val="en-GB"/>
        </w:rPr>
        <w:t xml:space="preserve"> Juncus roemerianus </w:t>
      </w:r>
      <w:r w:rsidRPr="00C04EA9">
        <w:rPr>
          <w:lang w:val="en-GB"/>
        </w:rPr>
        <w:t xml:space="preserve"> Scheele. Journal of Experimental Marine Biology and Ecology </w:t>
      </w:r>
      <w:r w:rsidRPr="00C04EA9">
        <w:rPr>
          <w:b/>
          <w:bCs/>
          <w:lang w:val="en-GB"/>
        </w:rPr>
        <w:t>40</w:t>
      </w:r>
      <w:r w:rsidRPr="00C04EA9">
        <w:rPr>
          <w:lang w:val="en-GB"/>
        </w:rPr>
        <w:t>:27–40.</w:t>
      </w:r>
    </w:p>
    <w:p w14:paraId="2B46C0A9" w14:textId="77777777" w:rsidR="00C04EA9" w:rsidRPr="00C04EA9" w:rsidRDefault="00C04EA9" w:rsidP="00C04EA9">
      <w:pPr>
        <w:pStyle w:val="Bibliography"/>
        <w:ind w:left="0" w:firstLine="0"/>
        <w:rPr>
          <w:lang w:val="en-GB"/>
        </w:rPr>
      </w:pPr>
      <w:r w:rsidRPr="00C04EA9">
        <w:rPr>
          <w:lang w:val="en-GB"/>
        </w:rPr>
        <w:t xml:space="preserve">Hector A et al. 2010. General stabilizing effects of plant diversity on grassland productivity through population asynchrony and overyielding. Ecology </w:t>
      </w:r>
      <w:r w:rsidRPr="00C04EA9">
        <w:rPr>
          <w:b/>
          <w:bCs/>
          <w:lang w:val="en-GB"/>
        </w:rPr>
        <w:t>91</w:t>
      </w:r>
      <w:r w:rsidRPr="00C04EA9">
        <w:rPr>
          <w:lang w:val="en-GB"/>
        </w:rPr>
        <w:t>:2213–2220.</w:t>
      </w:r>
    </w:p>
    <w:p w14:paraId="5459DA20" w14:textId="77777777" w:rsidR="00C04EA9" w:rsidRPr="00C04EA9" w:rsidRDefault="00C04EA9" w:rsidP="00C04EA9">
      <w:pPr>
        <w:pStyle w:val="Bibliography"/>
        <w:ind w:left="0" w:firstLine="0"/>
        <w:rPr>
          <w:lang w:val="en-GB"/>
        </w:rPr>
      </w:pPr>
      <w:r w:rsidRPr="00C04EA9">
        <w:rPr>
          <w:lang w:val="en-GB"/>
        </w:rPr>
        <w:t>Hoos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1611E973" w14:textId="77777777" w:rsidR="00C04EA9" w:rsidRPr="00C04EA9" w:rsidRDefault="00C04EA9" w:rsidP="00C04EA9">
      <w:pPr>
        <w:pStyle w:val="Bibliography"/>
        <w:ind w:left="0" w:firstLine="0"/>
        <w:rPr>
          <w:lang w:val="en-GB"/>
        </w:rPr>
      </w:pPr>
      <w:r w:rsidRPr="00C04EA9">
        <w:rPr>
          <w:lang w:val="en-GB"/>
        </w:rPr>
        <w:t>James G, Witten D, Hastie T, Tibshirani R, editors. 2013. An introduction to statistical learning: with applications in R. Springer, New York.</w:t>
      </w:r>
    </w:p>
    <w:p w14:paraId="4835A2DD" w14:textId="77777777" w:rsidR="00C04EA9" w:rsidRPr="00C04EA9" w:rsidRDefault="00C04EA9" w:rsidP="00C04EA9">
      <w:pPr>
        <w:pStyle w:val="Bibliography"/>
        <w:ind w:left="0" w:firstLine="0"/>
        <w:rPr>
          <w:lang w:val="en-GB"/>
        </w:rPr>
      </w:pPr>
      <w:r w:rsidRPr="00C04EA9">
        <w:rPr>
          <w:lang w:val="en-GB"/>
        </w:rPr>
        <w:t xml:space="preserve">Kennish MJ. 2002. Environmental threats and environmental future of estuaries. Environmental Conservation </w:t>
      </w:r>
      <w:r w:rsidRPr="00C04EA9">
        <w:rPr>
          <w:b/>
          <w:bCs/>
          <w:lang w:val="en-GB"/>
        </w:rPr>
        <w:t>29</w:t>
      </w:r>
      <w:r w:rsidRPr="00C04EA9">
        <w:rPr>
          <w:lang w:val="en-GB"/>
        </w:rPr>
        <w:t>:78–107.</w:t>
      </w:r>
    </w:p>
    <w:p w14:paraId="4CB5DA11" w14:textId="77777777" w:rsidR="00C04EA9" w:rsidRPr="00C04EA9" w:rsidRDefault="00C04EA9" w:rsidP="00C04EA9">
      <w:pPr>
        <w:pStyle w:val="Bibliography"/>
        <w:ind w:left="0" w:firstLine="0"/>
        <w:rPr>
          <w:lang w:val="en-GB"/>
        </w:rPr>
      </w:pPr>
      <w:r w:rsidRPr="00C04EA9">
        <w:rPr>
          <w:lang w:val="en-GB"/>
        </w:rPr>
        <w:t>Kistritz RU. 1995. Habitat Compensation, Restoration and Creation in the Fraser River Estuary: Are We Achieving a No-Net-Loss of Fish Habitat? Page 70 p. plus Appendices (113 p.). Can. Tech. Rept. 2349, Fish. Aquat. Sci.</w:t>
      </w:r>
    </w:p>
    <w:p w14:paraId="777B9996" w14:textId="77777777" w:rsidR="00C04EA9" w:rsidRPr="00C04EA9" w:rsidRDefault="00C04EA9" w:rsidP="00C04EA9">
      <w:pPr>
        <w:pStyle w:val="Bibliography"/>
        <w:ind w:left="0" w:firstLine="0"/>
        <w:rPr>
          <w:lang w:val="en-GB"/>
        </w:rPr>
      </w:pPr>
      <w:r w:rsidRPr="00C04EA9">
        <w:rPr>
          <w:lang w:val="en-GB"/>
        </w:rPr>
        <w:t>Lee JJ. 2021. The impacts of exotic Typha on benthic invertebrate communities in the South Arm of the Fraser River Estuary. Page 41. Masters Project. Simon Fraser University &amp; British Columbia Institute of Technology, Burnaby.</w:t>
      </w:r>
    </w:p>
    <w:p w14:paraId="5BC00068" w14:textId="77777777" w:rsidR="00C04EA9" w:rsidRPr="00C04EA9" w:rsidRDefault="00C04EA9" w:rsidP="00C04EA9">
      <w:pPr>
        <w:pStyle w:val="Bibliography"/>
        <w:ind w:left="0" w:firstLine="0"/>
        <w:rPr>
          <w:lang w:val="en-GB"/>
        </w:rPr>
      </w:pPr>
      <w:r w:rsidRPr="00C04EA9">
        <w:rPr>
          <w:lang w:val="en-GB"/>
        </w:rPr>
        <w:t>Levings CD. 2004. Knowledge of fish ecology and its application to habitat management. Pages 213–236 in Groulx DC, Luternauer JL, Bilderback DE, editors. Fraser River Delta, British Columbia: Issues of an Urban Estuary. Available from https://geoscan.nrcan.gc.ca/starweb/geoscan/servlet.starweb?path=geoscan/fulle.web&amp;search1=R=215810 (accessed November 24, 2021).</w:t>
      </w:r>
    </w:p>
    <w:p w14:paraId="6FDC8BCA" w14:textId="77777777" w:rsidR="00C04EA9" w:rsidRPr="00C04EA9" w:rsidRDefault="00C04EA9" w:rsidP="00C04EA9">
      <w:pPr>
        <w:pStyle w:val="Bibliography"/>
        <w:ind w:left="0" w:firstLine="0"/>
        <w:rPr>
          <w:lang w:val="en-GB"/>
        </w:rPr>
      </w:pPr>
      <w:r w:rsidRPr="00C04EA9">
        <w:rPr>
          <w:lang w:val="en-GB"/>
        </w:rPr>
        <w:t>Levings CD, Nishimura [ed.] DJH. 1996. Created and restored sedge marshes in the lower Fraser River and estuary: An evaluation of their functioning as fish habitat. Page 143. Canadian Technical Report 2126, Fisheries and Aquatic Sciences.</w:t>
      </w:r>
    </w:p>
    <w:p w14:paraId="7AEBC7CE" w14:textId="77777777" w:rsidR="00C04EA9" w:rsidRPr="00C04EA9" w:rsidRDefault="00C04EA9" w:rsidP="00C04EA9">
      <w:pPr>
        <w:pStyle w:val="Bibliography"/>
        <w:ind w:left="0" w:firstLine="0"/>
        <w:rPr>
          <w:lang w:val="en-GB"/>
        </w:rPr>
      </w:pPr>
      <w:r w:rsidRPr="00C04EA9">
        <w:rPr>
          <w:lang w:val="en-GB"/>
        </w:rPr>
        <w:t>Lichvar RW, Melvin NC, Butterwick ML, Kirchner WN. 2012. National Wetland Plant List Indicator Rating Definitions. Page 14. US Army Corps of Engineers, Cold Regions Research and Engineering Laboratory.</w:t>
      </w:r>
    </w:p>
    <w:p w14:paraId="425D1AC1" w14:textId="77777777" w:rsidR="00C04EA9" w:rsidRPr="00C04EA9" w:rsidRDefault="00C04EA9" w:rsidP="00C04EA9">
      <w:pPr>
        <w:pStyle w:val="Bibliography"/>
        <w:ind w:left="0" w:firstLine="0"/>
        <w:rPr>
          <w:lang w:val="en-GB"/>
        </w:rPr>
      </w:pPr>
      <w:r w:rsidRPr="00C04EA9">
        <w:rPr>
          <w:lang w:val="en-GB"/>
        </w:rPr>
        <w:t>Lievesley M, Stewart D, Knight R, Mason B. 2016. Assessing Habitat Compensation and Examining Limitations to Native Plant Establishment in the Lower Fraser River Estuary. Page 63.</w:t>
      </w:r>
    </w:p>
    <w:p w14:paraId="08D82DC4" w14:textId="77777777" w:rsidR="00C04EA9" w:rsidRPr="00C04EA9" w:rsidRDefault="00C04EA9" w:rsidP="00C04EA9">
      <w:pPr>
        <w:pStyle w:val="Bibliography"/>
        <w:ind w:left="0" w:firstLine="0"/>
        <w:rPr>
          <w:lang w:val="en-GB"/>
        </w:rPr>
      </w:pPr>
      <w:r w:rsidRPr="00C04EA9">
        <w:rPr>
          <w:lang w:val="en-GB"/>
        </w:rPr>
        <w:t xml:space="preserve">Loreau M, de Mazancourt C. 2013. Biodiversity and ecosystem stability: a synthesis of underlying mechanisms. Ecology Letters </w:t>
      </w:r>
      <w:r w:rsidRPr="00C04EA9">
        <w:rPr>
          <w:b/>
          <w:bCs/>
          <w:lang w:val="en-GB"/>
        </w:rPr>
        <w:t>16</w:t>
      </w:r>
      <w:r w:rsidRPr="00C04EA9">
        <w:rPr>
          <w:lang w:val="en-GB"/>
        </w:rPr>
        <w:t>:106–115.</w:t>
      </w:r>
    </w:p>
    <w:p w14:paraId="68606EE6" w14:textId="77777777" w:rsidR="00C04EA9" w:rsidRPr="00C04EA9" w:rsidRDefault="00C04EA9" w:rsidP="00C04EA9">
      <w:pPr>
        <w:pStyle w:val="Bibliography"/>
        <w:ind w:left="0" w:firstLine="0"/>
        <w:rPr>
          <w:lang w:val="en-GB"/>
        </w:rPr>
      </w:pPr>
      <w:r w:rsidRPr="00C04EA9">
        <w:rPr>
          <w:lang w:val="en-GB"/>
        </w:rPr>
        <w:lastRenderedPageBreak/>
        <w:t xml:space="preserve">Magnusson A, Hilborn R. 2003. Estuarine influence on survival rates of coho (Oncorhynchus kisutch) and chinook salmon (Oncorhynchus tshawytscha) released from hatcheries on the U.S. Pacific coast. Estuaries </w:t>
      </w:r>
      <w:r w:rsidRPr="00C04EA9">
        <w:rPr>
          <w:b/>
          <w:bCs/>
          <w:lang w:val="en-GB"/>
        </w:rPr>
        <w:t>26</w:t>
      </w:r>
      <w:r w:rsidRPr="00C04EA9">
        <w:rPr>
          <w:lang w:val="en-GB"/>
        </w:rPr>
        <w:t>:1094–1103.</w:t>
      </w:r>
    </w:p>
    <w:p w14:paraId="568B5E52" w14:textId="77777777" w:rsidR="00C04EA9" w:rsidRPr="00C04EA9" w:rsidRDefault="00C04EA9" w:rsidP="00C04EA9">
      <w:pPr>
        <w:pStyle w:val="Bibliography"/>
        <w:ind w:left="0" w:firstLine="0"/>
        <w:rPr>
          <w:lang w:val="en-GB"/>
        </w:rPr>
      </w:pPr>
      <w:r w:rsidRPr="00C04EA9">
        <w:rPr>
          <w:lang w:val="en-GB"/>
        </w:rPr>
        <w:t xml:space="preserve">Marijnissen R, Stefan A. 2017. Marsh Recession and Erosion study of the Fraser Delta, B.C., Canada from Historic Satellite Imagery. Communications on Hydraulic and Geotechnical Engineering </w:t>
      </w:r>
      <w:r w:rsidRPr="00C04EA9">
        <w:rPr>
          <w:b/>
          <w:bCs/>
          <w:lang w:val="en-GB"/>
        </w:rPr>
        <w:t>2017–1</w:t>
      </w:r>
      <w:r w:rsidRPr="00C04EA9">
        <w:rPr>
          <w:lang w:val="en-GB"/>
        </w:rPr>
        <w:t>:59.</w:t>
      </w:r>
    </w:p>
    <w:p w14:paraId="3BAE57CA" w14:textId="77777777" w:rsidR="00C04EA9" w:rsidRPr="00C04EA9" w:rsidRDefault="00C04EA9" w:rsidP="00C04EA9">
      <w:pPr>
        <w:pStyle w:val="Bibliography"/>
        <w:ind w:left="0" w:firstLine="0"/>
        <w:rPr>
          <w:lang w:val="en-GB"/>
        </w:rPr>
      </w:pPr>
      <w:r w:rsidRPr="00C04EA9">
        <w:rPr>
          <w:lang w:val="en-GB"/>
        </w:rPr>
        <w:t xml:space="preserve">Nakagawa S, Schielzeth H. 2013. A general and simple method for obtaining </w:t>
      </w:r>
      <w:r w:rsidRPr="00C04EA9">
        <w:rPr>
          <w:i/>
          <w:iCs/>
          <w:lang w:val="en-GB"/>
        </w:rPr>
        <w:t>R</w:t>
      </w:r>
      <w:r w:rsidRPr="00C04EA9">
        <w:rPr>
          <w:lang w:val="en-GB"/>
        </w:rPr>
        <w:t xml:space="preserve"> </w:t>
      </w:r>
      <w:r w:rsidRPr="00C04EA9">
        <w:rPr>
          <w:vertAlign w:val="superscript"/>
          <w:lang w:val="en-GB"/>
        </w:rPr>
        <w:t>2</w:t>
      </w:r>
      <w:r w:rsidRPr="00C04EA9">
        <w:rPr>
          <w:lang w:val="en-GB"/>
        </w:rPr>
        <w:t xml:space="preserve"> from generalized linear mixed-effects models. Methods in Ecology and Evolution </w:t>
      </w:r>
      <w:r w:rsidRPr="00C04EA9">
        <w:rPr>
          <w:b/>
          <w:bCs/>
          <w:lang w:val="en-GB"/>
        </w:rPr>
        <w:t>4</w:t>
      </w:r>
      <w:r w:rsidRPr="00C04EA9">
        <w:rPr>
          <w:lang w:val="en-GB"/>
        </w:rPr>
        <w:t>:133–142.</w:t>
      </w:r>
    </w:p>
    <w:p w14:paraId="2A6ABEB8" w14:textId="77777777" w:rsidR="00C04EA9" w:rsidRPr="00C04EA9" w:rsidRDefault="00C04EA9" w:rsidP="00C04EA9">
      <w:pPr>
        <w:pStyle w:val="Bibliography"/>
        <w:ind w:left="0" w:firstLine="0"/>
        <w:rPr>
          <w:lang w:val="en-GB"/>
        </w:rPr>
      </w:pPr>
      <w:r w:rsidRPr="00C04EA9">
        <w:rPr>
          <w:lang w:val="en-GB"/>
        </w:rPr>
        <w:t xml:space="preserve">O’Meara TA, Hillman JR, Thrush SF. 2017. Rising tides, cumulative impacts and cascading changes to estuarine ecosystem functions. Scientific Reports </w:t>
      </w:r>
      <w:r w:rsidRPr="00C04EA9">
        <w:rPr>
          <w:b/>
          <w:bCs/>
          <w:lang w:val="en-GB"/>
        </w:rPr>
        <w:t>7</w:t>
      </w:r>
      <w:r w:rsidRPr="00C04EA9">
        <w:rPr>
          <w:lang w:val="en-GB"/>
        </w:rPr>
        <w:t>:10218.</w:t>
      </w:r>
    </w:p>
    <w:p w14:paraId="5C23669E" w14:textId="77777777" w:rsidR="00C04EA9" w:rsidRPr="00C04EA9" w:rsidRDefault="00C04EA9" w:rsidP="00C04EA9">
      <w:pPr>
        <w:pStyle w:val="Bibliography"/>
        <w:ind w:left="0" w:firstLine="0"/>
        <w:rPr>
          <w:lang w:val="en-GB"/>
        </w:rPr>
      </w:pPr>
      <w:r w:rsidRPr="00C04EA9">
        <w:rPr>
          <w:lang w:val="en-GB"/>
        </w:rPr>
        <w:t>Peterson CH, Able KW, DeJong CF, Piehler MF, Simenstad CA, Zedler JB. 2008. Chapter 4 Practical Proxies for Tidal Marsh Ecosystem Services. Pages 221–266 Advances in Marine Biology. Elsevier. Available from https://linkinghub.elsevier.com/retrieve/pii/S0065288108000047 (accessed November 11, 2021).</w:t>
      </w:r>
    </w:p>
    <w:p w14:paraId="5524AA11" w14:textId="77777777" w:rsidR="00C04EA9" w:rsidRPr="00C04EA9" w:rsidRDefault="00C04EA9" w:rsidP="00C04EA9">
      <w:pPr>
        <w:pStyle w:val="Bibliography"/>
        <w:ind w:left="0" w:firstLine="0"/>
        <w:rPr>
          <w:lang w:val="en-GB"/>
        </w:rPr>
      </w:pPr>
      <w:r w:rsidRPr="00C04EA9">
        <w:rPr>
          <w:lang w:val="en-GB"/>
        </w:rPr>
        <w:t xml:space="preserve">Pontee N. 2013. Defining coastal squeeze: A discussion. Ocean &amp; Coastal Management </w:t>
      </w:r>
      <w:r w:rsidRPr="00C04EA9">
        <w:rPr>
          <w:b/>
          <w:bCs/>
          <w:lang w:val="en-GB"/>
        </w:rPr>
        <w:t>84</w:t>
      </w:r>
      <w:r w:rsidRPr="00C04EA9">
        <w:rPr>
          <w:lang w:val="en-GB"/>
        </w:rPr>
        <w:t>:204–207.</w:t>
      </w:r>
    </w:p>
    <w:p w14:paraId="7A9D32E0" w14:textId="77777777" w:rsidR="00C04EA9" w:rsidRPr="00C04EA9" w:rsidRDefault="00C04EA9" w:rsidP="00C04EA9">
      <w:pPr>
        <w:pStyle w:val="Bibliography"/>
        <w:ind w:left="0" w:firstLine="0"/>
        <w:rPr>
          <w:lang w:val="en-GB"/>
        </w:rPr>
      </w:pPr>
      <w:r w:rsidRPr="00C04EA9">
        <w:rPr>
          <w:lang w:val="en-GB"/>
        </w:rPr>
        <w:t>QGIS Development Team. 2021. QGIS Geographic Information System. QGIS Geographic Information System.</w:t>
      </w:r>
    </w:p>
    <w:p w14:paraId="7BB5C05F" w14:textId="77777777" w:rsidR="00C04EA9" w:rsidRPr="00C04EA9" w:rsidRDefault="00C04EA9" w:rsidP="00C04EA9">
      <w:pPr>
        <w:pStyle w:val="Bibliography"/>
        <w:ind w:left="0" w:firstLine="0"/>
        <w:rPr>
          <w:lang w:val="en-GB"/>
        </w:rPr>
      </w:pPr>
      <w:r w:rsidRPr="00C04EA9">
        <w:rPr>
          <w:lang w:val="en-GB"/>
        </w:rPr>
        <w:t>R Core Team. 2021. R: A language and environment for statistical computing. R  Foundation for Statistical Computing, Vienna, Austria. Available from https://www.R-project.org/.</w:t>
      </w:r>
    </w:p>
    <w:p w14:paraId="06A1E63D" w14:textId="77777777" w:rsidR="00C04EA9" w:rsidRPr="00C04EA9" w:rsidRDefault="00C04EA9" w:rsidP="00C04EA9">
      <w:pPr>
        <w:pStyle w:val="Bibliography"/>
        <w:ind w:left="0" w:firstLine="0"/>
        <w:rPr>
          <w:lang w:val="en-GB"/>
        </w:rPr>
      </w:pPr>
      <w:r w:rsidRPr="00C04EA9">
        <w:rPr>
          <w:lang w:val="en-GB"/>
        </w:rPr>
        <w:t xml:space="preserve">Schwartz MW, Brigham CA, Hoeksema JD, Lyons KG, Mills MH, van Mantgem PJ. 2000. Linking biodiversity to ecosystem function: implications for conservation ecology. Oecologia </w:t>
      </w:r>
      <w:r w:rsidRPr="00C04EA9">
        <w:rPr>
          <w:b/>
          <w:bCs/>
          <w:lang w:val="en-GB"/>
        </w:rPr>
        <w:t>122</w:t>
      </w:r>
      <w:r w:rsidRPr="00C04EA9">
        <w:rPr>
          <w:lang w:val="en-GB"/>
        </w:rPr>
        <w:t>:297–305.</w:t>
      </w:r>
    </w:p>
    <w:p w14:paraId="0C0A7107" w14:textId="77777777" w:rsidR="00C04EA9" w:rsidRPr="00C04EA9" w:rsidRDefault="00C04EA9" w:rsidP="00C04EA9">
      <w:pPr>
        <w:pStyle w:val="Bibliography"/>
        <w:ind w:left="0" w:firstLine="0"/>
        <w:rPr>
          <w:lang w:val="en-GB"/>
        </w:rPr>
      </w:pPr>
      <w:r w:rsidRPr="00C04EA9">
        <w:rPr>
          <w:lang w:val="en-GB"/>
        </w:rPr>
        <w:t xml:space="preserve">Small C, Nichols RJ. 2003. A Global Analysis of Human Settlement in Coastal Zones. Journal of Coastal Research </w:t>
      </w:r>
      <w:r w:rsidRPr="00C04EA9">
        <w:rPr>
          <w:b/>
          <w:bCs/>
          <w:lang w:val="en-GB"/>
        </w:rPr>
        <w:t>19</w:t>
      </w:r>
      <w:r w:rsidRPr="00C04EA9">
        <w:rPr>
          <w:lang w:val="en-GB"/>
        </w:rPr>
        <w:t>:17.</w:t>
      </w:r>
    </w:p>
    <w:p w14:paraId="079EDC3C" w14:textId="77777777" w:rsidR="00C04EA9" w:rsidRPr="00C04EA9" w:rsidRDefault="00C04EA9" w:rsidP="00C04EA9">
      <w:pPr>
        <w:pStyle w:val="Bibliography"/>
        <w:ind w:left="0" w:firstLine="0"/>
        <w:rPr>
          <w:lang w:val="en-GB"/>
        </w:rPr>
      </w:pPr>
      <w:r w:rsidRPr="00C04EA9">
        <w:rPr>
          <w:lang w:val="en-GB"/>
        </w:rPr>
        <w:t>Stewart D. 2021, April. Undetected but widespread: the cryptic invasion of non-native cattail (Typha) in the Fraser River Estuary. Masters Thesis. University of British Columbia, Vancouver.</w:t>
      </w:r>
    </w:p>
    <w:p w14:paraId="7473903B" w14:textId="77777777" w:rsidR="00C04EA9" w:rsidRPr="00C04EA9" w:rsidRDefault="00C04EA9" w:rsidP="00C04EA9">
      <w:pPr>
        <w:pStyle w:val="Bibliography"/>
        <w:ind w:left="0" w:firstLine="0"/>
        <w:rPr>
          <w:lang w:val="en-GB"/>
        </w:rPr>
      </w:pPr>
      <w:r w:rsidRPr="00C04EA9">
        <w:rPr>
          <w:lang w:val="en-GB"/>
        </w:rPr>
        <w:t xml:space="preserve">Sutherland TF, Elner RW, O’Neill JD. 2013. Roberts Bank: Ecological crucible of the Fraser River estuary. Progress in Oceanography </w:t>
      </w:r>
      <w:r w:rsidRPr="00C04EA9">
        <w:rPr>
          <w:b/>
          <w:bCs/>
          <w:lang w:val="en-GB"/>
        </w:rPr>
        <w:t>115</w:t>
      </w:r>
      <w:r w:rsidRPr="00C04EA9">
        <w:rPr>
          <w:lang w:val="en-GB"/>
        </w:rPr>
        <w:t>:171–180.</w:t>
      </w:r>
    </w:p>
    <w:p w14:paraId="10712E9C" w14:textId="77777777" w:rsidR="00C04EA9" w:rsidRPr="00C04EA9" w:rsidRDefault="00C04EA9" w:rsidP="00C04EA9">
      <w:pPr>
        <w:pStyle w:val="Bibliography"/>
        <w:ind w:left="0" w:firstLine="0"/>
        <w:rPr>
          <w:lang w:val="en-GB"/>
        </w:rPr>
      </w:pPr>
      <w:r w:rsidRPr="00C04EA9">
        <w:rPr>
          <w:lang w:val="en-GB"/>
        </w:rPr>
        <w:t xml:space="preserve">Tilman D. 1996. Biodiversity: Population vs ecosystem stability. Ecology </w:t>
      </w:r>
      <w:r w:rsidRPr="00C04EA9">
        <w:rPr>
          <w:b/>
          <w:bCs/>
          <w:lang w:val="en-GB"/>
        </w:rPr>
        <w:t>77</w:t>
      </w:r>
      <w:r w:rsidRPr="00C04EA9">
        <w:rPr>
          <w:lang w:val="en-GB"/>
        </w:rPr>
        <w:t>:350–363.</w:t>
      </w:r>
    </w:p>
    <w:p w14:paraId="6115BDDC" w14:textId="77777777" w:rsidR="00C04EA9" w:rsidRPr="00C04EA9" w:rsidRDefault="00C04EA9" w:rsidP="00C04EA9">
      <w:pPr>
        <w:pStyle w:val="Bibliography"/>
        <w:ind w:left="0" w:firstLine="0"/>
        <w:rPr>
          <w:lang w:val="en-GB"/>
        </w:rPr>
      </w:pPr>
      <w:r w:rsidRPr="00C04EA9">
        <w:rPr>
          <w:lang w:val="en-GB"/>
        </w:rPr>
        <w:t xml:space="preserve">Tilman D, Reich PB, Knops JMH. 2006. Biodiversity and ecosystem stability in a decade-long grassland experiment. Nature </w:t>
      </w:r>
      <w:r w:rsidRPr="00C04EA9">
        <w:rPr>
          <w:b/>
          <w:bCs/>
          <w:lang w:val="en-GB"/>
        </w:rPr>
        <w:t>441</w:t>
      </w:r>
      <w:r w:rsidRPr="00C04EA9">
        <w:rPr>
          <w:lang w:val="en-GB"/>
        </w:rPr>
        <w:t>:629–632.</w:t>
      </w:r>
    </w:p>
    <w:p w14:paraId="1A217AB0" w14:textId="77777777" w:rsidR="00C04EA9" w:rsidRPr="00C04EA9" w:rsidRDefault="00C04EA9" w:rsidP="00C04EA9">
      <w:pPr>
        <w:pStyle w:val="Bibliography"/>
        <w:ind w:left="0" w:firstLine="0"/>
        <w:rPr>
          <w:lang w:val="en-GB"/>
        </w:rPr>
      </w:pPr>
      <w:r w:rsidRPr="00C04EA9">
        <w:rPr>
          <w:lang w:val="en-GB"/>
        </w:rPr>
        <w:t xml:space="preserve">Vitousek PM, Aber JD, Howarth RW, Likens GE, Matson PA, Schindler DW, Schlesinger WH, Tilman DG. 1997. Human alteration of the global nitrogen cycle: sources and consequences. Ecological Applications </w:t>
      </w:r>
      <w:r w:rsidRPr="00C04EA9">
        <w:rPr>
          <w:b/>
          <w:bCs/>
          <w:lang w:val="en-GB"/>
        </w:rPr>
        <w:t>7</w:t>
      </w:r>
      <w:r w:rsidRPr="00C04EA9">
        <w:rPr>
          <w:lang w:val="en-GB"/>
        </w:rPr>
        <w:t>:737–750.</w:t>
      </w:r>
    </w:p>
    <w:p w14:paraId="116C7CA5" w14:textId="77777777" w:rsidR="00C04EA9" w:rsidRPr="00C04EA9" w:rsidRDefault="00C04EA9" w:rsidP="00C04EA9">
      <w:pPr>
        <w:pStyle w:val="Bibliography"/>
        <w:ind w:left="0" w:firstLine="0"/>
        <w:rPr>
          <w:lang w:val="en-GB"/>
        </w:rPr>
      </w:pPr>
      <w:r w:rsidRPr="00C04EA9">
        <w:rPr>
          <w:lang w:val="en-GB"/>
        </w:rPr>
        <w:t xml:space="preserve">Zedler JB, Kercher S. 2005. Wetland Resources: Status, Trends, Ecosystem Services, and Restorability. Annual Review of Environment and Resources </w:t>
      </w:r>
      <w:r w:rsidRPr="00C04EA9">
        <w:rPr>
          <w:b/>
          <w:bCs/>
          <w:lang w:val="en-GB"/>
        </w:rPr>
        <w:t>30</w:t>
      </w:r>
      <w:r w:rsidRPr="00C04EA9">
        <w:rPr>
          <w:lang w:val="en-GB"/>
        </w:rPr>
        <w:t>:39–74.</w:t>
      </w:r>
    </w:p>
    <w:p w14:paraId="43072659" w14:textId="2501BF7B" w:rsidR="00B54613" w:rsidRDefault="00B54613" w:rsidP="00C04EA9">
      <w:pPr>
        <w:spacing w:line="240" w:lineRule="auto"/>
        <w:jc w:val="left"/>
      </w:pPr>
      <w:r>
        <w:fldChar w:fldCharType="end"/>
      </w:r>
    </w:p>
    <w:p w14:paraId="3B9C4B8E" w14:textId="271C4354" w:rsidR="00B54613" w:rsidRDefault="00B54613" w:rsidP="00C04EA9"/>
    <w:p w14:paraId="2F33F39D" w14:textId="6D24A195" w:rsidR="00B54613" w:rsidRDefault="00B54613" w:rsidP="00C04EA9"/>
    <w:p w14:paraId="2E2752AF" w14:textId="1B3C233A" w:rsidR="00150116" w:rsidRDefault="001E337B" w:rsidP="00C04EA9">
      <w:pPr>
        <w:pStyle w:val="Heading1"/>
        <w:numPr>
          <w:ilvl w:val="0"/>
          <w:numId w:val="0"/>
        </w:numPr>
      </w:pPr>
      <w:r>
        <w:rPr>
          <w:noProof/>
        </w:rPr>
        <w:lastRenderedPageBreak/>
        <mc:AlternateContent>
          <mc:Choice Requires="wps">
            <w:drawing>
              <wp:anchor distT="0" distB="0" distL="114300" distR="114300" simplePos="0" relativeHeight="251670528" behindDoc="0" locked="0" layoutInCell="1" allowOverlap="1" wp14:anchorId="278E4979" wp14:editId="6DD2E46D">
                <wp:simplePos x="0" y="0"/>
                <wp:positionH relativeFrom="column">
                  <wp:posOffset>251460</wp:posOffset>
                </wp:positionH>
                <wp:positionV relativeFrom="paragraph">
                  <wp:posOffset>8344535</wp:posOffset>
                </wp:positionV>
                <wp:extent cx="5231130" cy="635"/>
                <wp:effectExtent l="0" t="0" r="1270" b="12065"/>
                <wp:wrapTopAndBottom/>
                <wp:docPr id="15" name="Text Box 15"/>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1A5A51F2" w14:textId="698887D8" w:rsidR="001E337B" w:rsidRDefault="001E337B" w:rsidP="001E337B">
                            <w:pPr>
                              <w:pStyle w:val="Caption"/>
                              <w:rPr>
                                <w:noProof/>
                              </w:rPr>
                            </w:pPr>
                            <w:r>
                              <w:t xml:space="preserve">Photo A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8E4979" id="Text Box 15" o:spid="_x0000_s1027" type="#_x0000_t202" style="position:absolute;left:0;text-align:left;margin-left:19.8pt;margin-top:657.05pt;width:411.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" stroked="f">
                <v:textbox style="mso-fit-shape-to-text:t" inset="0,0,0,0">
                  <w:txbxContent>
                    <w:p w14:paraId="1A5A51F2" w14:textId="698887D8" w:rsidR="001E337B" w:rsidRDefault="001E337B" w:rsidP="001E337B">
                      <w:pPr>
                        <w:pStyle w:val="Caption"/>
                        <w:rPr>
                          <w:noProof/>
                        </w:rPr>
                      </w:pPr>
                      <w:r>
                        <w:t xml:space="preserve">Photo A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v:textbox>
                <w10:wrap type="topAndBottom"/>
              </v:shape>
            </w:pict>
          </mc:Fallback>
        </mc:AlternateContent>
      </w:r>
      <w:r w:rsidR="00826736">
        <w:rPr>
          <w:noProof/>
        </w:rPr>
        <w:drawing>
          <wp:anchor distT="0" distB="0" distL="114300" distR="114300" simplePos="0" relativeHeight="251665408" behindDoc="1" locked="0" layoutInCell="1" allowOverlap="1" wp14:anchorId="119CB9C3" wp14:editId="1DFC71A2">
            <wp:simplePos x="0" y="0"/>
            <wp:positionH relativeFrom="column">
              <wp:posOffset>251460</wp:posOffset>
            </wp:positionH>
            <wp:positionV relativeFrom="paragraph">
              <wp:posOffset>4363720</wp:posOffset>
            </wp:positionV>
            <wp:extent cx="5231130" cy="3923665"/>
            <wp:effectExtent l="0" t="0" r="1270" b="635"/>
            <wp:wrapTopAndBottom/>
            <wp:docPr id="11" name="Picture 11"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826736">
        <w:rPr>
          <w:noProof/>
        </w:rPr>
        <w:drawing>
          <wp:anchor distT="0" distB="0" distL="114300" distR="114300" simplePos="0" relativeHeight="251664384" behindDoc="1" locked="0" layoutInCell="1" allowOverlap="1" wp14:anchorId="42F24B6C" wp14:editId="20EE1BFA">
            <wp:simplePos x="0" y="0"/>
            <wp:positionH relativeFrom="column">
              <wp:posOffset>254000</wp:posOffset>
            </wp:positionH>
            <wp:positionV relativeFrom="paragraph">
              <wp:posOffset>376555</wp:posOffset>
            </wp:positionV>
            <wp:extent cx="5231130" cy="3923665"/>
            <wp:effectExtent l="0" t="0" r="1270" b="635"/>
            <wp:wrapTopAndBottom/>
            <wp:docPr id="10" name="Picture 10"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5E9142A6" w:rsidRPr="559EFC6C">
        <w:t xml:space="preserve">Appendix </w:t>
      </w:r>
      <w:r w:rsidR="1337B1FD" w:rsidRPr="559EFC6C">
        <w:t>A</w:t>
      </w:r>
      <w:r w:rsidR="00150116">
        <w:t>: Photo</w:t>
      </w:r>
      <w:r>
        <w:t>s of Marsh Recession</w:t>
      </w:r>
    </w:p>
    <w:p w14:paraId="42F6060F" w14:textId="4DFE4B05" w:rsidR="0099294D" w:rsidRDefault="0099294D" w:rsidP="00C04EA9">
      <w:pPr>
        <w:pStyle w:val="Heading1"/>
        <w:numPr>
          <w:ilvl w:val="0"/>
          <w:numId w:val="0"/>
        </w:numPr>
        <w:rPr>
          <w:rFonts w:eastAsia="Times New Roman"/>
          <w:lang w:eastAsia="en-GB"/>
        </w:rPr>
      </w:pPr>
      <w:r w:rsidRPr="0099294D">
        <w:rPr>
          <w:rFonts w:eastAsia="Times New Roman"/>
          <w:lang w:eastAsia="en-GB"/>
        </w:rPr>
        <w:lastRenderedPageBreak/>
        <w:t>Appendix </w:t>
      </w:r>
      <w:r>
        <w:rPr>
          <w:rFonts w:eastAsia="Times New Roman"/>
          <w:lang w:eastAsia="en-GB"/>
        </w:rPr>
        <w:t>B</w:t>
      </w:r>
      <w:r w:rsidRPr="0099294D">
        <w:rPr>
          <w:rFonts w:eastAsia="Times New Roman"/>
          <w:lang w:eastAsia="en-GB"/>
        </w:rPr>
        <w:t>. Outcome Variables and Predictor Covariates </w:t>
      </w:r>
    </w:p>
    <w:p w14:paraId="735354B3" w14:textId="227ED587" w:rsidR="0099294D" w:rsidRPr="0099294D" w:rsidRDefault="0099294D" w:rsidP="00C04EA9">
      <w:pPr>
        <w:jc w:val="left"/>
        <w:rPr>
          <w:rFonts w:ascii="Segoe UI" w:hAnsi="Segoe UI" w:cs="Segoe UI"/>
          <w:sz w:val="18"/>
          <w:szCs w:val="18"/>
          <w:lang w:eastAsia="en-GB"/>
        </w:rPr>
      </w:pPr>
      <w:r w:rsidRPr="0099294D">
        <w:rPr>
          <w:sz w:val="24"/>
          <w:szCs w:val="24"/>
          <w:lang w:eastAsia="en-GB"/>
        </w:rPr>
        <w:t> </w:t>
      </w:r>
    </w:p>
    <w:p w14:paraId="034AC95B" w14:textId="109A1ECE" w:rsidR="00672345" w:rsidRDefault="00672345" w:rsidP="00C04EA9">
      <w:pPr>
        <w:pStyle w:val="Caption"/>
        <w:keepNext/>
      </w:pPr>
      <w:r>
        <w:t>Table B</w:t>
      </w:r>
      <w:r w:rsidR="00D63605">
        <w:fldChar w:fldCharType="begin"/>
      </w:r>
      <w:r w:rsidR="00D63605">
        <w:instrText xml:space="preserve"> SEQ Table \* ARABIC </w:instrText>
      </w:r>
      <w:r w:rsidR="00D63605">
        <w:fldChar w:fldCharType="separate"/>
      </w:r>
      <w:r>
        <w:rPr>
          <w:noProof/>
        </w:rPr>
        <w:t>1</w:t>
      </w:r>
      <w:r w:rsidR="00D63605">
        <w:rPr>
          <w:noProof/>
        </w:rPr>
        <w:fldChar w:fldCharType="end"/>
      </w:r>
      <w:r>
        <w:t xml:space="preserve">. </w:t>
      </w:r>
      <w:r w:rsidRPr="0099294D">
        <w:rPr>
          <w:lang w:eastAsia="en-GB"/>
        </w:rPr>
        <w:t>Quantitative and qualitative site-level and plot-level characteristics were generated for each surveyed compensation site, including both numeric and categorical data.   </w:t>
      </w:r>
    </w:p>
    <w:tbl>
      <w:tblPr>
        <w:tblW w:w="865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00"/>
        <w:gridCol w:w="5655"/>
      </w:tblGrid>
      <w:tr w:rsidR="0099294D" w:rsidRPr="001E337B" w14:paraId="2EDC6436"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EE53C67" w14:textId="77777777" w:rsidR="0099294D" w:rsidRPr="001E337B" w:rsidRDefault="0099294D" w:rsidP="00C04EA9">
            <w:pPr>
              <w:jc w:val="left"/>
              <w:rPr>
                <w:sz w:val="20"/>
                <w:szCs w:val="20"/>
                <w:lang w:eastAsia="en-GB"/>
              </w:rPr>
            </w:pPr>
            <w:r w:rsidRPr="001E337B">
              <w:rPr>
                <w:sz w:val="20"/>
                <w:szCs w:val="20"/>
                <w:lang w:eastAsia="en-GB"/>
              </w:rPr>
              <w:t>Characteristic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B4B327B" w14:textId="77777777" w:rsidR="0099294D" w:rsidRPr="001E337B" w:rsidRDefault="0099294D" w:rsidP="00C04EA9">
            <w:pPr>
              <w:jc w:val="left"/>
              <w:rPr>
                <w:sz w:val="20"/>
                <w:szCs w:val="20"/>
                <w:lang w:eastAsia="en-GB"/>
              </w:rPr>
            </w:pPr>
            <w:r w:rsidRPr="001E337B">
              <w:rPr>
                <w:sz w:val="20"/>
                <w:szCs w:val="20"/>
                <w:lang w:eastAsia="en-GB"/>
              </w:rPr>
              <w:t>Description </w:t>
            </w:r>
          </w:p>
        </w:tc>
      </w:tr>
      <w:tr w:rsidR="0099294D" w:rsidRPr="001E337B" w14:paraId="2AE864F8" w14:textId="77777777" w:rsidTr="00672345">
        <w:tc>
          <w:tcPr>
            <w:tcW w:w="8655" w:type="dxa"/>
            <w:gridSpan w:val="2"/>
            <w:tcBorders>
              <w:top w:val="single" w:sz="6" w:space="0" w:color="BFBFBF"/>
              <w:left w:val="single" w:sz="6" w:space="0" w:color="BFBFBF"/>
              <w:bottom w:val="single" w:sz="6" w:space="0" w:color="BFBFBF"/>
              <w:right w:val="single" w:sz="6" w:space="0" w:color="BFBFBF"/>
            </w:tcBorders>
            <w:shd w:val="clear" w:color="auto" w:fill="auto"/>
            <w:hideMark/>
          </w:tcPr>
          <w:p w14:paraId="57FD490D" w14:textId="77777777" w:rsidR="0099294D" w:rsidRPr="001E337B" w:rsidRDefault="0099294D" w:rsidP="00C04EA9">
            <w:pPr>
              <w:jc w:val="left"/>
              <w:rPr>
                <w:sz w:val="20"/>
                <w:szCs w:val="20"/>
                <w:lang w:eastAsia="en-GB"/>
              </w:rPr>
            </w:pPr>
            <w:r w:rsidRPr="001E337B">
              <w:rPr>
                <w:b/>
                <w:bCs/>
                <w:sz w:val="20"/>
                <w:szCs w:val="20"/>
                <w:lang w:eastAsia="en-GB"/>
              </w:rPr>
              <w:t>Outcome Variables</w:t>
            </w:r>
            <w:r w:rsidRPr="001E337B">
              <w:rPr>
                <w:sz w:val="20"/>
                <w:szCs w:val="20"/>
                <w:lang w:eastAsia="en-GB"/>
              </w:rPr>
              <w:t> </w:t>
            </w:r>
          </w:p>
        </w:tc>
      </w:tr>
      <w:tr w:rsidR="0099294D" w:rsidRPr="001E337B" w14:paraId="7C5477ED"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076517D" w14:textId="77777777" w:rsidR="0099294D" w:rsidRPr="001E337B" w:rsidRDefault="0099294D" w:rsidP="00C04EA9">
            <w:pPr>
              <w:jc w:val="left"/>
              <w:rPr>
                <w:sz w:val="20"/>
                <w:szCs w:val="20"/>
                <w:lang w:eastAsia="en-GB"/>
              </w:rPr>
            </w:pPr>
            <w:r w:rsidRPr="001E337B">
              <w:rPr>
                <w:sz w:val="20"/>
                <w:szCs w:val="20"/>
                <w:lang w:eastAsia="en-GB"/>
              </w:rPr>
              <w:t>Percent Recessed Marsh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4621089E" w14:textId="77777777" w:rsidR="0099294D" w:rsidRPr="001E337B" w:rsidRDefault="0099294D" w:rsidP="00C04EA9">
            <w:pPr>
              <w:jc w:val="left"/>
              <w:rPr>
                <w:sz w:val="20"/>
                <w:szCs w:val="20"/>
                <w:lang w:eastAsia="en-GB"/>
              </w:rPr>
            </w:pPr>
            <w:r w:rsidRPr="001E337B">
              <w:rPr>
                <w:sz w:val="20"/>
                <w:szCs w:val="20"/>
                <w:lang w:eastAsia="en-GB"/>
              </w:rPr>
              <w:t>The proportion of the intended marsh area that was no longer vegetated at the time of sampling. Based on field mapping. </w:t>
            </w:r>
          </w:p>
        </w:tc>
      </w:tr>
      <w:tr w:rsidR="0099294D" w:rsidRPr="001E337B" w14:paraId="449C270E"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4F89B9D4" w14:textId="77777777" w:rsidR="0099294D" w:rsidRPr="001E337B" w:rsidRDefault="0099294D" w:rsidP="00C04EA9">
            <w:pPr>
              <w:jc w:val="left"/>
              <w:rPr>
                <w:sz w:val="20"/>
                <w:szCs w:val="20"/>
                <w:lang w:eastAsia="en-GB"/>
              </w:rPr>
            </w:pPr>
            <w:r w:rsidRPr="001E337B">
              <w:rPr>
                <w:sz w:val="20"/>
                <w:szCs w:val="20"/>
                <w:lang w:eastAsia="en-GB"/>
              </w:rPr>
              <w:t>Relative Percent Nativ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1AAE83C" w14:textId="77777777" w:rsidR="0099294D" w:rsidRPr="001E337B" w:rsidRDefault="0099294D" w:rsidP="00C04EA9">
            <w:pPr>
              <w:jc w:val="left"/>
              <w:rPr>
                <w:sz w:val="20"/>
                <w:szCs w:val="20"/>
                <w:lang w:eastAsia="en-GB"/>
              </w:rPr>
            </w:pPr>
            <w:r w:rsidRPr="001E337B">
              <w:rPr>
                <w:sz w:val="20"/>
                <w:szCs w:val="20"/>
                <w:lang w:eastAsia="en-GB"/>
              </w:rPr>
              <w:t>The proportion of the vegetated percent cover represented by native species. </w:t>
            </w:r>
          </w:p>
        </w:tc>
      </w:tr>
      <w:tr w:rsidR="0099294D" w:rsidRPr="001E337B" w14:paraId="005A09A5"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593153C" w14:textId="61DA2513" w:rsidR="0099294D" w:rsidRPr="001E337B" w:rsidRDefault="0099294D" w:rsidP="00C04EA9">
            <w:pPr>
              <w:jc w:val="left"/>
              <w:rPr>
                <w:sz w:val="20"/>
                <w:szCs w:val="20"/>
                <w:lang w:eastAsia="en-GB"/>
              </w:rPr>
            </w:pPr>
            <w:r w:rsidRPr="001E337B">
              <w:rPr>
                <w:sz w:val="20"/>
                <w:szCs w:val="20"/>
                <w:lang w:eastAsia="en-GB"/>
              </w:rPr>
              <w:t xml:space="preserve">Richness </w:t>
            </w:r>
            <w:r w:rsidR="00672345" w:rsidRPr="001E337B">
              <w:rPr>
                <w:sz w:val="20"/>
                <w:szCs w:val="20"/>
                <w:lang w:eastAsia="en-GB"/>
              </w:rPr>
              <w:t>P</w:t>
            </w:r>
            <w:r w:rsidRPr="001E337B">
              <w:rPr>
                <w:sz w:val="20"/>
                <w:szCs w:val="20"/>
                <w:lang w:eastAsia="en-GB"/>
              </w:rPr>
              <w:t>er Plot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6A26DC5" w14:textId="493D5BC1" w:rsidR="0099294D" w:rsidRPr="001E337B" w:rsidRDefault="0099294D" w:rsidP="00C04EA9">
            <w:pPr>
              <w:jc w:val="left"/>
              <w:rPr>
                <w:sz w:val="20"/>
                <w:szCs w:val="20"/>
                <w:lang w:eastAsia="en-GB"/>
              </w:rPr>
            </w:pPr>
            <w:r w:rsidRPr="001E337B">
              <w:rPr>
                <w:sz w:val="20"/>
                <w:szCs w:val="20"/>
                <w:lang w:eastAsia="en-GB"/>
              </w:rPr>
              <w:t xml:space="preserve">The number of unique native </w:t>
            </w:r>
            <w:r w:rsidR="00672345" w:rsidRPr="001E337B">
              <w:rPr>
                <w:sz w:val="20"/>
                <w:szCs w:val="20"/>
                <w:lang w:eastAsia="en-GB"/>
              </w:rPr>
              <w:t xml:space="preserve">and non-native </w:t>
            </w:r>
            <w:r w:rsidRPr="001E337B">
              <w:rPr>
                <w:sz w:val="20"/>
                <w:szCs w:val="20"/>
                <w:lang w:eastAsia="en-GB"/>
              </w:rPr>
              <w:t>species in a plot. </w:t>
            </w:r>
          </w:p>
        </w:tc>
      </w:tr>
      <w:tr w:rsidR="0099294D" w:rsidRPr="001E337B" w14:paraId="79B88162" w14:textId="77777777" w:rsidTr="00672345">
        <w:tc>
          <w:tcPr>
            <w:tcW w:w="8655" w:type="dxa"/>
            <w:gridSpan w:val="2"/>
            <w:tcBorders>
              <w:top w:val="single" w:sz="6" w:space="0" w:color="BFBFBF"/>
              <w:left w:val="single" w:sz="6" w:space="0" w:color="BFBFBF"/>
              <w:bottom w:val="single" w:sz="6" w:space="0" w:color="BFBFBF"/>
              <w:right w:val="single" w:sz="6" w:space="0" w:color="BFBFBF"/>
            </w:tcBorders>
            <w:shd w:val="clear" w:color="auto" w:fill="auto"/>
            <w:hideMark/>
          </w:tcPr>
          <w:p w14:paraId="1930A1B6" w14:textId="77777777" w:rsidR="0099294D" w:rsidRPr="001E337B" w:rsidRDefault="0099294D" w:rsidP="00C04EA9">
            <w:pPr>
              <w:jc w:val="left"/>
              <w:rPr>
                <w:sz w:val="20"/>
                <w:szCs w:val="20"/>
                <w:lang w:eastAsia="en-GB"/>
              </w:rPr>
            </w:pPr>
            <w:r w:rsidRPr="001E337B">
              <w:rPr>
                <w:b/>
                <w:bCs/>
                <w:sz w:val="20"/>
                <w:szCs w:val="20"/>
                <w:lang w:eastAsia="en-GB"/>
              </w:rPr>
              <w:t>Predictor Covariates</w:t>
            </w:r>
            <w:r w:rsidRPr="001E337B">
              <w:rPr>
                <w:sz w:val="20"/>
                <w:szCs w:val="20"/>
                <w:lang w:eastAsia="en-GB"/>
              </w:rPr>
              <w:t> </w:t>
            </w:r>
          </w:p>
        </w:tc>
      </w:tr>
      <w:tr w:rsidR="0099294D" w:rsidRPr="001E337B" w14:paraId="26E4D22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64872A3" w14:textId="77777777" w:rsidR="0099294D" w:rsidRPr="001E337B" w:rsidRDefault="0099294D" w:rsidP="00C04EA9">
            <w:pPr>
              <w:jc w:val="left"/>
              <w:rPr>
                <w:sz w:val="20"/>
                <w:szCs w:val="20"/>
                <w:lang w:eastAsia="en-GB"/>
              </w:rPr>
            </w:pPr>
            <w:r w:rsidRPr="001E337B">
              <w:rPr>
                <w:sz w:val="20"/>
                <w:szCs w:val="20"/>
                <w:lang w:eastAsia="en-GB"/>
              </w:rPr>
              <w:t>Elevation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462A1C5" w14:textId="77777777" w:rsidR="0099294D" w:rsidRPr="001E337B" w:rsidRDefault="0099294D" w:rsidP="00C04EA9">
            <w:pPr>
              <w:jc w:val="left"/>
              <w:rPr>
                <w:sz w:val="20"/>
                <w:szCs w:val="20"/>
                <w:lang w:eastAsia="en-GB"/>
              </w:rPr>
            </w:pPr>
            <w:r w:rsidRPr="001E337B">
              <w:rPr>
                <w:sz w:val="20"/>
                <w:szCs w:val="20"/>
                <w:lang w:eastAsia="en-GB"/>
              </w:rPr>
              <w:t>Elevation derived from a publicly available LiDAR dataset (</w:t>
            </w:r>
            <w:proofErr w:type="spellStart"/>
            <w:r w:rsidRPr="001E337B">
              <w:rPr>
                <w:sz w:val="20"/>
                <w:szCs w:val="20"/>
                <w:lang w:eastAsia="en-GB"/>
              </w:rPr>
              <w:t>GeoBC</w:t>
            </w:r>
            <w:proofErr w:type="spellEnd"/>
            <w:r w:rsidRPr="001E337B">
              <w:rPr>
                <w:sz w:val="20"/>
                <w:szCs w:val="20"/>
                <w:lang w:eastAsia="en-GB"/>
              </w:rPr>
              <w:t>, 2021). For the marsh recession model, site-level mean elevation was used. For the relative percent native and native richness models, single point plot-level elevation was used. </w:t>
            </w:r>
          </w:p>
        </w:tc>
      </w:tr>
      <w:tr w:rsidR="0099294D" w:rsidRPr="001E337B" w14:paraId="2AB7DDDB"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35E852C" w14:textId="77777777" w:rsidR="0099294D" w:rsidRPr="001E337B" w:rsidRDefault="0099294D" w:rsidP="00C04EA9">
            <w:pPr>
              <w:jc w:val="left"/>
              <w:rPr>
                <w:sz w:val="20"/>
                <w:szCs w:val="20"/>
                <w:lang w:eastAsia="en-GB"/>
              </w:rPr>
            </w:pPr>
            <w:r w:rsidRPr="001E337B">
              <w:rPr>
                <w:sz w:val="20"/>
                <w:szCs w:val="20"/>
                <w:lang w:eastAsia="en-GB"/>
              </w:rPr>
              <w:t>Distance Upriver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4C27B782" w14:textId="77777777" w:rsidR="0099294D" w:rsidRPr="001E337B" w:rsidRDefault="0099294D" w:rsidP="00C04EA9">
            <w:pPr>
              <w:jc w:val="left"/>
              <w:rPr>
                <w:sz w:val="20"/>
                <w:szCs w:val="20"/>
                <w:lang w:eastAsia="en-GB"/>
              </w:rPr>
            </w:pPr>
            <w:r w:rsidRPr="001E337B">
              <w:rPr>
                <w:sz w:val="20"/>
                <w:szCs w:val="20"/>
                <w:lang w:eastAsia="en-GB"/>
              </w:rPr>
              <w:t>The channel distance from a standardized line across the Fraser delta front to each site or plot in km  </w:t>
            </w:r>
            <w:r w:rsidRPr="001E337B">
              <w:rPr>
                <w:sz w:val="20"/>
                <w:szCs w:val="20"/>
                <w:lang w:eastAsia="en-GB"/>
              </w:rPr>
              <w:br/>
              <w:t>(See supplemental materials) </w:t>
            </w:r>
          </w:p>
        </w:tc>
      </w:tr>
      <w:tr w:rsidR="0099294D" w:rsidRPr="001E337B" w14:paraId="6F2E3950"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6AC6D60D" w14:textId="77777777" w:rsidR="0099294D" w:rsidRPr="001E337B" w:rsidRDefault="0099294D" w:rsidP="00C04EA9">
            <w:pPr>
              <w:jc w:val="left"/>
              <w:rPr>
                <w:sz w:val="20"/>
                <w:szCs w:val="20"/>
                <w:lang w:eastAsia="en-GB"/>
              </w:rPr>
            </w:pPr>
            <w:r w:rsidRPr="001E337B">
              <w:rPr>
                <w:sz w:val="20"/>
                <w:szCs w:val="20"/>
                <w:lang w:eastAsia="en-GB"/>
              </w:rPr>
              <w:t>Arm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90E931A" w14:textId="186804C2" w:rsidR="0099294D" w:rsidRPr="001E337B" w:rsidRDefault="0099294D" w:rsidP="00C04EA9">
            <w:pPr>
              <w:jc w:val="left"/>
              <w:rPr>
                <w:sz w:val="20"/>
                <w:szCs w:val="20"/>
                <w:lang w:eastAsia="en-GB"/>
              </w:rPr>
            </w:pPr>
            <w:r w:rsidRPr="001E337B">
              <w:rPr>
                <w:sz w:val="20"/>
                <w:szCs w:val="20"/>
                <w:lang w:eastAsia="en-GB"/>
              </w:rPr>
              <w:t>Indicates which arm of the Fraser River the marsh occurs in, either the North Arm or the Main Arm (South Arm). </w:t>
            </w:r>
            <w:r w:rsidR="00C04EA9" w:rsidRPr="001E337B">
              <w:rPr>
                <w:sz w:val="20"/>
                <w:szCs w:val="20"/>
                <w:lang w:eastAsia="en-GB"/>
              </w:rPr>
              <w:t xml:space="preserve"> </w:t>
            </w:r>
          </w:p>
        </w:tc>
      </w:tr>
      <w:tr w:rsidR="0099294D" w:rsidRPr="001E337B" w14:paraId="4FDF9687"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B59AF57" w14:textId="77777777" w:rsidR="0099294D" w:rsidRPr="001E337B" w:rsidRDefault="0099294D" w:rsidP="00C04EA9">
            <w:pPr>
              <w:jc w:val="left"/>
              <w:rPr>
                <w:sz w:val="20"/>
                <w:szCs w:val="20"/>
                <w:lang w:eastAsia="en-GB"/>
              </w:rPr>
            </w:pPr>
            <w:r w:rsidRPr="001E337B">
              <w:rPr>
                <w:sz w:val="20"/>
                <w:szCs w:val="20"/>
                <w:lang w:eastAsia="en-GB"/>
              </w:rPr>
              <w:t>Channel Proximity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AA8916C" w14:textId="77777777" w:rsidR="0099294D" w:rsidRPr="001E337B" w:rsidRDefault="0099294D" w:rsidP="00C04EA9">
            <w:pPr>
              <w:jc w:val="left"/>
              <w:rPr>
                <w:sz w:val="20"/>
                <w:szCs w:val="20"/>
                <w:lang w:eastAsia="en-GB"/>
              </w:rPr>
            </w:pPr>
            <w:r w:rsidRPr="001E337B">
              <w:rPr>
                <w:sz w:val="20"/>
                <w:szCs w:val="20"/>
                <w:lang w:eastAsia="en-GB"/>
              </w:rPr>
              <w:t>The least distance from a plot centre to a major channel, measured using the GRASS toolbox in QGIS (GRASS 7.8.6; QGIS 3.20). </w:t>
            </w:r>
          </w:p>
        </w:tc>
      </w:tr>
      <w:tr w:rsidR="0099294D" w:rsidRPr="001E337B" w14:paraId="34F3BC9C"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4F9E9F05" w14:textId="77777777" w:rsidR="0099294D" w:rsidRPr="001E337B" w:rsidRDefault="0099294D" w:rsidP="00C04EA9">
            <w:pPr>
              <w:jc w:val="left"/>
              <w:rPr>
                <w:sz w:val="20"/>
                <w:szCs w:val="20"/>
                <w:lang w:eastAsia="en-GB"/>
              </w:rPr>
            </w:pPr>
            <w:r w:rsidRPr="001E337B">
              <w:rPr>
                <w:sz w:val="20"/>
                <w:szCs w:val="20"/>
                <w:lang w:eastAsia="en-GB"/>
              </w:rPr>
              <w:t>Referenc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34764D3" w14:textId="77777777" w:rsidR="0099294D" w:rsidRPr="001E337B" w:rsidRDefault="0099294D" w:rsidP="00C04EA9">
            <w:pPr>
              <w:jc w:val="left"/>
              <w:rPr>
                <w:sz w:val="20"/>
                <w:szCs w:val="20"/>
                <w:lang w:eastAsia="en-GB"/>
              </w:rPr>
            </w:pPr>
            <w:r w:rsidRPr="001E337B">
              <w:rPr>
                <w:sz w:val="20"/>
                <w:szCs w:val="20"/>
                <w:lang w:eastAsia="en-GB"/>
              </w:rPr>
              <w:t>Indicates whether the site is a created marsh or a reference (natural) marsh. </w:t>
            </w:r>
          </w:p>
        </w:tc>
      </w:tr>
      <w:tr w:rsidR="0099294D" w:rsidRPr="001E337B" w14:paraId="0F5A3F1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05976ADE" w14:textId="77777777" w:rsidR="0099294D" w:rsidRPr="001E337B" w:rsidRDefault="0099294D" w:rsidP="00C04EA9">
            <w:pPr>
              <w:jc w:val="left"/>
              <w:rPr>
                <w:sz w:val="20"/>
                <w:szCs w:val="20"/>
                <w:lang w:eastAsia="en-GB"/>
              </w:rPr>
            </w:pPr>
            <w:r w:rsidRPr="001E337B">
              <w:rPr>
                <w:sz w:val="20"/>
                <w:szCs w:val="20"/>
                <w:lang w:eastAsia="en-GB"/>
              </w:rPr>
              <w:t>Inland Basin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CEB70FC" w14:textId="77777777" w:rsidR="0099294D" w:rsidRPr="001E337B" w:rsidRDefault="0099294D" w:rsidP="00C04EA9">
            <w:pPr>
              <w:jc w:val="left"/>
              <w:rPr>
                <w:sz w:val="20"/>
                <w:szCs w:val="20"/>
                <w:lang w:eastAsia="en-GB"/>
              </w:rPr>
            </w:pPr>
            <w:r w:rsidRPr="001E337B">
              <w:rPr>
                <w:sz w:val="20"/>
                <w:szCs w:val="20"/>
                <w:lang w:eastAsia="en-GB"/>
              </w:rPr>
              <w:t>Distinguishes between inland created marshes and those directly on the river edge, exposed to riverine forces. </w:t>
            </w:r>
          </w:p>
        </w:tc>
      </w:tr>
      <w:tr w:rsidR="0099294D" w:rsidRPr="001E337B" w14:paraId="260F3FCF"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14329957" w14:textId="77777777" w:rsidR="0099294D" w:rsidRPr="001E337B" w:rsidRDefault="0099294D" w:rsidP="00C04EA9">
            <w:pPr>
              <w:jc w:val="left"/>
              <w:rPr>
                <w:sz w:val="20"/>
                <w:szCs w:val="20"/>
                <w:lang w:eastAsia="en-GB"/>
              </w:rPr>
            </w:pPr>
            <w:r w:rsidRPr="001E337B">
              <w:rPr>
                <w:sz w:val="20"/>
                <w:szCs w:val="20"/>
                <w:lang w:eastAsia="en-GB"/>
              </w:rPr>
              <w:t>Project Ag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431657C" w14:textId="77777777" w:rsidR="0099294D" w:rsidRPr="001E337B" w:rsidRDefault="0099294D" w:rsidP="00C04EA9">
            <w:pPr>
              <w:jc w:val="left"/>
              <w:rPr>
                <w:sz w:val="20"/>
                <w:szCs w:val="20"/>
                <w:lang w:eastAsia="en-GB"/>
              </w:rPr>
            </w:pPr>
            <w:r w:rsidRPr="001E337B">
              <w:rPr>
                <w:sz w:val="20"/>
                <w:szCs w:val="20"/>
                <w:lang w:eastAsia="en-GB"/>
              </w:rPr>
              <w:t>Years since project completion at time of sampling. </w:t>
            </w:r>
          </w:p>
        </w:tc>
      </w:tr>
      <w:tr w:rsidR="0099294D" w:rsidRPr="001E337B" w14:paraId="3CBF134E"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20FA21F" w14:textId="77777777" w:rsidR="0099294D" w:rsidRPr="001E337B" w:rsidRDefault="0099294D" w:rsidP="00C04EA9">
            <w:pPr>
              <w:jc w:val="left"/>
              <w:rPr>
                <w:sz w:val="20"/>
                <w:szCs w:val="20"/>
                <w:lang w:eastAsia="en-GB"/>
              </w:rPr>
            </w:pPr>
            <w:r w:rsidRPr="001E337B">
              <w:rPr>
                <w:sz w:val="20"/>
                <w:szCs w:val="20"/>
                <w:lang w:eastAsia="en-GB"/>
              </w:rPr>
              <w:t>Percent Edg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CCB4266" w14:textId="77777777" w:rsidR="0099294D" w:rsidRPr="001E337B" w:rsidRDefault="0099294D" w:rsidP="00C04EA9">
            <w:pPr>
              <w:jc w:val="left"/>
              <w:rPr>
                <w:sz w:val="20"/>
                <w:szCs w:val="20"/>
                <w:lang w:eastAsia="en-GB"/>
              </w:rPr>
            </w:pPr>
            <w:r w:rsidRPr="001E337B">
              <w:rPr>
                <w:sz w:val="20"/>
                <w:szCs w:val="20"/>
                <w:lang w:eastAsia="en-GB"/>
              </w:rPr>
              <w:t>The proportion of a project area that is within 5 m of the channel edge, measured using QGIS measurement tools. </w:t>
            </w:r>
          </w:p>
        </w:tc>
      </w:tr>
      <w:tr w:rsidR="0099294D" w:rsidRPr="001E337B" w14:paraId="3B129A1F"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09545F6C" w14:textId="77777777" w:rsidR="0099294D" w:rsidRPr="001E337B" w:rsidRDefault="0099294D" w:rsidP="00C04EA9">
            <w:pPr>
              <w:jc w:val="left"/>
              <w:rPr>
                <w:sz w:val="20"/>
                <w:szCs w:val="20"/>
                <w:lang w:eastAsia="en-GB"/>
              </w:rPr>
            </w:pPr>
            <w:r w:rsidRPr="001E337B">
              <w:rPr>
                <w:sz w:val="20"/>
                <w:szCs w:val="20"/>
                <w:lang w:eastAsia="en-GB"/>
              </w:rPr>
              <w:t>Siz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04DD5BAC" w14:textId="77777777" w:rsidR="0099294D" w:rsidRPr="001E337B" w:rsidRDefault="0099294D" w:rsidP="00C04EA9">
            <w:pPr>
              <w:jc w:val="left"/>
              <w:rPr>
                <w:sz w:val="20"/>
                <w:szCs w:val="20"/>
                <w:lang w:eastAsia="en-GB"/>
              </w:rPr>
            </w:pPr>
            <w:r w:rsidRPr="001E337B">
              <w:rPr>
                <w:sz w:val="20"/>
                <w:szCs w:val="20"/>
                <w:lang w:eastAsia="en-GB"/>
              </w:rPr>
              <w:t>The total project area in m</w:t>
            </w:r>
            <w:r w:rsidRPr="001E337B">
              <w:rPr>
                <w:sz w:val="20"/>
                <w:szCs w:val="20"/>
                <w:vertAlign w:val="superscript"/>
                <w:lang w:eastAsia="en-GB"/>
              </w:rPr>
              <w:t>2</w:t>
            </w:r>
            <w:r w:rsidRPr="001E337B">
              <w:rPr>
                <w:sz w:val="20"/>
                <w:szCs w:val="20"/>
                <w:lang w:eastAsia="en-GB"/>
              </w:rPr>
              <w:t> </w:t>
            </w:r>
          </w:p>
        </w:tc>
      </w:tr>
      <w:tr w:rsidR="0099294D" w:rsidRPr="001E337B" w14:paraId="568FD6D6"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3AF596C" w14:textId="77777777" w:rsidR="0099294D" w:rsidRPr="001E337B" w:rsidRDefault="0099294D" w:rsidP="00C04EA9">
            <w:pPr>
              <w:jc w:val="left"/>
              <w:rPr>
                <w:sz w:val="20"/>
                <w:szCs w:val="20"/>
                <w:lang w:eastAsia="en-GB"/>
              </w:rPr>
            </w:pPr>
            <w:r w:rsidRPr="001E337B">
              <w:rPr>
                <w:sz w:val="20"/>
                <w:szCs w:val="20"/>
                <w:lang w:eastAsia="en-GB"/>
              </w:rPr>
              <w:t>Shear Boom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09066CFD" w14:textId="77777777" w:rsidR="0099294D" w:rsidRPr="001E337B" w:rsidRDefault="0099294D" w:rsidP="00C04EA9">
            <w:pPr>
              <w:jc w:val="left"/>
              <w:rPr>
                <w:sz w:val="20"/>
                <w:szCs w:val="20"/>
                <w:lang w:eastAsia="en-GB"/>
              </w:rPr>
            </w:pPr>
            <w:r w:rsidRPr="001E337B">
              <w:rPr>
                <w:sz w:val="20"/>
                <w:szCs w:val="20"/>
                <w:lang w:eastAsia="en-GB"/>
              </w:rPr>
              <w:t>Indicates whether a functioning shear boom shore protection structure was in place at time of sampling. </w:t>
            </w:r>
          </w:p>
        </w:tc>
      </w:tr>
      <w:tr w:rsidR="0099294D" w:rsidRPr="001E337B" w14:paraId="49482BA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6731C108" w14:textId="77777777" w:rsidR="0099294D" w:rsidRPr="001E337B" w:rsidRDefault="0099294D" w:rsidP="00C04EA9">
            <w:pPr>
              <w:jc w:val="left"/>
              <w:rPr>
                <w:sz w:val="20"/>
                <w:szCs w:val="20"/>
                <w:lang w:eastAsia="en-GB"/>
              </w:rPr>
            </w:pPr>
            <w:r w:rsidRPr="001E337B">
              <w:rPr>
                <w:sz w:val="20"/>
                <w:szCs w:val="20"/>
                <w:lang w:eastAsia="en-GB"/>
              </w:rPr>
              <w:t>Offshore Structur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AC74252" w14:textId="77777777" w:rsidR="0099294D" w:rsidRPr="001E337B" w:rsidRDefault="0099294D" w:rsidP="00C04EA9">
            <w:pPr>
              <w:jc w:val="left"/>
              <w:rPr>
                <w:sz w:val="20"/>
                <w:szCs w:val="20"/>
                <w:lang w:eastAsia="en-GB"/>
              </w:rPr>
            </w:pPr>
            <w:r w:rsidRPr="001E337B">
              <w:rPr>
                <w:sz w:val="20"/>
                <w:szCs w:val="20"/>
                <w:lang w:eastAsia="en-GB"/>
              </w:rPr>
              <w:t>Indicates whether other offshore structures like docks, log storage booms, etc., are present as these could also mitigate wave energy. </w:t>
            </w:r>
          </w:p>
        </w:tc>
      </w:tr>
      <w:tr w:rsidR="0099294D" w:rsidRPr="001E337B" w14:paraId="58BA0198"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70BF0320" w14:textId="77777777" w:rsidR="0099294D" w:rsidRPr="001E337B" w:rsidRDefault="0099294D" w:rsidP="00C04EA9">
            <w:pPr>
              <w:jc w:val="left"/>
              <w:rPr>
                <w:sz w:val="20"/>
                <w:szCs w:val="20"/>
                <w:lang w:eastAsia="en-GB"/>
              </w:rPr>
            </w:pPr>
            <w:r w:rsidRPr="001E337B">
              <w:rPr>
                <w:sz w:val="20"/>
                <w:szCs w:val="20"/>
                <w:lang w:eastAsia="en-GB"/>
              </w:rPr>
              <w:t>Log Fenc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AE7C694" w14:textId="77777777" w:rsidR="0099294D" w:rsidRPr="001E337B" w:rsidRDefault="0099294D" w:rsidP="00C04EA9">
            <w:pPr>
              <w:jc w:val="left"/>
              <w:rPr>
                <w:sz w:val="20"/>
                <w:szCs w:val="20"/>
                <w:lang w:eastAsia="en-GB"/>
              </w:rPr>
            </w:pPr>
            <w:r w:rsidRPr="001E337B">
              <w:rPr>
                <w:sz w:val="20"/>
                <w:szCs w:val="20"/>
                <w:lang w:eastAsia="en-GB"/>
              </w:rPr>
              <w:t>Indicates the presence of a debris control structure, typically placed at the front of protected inland basin designs. </w:t>
            </w:r>
          </w:p>
        </w:tc>
      </w:tr>
    </w:tbl>
    <w:p w14:paraId="7D140361" w14:textId="61195918" w:rsidR="00150116" w:rsidRDefault="00150116" w:rsidP="00C04EA9"/>
    <w:p w14:paraId="15C4CF5F" w14:textId="6D2022A9" w:rsidR="00150116" w:rsidRDefault="00150116" w:rsidP="00C04EA9"/>
    <w:p w14:paraId="04DEAF40" w14:textId="6DF5D57B" w:rsidR="001E337B" w:rsidRDefault="001E337B" w:rsidP="00C04EA9"/>
    <w:p w14:paraId="0B0BC879" w14:textId="5E1675F0" w:rsidR="001E337B" w:rsidRDefault="001E337B" w:rsidP="00C04EA9"/>
    <w:p w14:paraId="1EB769EE" w14:textId="7D679EF5" w:rsidR="001E337B" w:rsidRDefault="001E337B" w:rsidP="00C04EA9"/>
    <w:p w14:paraId="0B4A127F" w14:textId="33B43E6C" w:rsidR="001E337B" w:rsidRDefault="001E337B" w:rsidP="00C04EA9"/>
    <w:p w14:paraId="24CB7620" w14:textId="77777777" w:rsidR="001E337B" w:rsidRDefault="001E337B" w:rsidP="00C04EA9"/>
    <w:p w14:paraId="47B28263" w14:textId="134C682C" w:rsidR="00150116" w:rsidRDefault="00150116" w:rsidP="00C04EA9"/>
    <w:p w14:paraId="212B8E78" w14:textId="067C6E9F" w:rsidR="00150116" w:rsidRDefault="00150116" w:rsidP="00C04EA9"/>
    <w:p w14:paraId="2C5C457E" w14:textId="08CD325B" w:rsidR="00150116" w:rsidRDefault="00150116" w:rsidP="00C04EA9"/>
    <w:p w14:paraId="4311887A" w14:textId="77777777" w:rsidR="00672345" w:rsidRDefault="00672345" w:rsidP="00C04EA9"/>
    <w:p w14:paraId="16133FC7" w14:textId="6FEE867A" w:rsidR="00150116" w:rsidRDefault="00150116" w:rsidP="00C04EA9"/>
    <w:p w14:paraId="3505EB12" w14:textId="5A46DF77" w:rsidR="009127CF" w:rsidRDefault="009127CF" w:rsidP="00C04EA9">
      <w:pPr>
        <w:pStyle w:val="Heading1"/>
        <w:numPr>
          <w:ilvl w:val="0"/>
          <w:numId w:val="0"/>
        </w:numPr>
        <w:rPr>
          <w:rFonts w:eastAsia="Times New Roman"/>
          <w:lang w:eastAsia="en-GB"/>
        </w:rPr>
      </w:pPr>
      <w:r>
        <w:rPr>
          <w:rFonts w:eastAsia="Times New Roman"/>
          <w:lang w:eastAsia="en-GB"/>
        </w:rPr>
        <w:br w:type="page"/>
      </w:r>
      <w:r w:rsidR="00AA7C40">
        <w:rPr>
          <w:rFonts w:eastAsia="Times New Roman"/>
          <w:b w:val="0"/>
          <w:bCs w:val="0"/>
          <w:noProof/>
          <w:lang w:eastAsia="en-GB"/>
        </w:rPr>
        <w:lastRenderedPageBreak/>
        <w:drawing>
          <wp:anchor distT="0" distB="0" distL="114300" distR="114300" simplePos="0" relativeHeight="251747328" behindDoc="0" locked="0" layoutInCell="1" allowOverlap="1" wp14:anchorId="14BD4505" wp14:editId="79B6890B">
            <wp:simplePos x="0" y="0"/>
            <wp:positionH relativeFrom="column">
              <wp:posOffset>2775585</wp:posOffset>
            </wp:positionH>
            <wp:positionV relativeFrom="paragraph">
              <wp:posOffset>477716</wp:posOffset>
            </wp:positionV>
            <wp:extent cx="2339975" cy="184721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a:extLst>
                        <a:ext uri="{28A0092B-C50C-407E-A947-70E740481C1C}">
                          <a14:useLocalDpi xmlns:a14="http://schemas.microsoft.com/office/drawing/2010/main" val="0"/>
                        </a:ext>
                      </a:extLst>
                    </a:blip>
                    <a:srcRect t="21042"/>
                    <a:stretch/>
                  </pic:blipFill>
                  <pic:spPr bwMode="auto">
                    <a:xfrm>
                      <a:off x="0" y="0"/>
                      <a:ext cx="2339975" cy="1847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7C40">
        <w:rPr>
          <w:rFonts w:eastAsia="Times New Roman"/>
          <w:noProof/>
          <w:lang w:eastAsia="en-GB"/>
        </w:rPr>
        <w:drawing>
          <wp:anchor distT="0" distB="0" distL="114300" distR="114300" simplePos="0" relativeHeight="251745280" behindDoc="0" locked="0" layoutInCell="1" allowOverlap="1" wp14:anchorId="5A04CC01" wp14:editId="7BB9AEB9">
            <wp:simplePos x="0" y="0"/>
            <wp:positionH relativeFrom="column">
              <wp:posOffset>430872</wp:posOffset>
            </wp:positionH>
            <wp:positionV relativeFrom="paragraph">
              <wp:posOffset>477716</wp:posOffset>
            </wp:positionV>
            <wp:extent cx="2339975" cy="1875155"/>
            <wp:effectExtent l="0" t="0" r="0" b="444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5">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lang w:eastAsia="en-GB"/>
        </w:rPr>
        <w:t>Appendix C. Marsh Recession Model Visualizations</w:t>
      </w:r>
    </w:p>
    <w:p w14:paraId="3F17E383" w14:textId="209E81B0" w:rsidR="009127CF" w:rsidRDefault="00AA7C40" w:rsidP="00C04EA9">
      <w:pPr>
        <w:rPr>
          <w:lang w:eastAsia="en-GB"/>
        </w:rPr>
      </w:pPr>
      <w:r>
        <w:rPr>
          <w:rFonts w:eastAsia="Times New Roman"/>
          <w:b/>
          <w:bCs/>
          <w:noProof/>
          <w:color w:val="000000" w:themeColor="text1"/>
          <w:sz w:val="32"/>
          <w:szCs w:val="32"/>
          <w:lang w:eastAsia="en-GB"/>
        </w:rPr>
        <w:drawing>
          <wp:anchor distT="0" distB="0" distL="114300" distR="114300" simplePos="0" relativeHeight="251716608" behindDoc="0" locked="0" layoutInCell="1" allowOverlap="1" wp14:anchorId="4258A8C7" wp14:editId="1E3A0D3D">
            <wp:simplePos x="0" y="0"/>
            <wp:positionH relativeFrom="column">
              <wp:posOffset>2841625</wp:posOffset>
            </wp:positionH>
            <wp:positionV relativeFrom="paragraph">
              <wp:posOffset>5386070</wp:posOffset>
            </wp:positionV>
            <wp:extent cx="2339975" cy="2339975"/>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2512" behindDoc="0" locked="0" layoutInCell="1" allowOverlap="1" wp14:anchorId="35285238" wp14:editId="21848D1A">
            <wp:simplePos x="0" y="0"/>
            <wp:positionH relativeFrom="column">
              <wp:posOffset>492125</wp:posOffset>
            </wp:positionH>
            <wp:positionV relativeFrom="paragraph">
              <wp:posOffset>5372100</wp:posOffset>
            </wp:positionV>
            <wp:extent cx="2339975" cy="2339975"/>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8656" behindDoc="0" locked="0" layoutInCell="1" allowOverlap="1" wp14:anchorId="742EB734" wp14:editId="53B0856D">
            <wp:simplePos x="0" y="0"/>
            <wp:positionH relativeFrom="column">
              <wp:posOffset>2813050</wp:posOffset>
            </wp:positionH>
            <wp:positionV relativeFrom="paragraph">
              <wp:posOffset>3416935</wp:posOffset>
            </wp:positionV>
            <wp:extent cx="2339975" cy="233997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8">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3536" behindDoc="0" locked="0" layoutInCell="1" allowOverlap="1" wp14:anchorId="146CE15E" wp14:editId="0448FEA9">
            <wp:simplePos x="0" y="0"/>
            <wp:positionH relativeFrom="column">
              <wp:posOffset>464185</wp:posOffset>
            </wp:positionH>
            <wp:positionV relativeFrom="paragraph">
              <wp:posOffset>3416935</wp:posOffset>
            </wp:positionV>
            <wp:extent cx="2339975" cy="233997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9680" behindDoc="0" locked="0" layoutInCell="1" allowOverlap="1" wp14:anchorId="148C337E" wp14:editId="5F89C206">
            <wp:simplePos x="0" y="0"/>
            <wp:positionH relativeFrom="column">
              <wp:posOffset>2799080</wp:posOffset>
            </wp:positionH>
            <wp:positionV relativeFrom="paragraph">
              <wp:posOffset>1588135</wp:posOffset>
            </wp:positionV>
            <wp:extent cx="2339975" cy="2339975"/>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14560" behindDoc="0" locked="0" layoutInCell="1" allowOverlap="1" wp14:anchorId="3C3AACAA" wp14:editId="71B64527">
            <wp:simplePos x="0" y="0"/>
            <wp:positionH relativeFrom="column">
              <wp:posOffset>464185</wp:posOffset>
            </wp:positionH>
            <wp:positionV relativeFrom="paragraph">
              <wp:posOffset>1574165</wp:posOffset>
            </wp:positionV>
            <wp:extent cx="2339975" cy="2339975"/>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1">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C04EA9">
        <w:rPr>
          <w:noProof/>
        </w:rPr>
        <mc:AlternateContent>
          <mc:Choice Requires="wps">
            <w:drawing>
              <wp:anchor distT="0" distB="0" distL="114300" distR="114300" simplePos="0" relativeHeight="251715584" behindDoc="0" locked="0" layoutInCell="1" allowOverlap="1" wp14:anchorId="0B0B56B3" wp14:editId="7BE21310">
                <wp:simplePos x="0" y="0"/>
                <wp:positionH relativeFrom="column">
                  <wp:posOffset>355600</wp:posOffset>
                </wp:positionH>
                <wp:positionV relativeFrom="paragraph">
                  <wp:posOffset>7905750</wp:posOffset>
                </wp:positionV>
                <wp:extent cx="5156200" cy="685800"/>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5156200" cy="685800"/>
                        </a:xfrm>
                        <a:prstGeom prst="rect">
                          <a:avLst/>
                        </a:prstGeom>
                        <a:solidFill>
                          <a:prstClr val="white"/>
                        </a:solidFill>
                        <a:ln>
                          <a:noFill/>
                        </a:ln>
                      </wps:spPr>
                      <wps:txbx>
                        <w:txbxContent>
                          <w:p w14:paraId="31C03033" w14:textId="712D8093" w:rsidR="009127CF" w:rsidRPr="00C04EA9" w:rsidRDefault="009127CF" w:rsidP="00C04EA9">
                            <w:pPr>
                              <w:pStyle w:val="Caption"/>
                            </w:pPr>
                            <w:r w:rsidRPr="00C04EA9">
                              <w:t xml:space="preserve">Figure C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w:t>
                            </w:r>
                            <w:r w:rsidR="00C04EA9" w:rsidRPr="00C04EA9">
                              <w:t xml:space="preserve">This and all subsequent plots in Appendices C-F were created using </w:t>
                            </w:r>
                            <w:proofErr w:type="spellStart"/>
                            <w:r w:rsidR="00C04EA9" w:rsidRPr="00C04EA9">
                              <w:t>visreg</w:t>
                            </w:r>
                            <w:proofErr w:type="spellEnd"/>
                            <w:r w:rsidR="00C04EA9" w:rsidRPr="00C04EA9">
                              <w:t xml:space="preserve"> package in R (</w:t>
                            </w:r>
                            <w:proofErr w:type="spellStart"/>
                            <w:r w:rsidR="00C04EA9" w:rsidRPr="00C04EA9">
                              <w:t>visreg</w:t>
                            </w:r>
                            <w:proofErr w:type="spellEnd"/>
                            <w:r w:rsidR="00C04EA9" w:rsidRPr="00C04EA9">
                              <w:t>, ‘</w:t>
                            </w:r>
                            <w:proofErr w:type="spellStart"/>
                            <w:r w:rsidR="00C04EA9" w:rsidRPr="00C04EA9">
                              <w:t>visreg</w:t>
                            </w:r>
                            <w:proofErr w:type="spellEnd"/>
                            <w:r w:rsidR="00C04EA9" w:rsidRPr="00C04EA9">
                              <w:t xml:space="preserve">’ package; </w:t>
                            </w:r>
                            <w:r w:rsidR="00C04EA9" w:rsidRPr="00C04EA9">
                              <w:fldChar w:fldCharType="begin"/>
                            </w:r>
                            <w:r w:rsidR="00C04EA9"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00C04EA9" w:rsidRPr="00C04EA9">
                              <w:fldChar w:fldCharType="separate"/>
                            </w:r>
                            <w:proofErr w:type="spellStart"/>
                            <w:r w:rsidR="00C04EA9" w:rsidRPr="00C04EA9">
                              <w:t>Breheny</w:t>
                            </w:r>
                            <w:proofErr w:type="spellEnd"/>
                            <w:r w:rsidR="00C04EA9" w:rsidRPr="00C04EA9">
                              <w:t xml:space="preserve"> &amp; Burchett 2017)</w:t>
                            </w:r>
                            <w:r w:rsidR="00C04EA9"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B56B3" id="Text Box 26" o:spid="_x0000_s1028" type="#_x0000_t202" style="position:absolute;left:0;text-align:left;margin-left:28pt;margin-top:622.5pt;width:406pt;height:5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" stroked="f">
                <v:textbox inset="0,0,0,0">
                  <w:txbxContent>
                    <w:p w14:paraId="31C03033" w14:textId="712D8093" w:rsidR="009127CF" w:rsidRPr="00C04EA9" w:rsidRDefault="009127CF" w:rsidP="00C04EA9">
                      <w:pPr>
                        <w:pStyle w:val="Caption"/>
                      </w:pPr>
                      <w:r w:rsidRPr="00C04EA9">
                        <w:t xml:space="preserve">Figure C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w:t>
                      </w:r>
                      <w:r w:rsidR="00C04EA9" w:rsidRPr="00C04EA9">
                        <w:t xml:space="preserve">This and all subsequent plots in Appendices C-F were created using </w:t>
                      </w:r>
                      <w:proofErr w:type="spellStart"/>
                      <w:r w:rsidR="00C04EA9" w:rsidRPr="00C04EA9">
                        <w:t>visreg</w:t>
                      </w:r>
                      <w:proofErr w:type="spellEnd"/>
                      <w:r w:rsidR="00C04EA9" w:rsidRPr="00C04EA9">
                        <w:t xml:space="preserve"> package in R (</w:t>
                      </w:r>
                      <w:proofErr w:type="spellStart"/>
                      <w:r w:rsidR="00C04EA9" w:rsidRPr="00C04EA9">
                        <w:t>visreg</w:t>
                      </w:r>
                      <w:proofErr w:type="spellEnd"/>
                      <w:r w:rsidR="00C04EA9" w:rsidRPr="00C04EA9">
                        <w:t>, ‘</w:t>
                      </w:r>
                      <w:proofErr w:type="spellStart"/>
                      <w:r w:rsidR="00C04EA9" w:rsidRPr="00C04EA9">
                        <w:t>visreg</w:t>
                      </w:r>
                      <w:proofErr w:type="spellEnd"/>
                      <w:r w:rsidR="00C04EA9" w:rsidRPr="00C04EA9">
                        <w:t xml:space="preserve">’ package; </w:t>
                      </w:r>
                      <w:r w:rsidR="00C04EA9" w:rsidRPr="00C04EA9">
                        <w:fldChar w:fldCharType="begin"/>
                      </w:r>
                      <w:r w:rsidR="00C04EA9"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00C04EA9" w:rsidRPr="00C04EA9">
                        <w:fldChar w:fldCharType="separate"/>
                      </w:r>
                      <w:proofErr w:type="spellStart"/>
                      <w:r w:rsidR="00C04EA9" w:rsidRPr="00C04EA9">
                        <w:t>Breheny</w:t>
                      </w:r>
                      <w:proofErr w:type="spellEnd"/>
                      <w:r w:rsidR="00C04EA9" w:rsidRPr="00C04EA9">
                        <w:t xml:space="preserve"> &amp; Burchett 2017)</w:t>
                      </w:r>
                      <w:r w:rsidR="00C04EA9" w:rsidRPr="00C04EA9">
                        <w:fldChar w:fldCharType="end"/>
                      </w:r>
                    </w:p>
                  </w:txbxContent>
                </v:textbox>
                <w10:wrap type="topAndBottom"/>
              </v:shape>
            </w:pict>
          </mc:Fallback>
        </mc:AlternateContent>
      </w:r>
    </w:p>
    <w:p w14:paraId="617A487A" w14:textId="79AA7EFC" w:rsidR="009127CF" w:rsidRDefault="009127CF" w:rsidP="00C04EA9">
      <w:pPr>
        <w:spacing w:line="240" w:lineRule="auto"/>
        <w:jc w:val="left"/>
        <w:rPr>
          <w:rFonts w:eastAsia="Times New Roman"/>
          <w:b/>
          <w:bCs/>
          <w:lang w:eastAsia="en-GB"/>
        </w:rPr>
      </w:pPr>
      <w:r>
        <w:rPr>
          <w:rFonts w:eastAsia="Times New Roman"/>
          <w:lang w:eastAsia="en-GB"/>
        </w:rPr>
        <w:br w:type="page"/>
      </w:r>
    </w:p>
    <w:p w14:paraId="1EC5E9B0" w14:textId="77777777" w:rsidR="009127CF" w:rsidRDefault="009127CF" w:rsidP="00C04EA9">
      <w:pPr>
        <w:keepNext/>
        <w:spacing w:line="240" w:lineRule="auto"/>
        <w:jc w:val="center"/>
      </w:pPr>
      <w:r>
        <w:rPr>
          <w:noProof/>
        </w:rPr>
        <w:lastRenderedPageBreak/>
        <w:drawing>
          <wp:inline distT="0" distB="0" distL="0" distR="0" wp14:anchorId="59DA6CF4" wp14:editId="5023705F">
            <wp:extent cx="5092700" cy="33951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2">
                      <a:extLst>
                        <a:ext uri="{28A0092B-C50C-407E-A947-70E740481C1C}">
                          <a14:useLocalDpi xmlns:a14="http://schemas.microsoft.com/office/drawing/2010/main" val="0"/>
                        </a:ext>
                      </a:extLst>
                    </a:blip>
                    <a:stretch>
                      <a:fillRect/>
                    </a:stretch>
                  </pic:blipFill>
                  <pic:spPr>
                    <a:xfrm>
                      <a:off x="0" y="0"/>
                      <a:ext cx="5148097" cy="3432067"/>
                    </a:xfrm>
                    <a:prstGeom prst="rect">
                      <a:avLst/>
                    </a:prstGeom>
                  </pic:spPr>
                </pic:pic>
              </a:graphicData>
            </a:graphic>
          </wp:inline>
        </w:drawing>
      </w:r>
    </w:p>
    <w:p w14:paraId="29A2D616" w14:textId="34D4537A" w:rsidR="009127CF" w:rsidRDefault="009127CF" w:rsidP="00C04EA9">
      <w:pPr>
        <w:pStyle w:val="Caption"/>
      </w:pPr>
      <w:r w:rsidRPr="00DB3FAF">
        <w:t>Figure C</w:t>
      </w:r>
      <w:r>
        <w:t>2</w:t>
      </w:r>
      <w:r w:rsidRPr="00DB3FAF">
        <w:t xml:space="preserve">. </w:t>
      </w:r>
      <w:r>
        <w:t>Cross sectional plo</w:t>
      </w:r>
      <w:r w:rsidRPr="00DB3FAF">
        <w:t xml:space="preserve">t displaying </w:t>
      </w:r>
      <w:r>
        <w:t>the fit of a model with an interaction between % edge habitat and elevation on % recessed marsh.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5D42F48C" w14:textId="4C13ADC4" w:rsidR="009127CF" w:rsidRDefault="009127CF" w:rsidP="00C04EA9">
      <w:pPr>
        <w:spacing w:line="240" w:lineRule="auto"/>
        <w:jc w:val="center"/>
        <w:rPr>
          <w:rFonts w:eastAsia="Times New Roman"/>
          <w:b/>
          <w:bCs/>
          <w:color w:val="000000" w:themeColor="text1"/>
          <w:sz w:val="32"/>
          <w:szCs w:val="32"/>
          <w:lang w:eastAsia="en-GB"/>
        </w:rPr>
      </w:pPr>
      <w:r>
        <w:rPr>
          <w:rFonts w:eastAsia="Times New Roman"/>
          <w:lang w:eastAsia="en-GB"/>
        </w:rPr>
        <w:br w:type="page"/>
      </w:r>
    </w:p>
    <w:p w14:paraId="7E922488" w14:textId="44658C74" w:rsidR="009127CF" w:rsidRDefault="009127CF" w:rsidP="00C04EA9">
      <w:pPr>
        <w:pStyle w:val="Heading1"/>
        <w:numPr>
          <w:ilvl w:val="0"/>
          <w:numId w:val="0"/>
        </w:numPr>
        <w:rPr>
          <w:rFonts w:eastAsia="Times New Roman"/>
          <w:lang w:eastAsia="en-GB"/>
        </w:rPr>
      </w:pPr>
      <w:r>
        <w:rPr>
          <w:rFonts w:eastAsia="Times New Roman"/>
          <w:lang w:eastAsia="en-GB"/>
        </w:rPr>
        <w:lastRenderedPageBreak/>
        <w:t>Appendix D. Relative % Cover Model Visualizations</w:t>
      </w:r>
    </w:p>
    <w:p w14:paraId="4790736F" w14:textId="3987BA99" w:rsidR="009127CF" w:rsidRDefault="00AA7C40" w:rsidP="00C04EA9">
      <w:pPr>
        <w:rPr>
          <w:lang w:eastAsia="en-GB"/>
        </w:rPr>
      </w:pPr>
      <w:r>
        <w:rPr>
          <w:rFonts w:eastAsia="Times New Roman"/>
          <w:b/>
          <w:bCs/>
          <w:noProof/>
          <w:color w:val="000000" w:themeColor="text1"/>
          <w:sz w:val="32"/>
          <w:szCs w:val="32"/>
          <w:lang w:eastAsia="en-GB"/>
        </w:rPr>
        <w:drawing>
          <wp:anchor distT="0" distB="0" distL="114300" distR="114300" simplePos="0" relativeHeight="251705344" behindDoc="0" locked="0" layoutInCell="1" allowOverlap="1" wp14:anchorId="4C81247E" wp14:editId="29539D01">
            <wp:simplePos x="0" y="0"/>
            <wp:positionH relativeFrom="column">
              <wp:posOffset>1651000</wp:posOffset>
            </wp:positionH>
            <wp:positionV relativeFrom="paragraph">
              <wp:posOffset>3896995</wp:posOffset>
            </wp:positionV>
            <wp:extent cx="2339975" cy="23399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08416" behindDoc="0" locked="0" layoutInCell="1" allowOverlap="1" wp14:anchorId="147651D7" wp14:editId="6051E218">
            <wp:simplePos x="0" y="0"/>
            <wp:positionH relativeFrom="column">
              <wp:posOffset>2946400</wp:posOffset>
            </wp:positionH>
            <wp:positionV relativeFrom="paragraph">
              <wp:posOffset>2017395</wp:posOffset>
            </wp:positionV>
            <wp:extent cx="2339975" cy="233997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06368" behindDoc="0" locked="0" layoutInCell="1" allowOverlap="1" wp14:anchorId="7496849C" wp14:editId="20B9D8E1">
            <wp:simplePos x="0" y="0"/>
            <wp:positionH relativeFrom="column">
              <wp:posOffset>457200</wp:posOffset>
            </wp:positionH>
            <wp:positionV relativeFrom="paragraph">
              <wp:posOffset>2017395</wp:posOffset>
            </wp:positionV>
            <wp:extent cx="2339975" cy="23399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10464" behindDoc="0" locked="0" layoutInCell="1" allowOverlap="1" wp14:anchorId="7A84D144" wp14:editId="0A6FA4FD">
            <wp:simplePos x="0" y="0"/>
            <wp:positionH relativeFrom="column">
              <wp:posOffset>2946400</wp:posOffset>
            </wp:positionH>
            <wp:positionV relativeFrom="paragraph">
              <wp:posOffset>163195</wp:posOffset>
            </wp:positionV>
            <wp:extent cx="2339975" cy="233997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09440" behindDoc="0" locked="0" layoutInCell="1" allowOverlap="1" wp14:anchorId="00426FB5" wp14:editId="3C5B2662">
            <wp:simplePos x="0" y="0"/>
            <wp:positionH relativeFrom="column">
              <wp:posOffset>457200</wp:posOffset>
            </wp:positionH>
            <wp:positionV relativeFrom="paragraph">
              <wp:posOffset>163195</wp:posOffset>
            </wp:positionV>
            <wp:extent cx="2339975" cy="233997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9127CF">
        <w:rPr>
          <w:noProof/>
        </w:rPr>
        <mc:AlternateContent>
          <mc:Choice Requires="wps">
            <w:drawing>
              <wp:anchor distT="0" distB="0" distL="114300" distR="114300" simplePos="0" relativeHeight="251707392" behindDoc="0" locked="0" layoutInCell="1" allowOverlap="1" wp14:anchorId="03490F0C" wp14:editId="270E41E5">
                <wp:simplePos x="0" y="0"/>
                <wp:positionH relativeFrom="column">
                  <wp:posOffset>355600</wp:posOffset>
                </wp:positionH>
                <wp:positionV relativeFrom="paragraph">
                  <wp:posOffset>6378575</wp:posOffset>
                </wp:positionV>
                <wp:extent cx="5156200" cy="558800"/>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29997109" w14:textId="617D45F4" w:rsidR="009127CF" w:rsidRPr="00A77784" w:rsidRDefault="009127CF" w:rsidP="009127CF">
                            <w:pPr>
                              <w:pStyle w:val="Caption"/>
                              <w:rPr>
                                <w:noProof/>
                                <w:sz w:val="22"/>
                                <w:szCs w:val="22"/>
                              </w:rPr>
                            </w:pPr>
                            <w:r>
                              <w:t xml:space="preserve">Figure D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90F0C" id="Text Box 18" o:spid="_x0000_s1029" type="#_x0000_t202" style="position:absolute;left:0;text-align:left;margin-left:28pt;margin-top:502.25pt;width:406pt;height:4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" stroked="f">
                <v:textbox inset="0,0,0,0">
                  <w:txbxContent>
                    <w:p w14:paraId="29997109" w14:textId="617D45F4" w:rsidR="009127CF" w:rsidRPr="00A77784" w:rsidRDefault="009127CF" w:rsidP="009127CF">
                      <w:pPr>
                        <w:pStyle w:val="Caption"/>
                        <w:rPr>
                          <w:noProof/>
                          <w:sz w:val="22"/>
                          <w:szCs w:val="22"/>
                        </w:rPr>
                      </w:pPr>
                      <w:r>
                        <w:t xml:space="preserve">Figure D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p>
    <w:p w14:paraId="0BA9573F" w14:textId="2A2A0245" w:rsidR="009127CF" w:rsidRDefault="009127CF" w:rsidP="00C04EA9">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2AC33B23" w14:textId="6A60EF6A" w:rsidR="009127CF" w:rsidRDefault="009127CF" w:rsidP="00C04EA9">
      <w:pPr>
        <w:keepNext/>
        <w:spacing w:line="240" w:lineRule="auto"/>
        <w:jc w:val="center"/>
      </w:pPr>
      <w:r>
        <w:rPr>
          <w:rFonts w:eastAsia="Times New Roman"/>
          <w:b/>
          <w:bCs/>
          <w:noProof/>
          <w:color w:val="000000" w:themeColor="text1"/>
          <w:sz w:val="32"/>
          <w:szCs w:val="32"/>
          <w:lang w:eastAsia="en-GB"/>
        </w:rPr>
        <w:lastRenderedPageBreak/>
        <w:drawing>
          <wp:inline distT="0" distB="0" distL="0" distR="0" wp14:anchorId="23CD9DA9" wp14:editId="2B3D9A02">
            <wp:extent cx="4569208" cy="2433599"/>
            <wp:effectExtent l="0" t="0" r="317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8">
                      <a:extLst>
                        <a:ext uri="{28A0092B-C50C-407E-A947-70E740481C1C}">
                          <a14:useLocalDpi xmlns:a14="http://schemas.microsoft.com/office/drawing/2010/main" val="0"/>
                        </a:ext>
                      </a:extLst>
                    </a:blip>
                    <a:stretch>
                      <a:fillRect/>
                    </a:stretch>
                  </pic:blipFill>
                  <pic:spPr>
                    <a:xfrm>
                      <a:off x="0" y="0"/>
                      <a:ext cx="4569208" cy="2433599"/>
                    </a:xfrm>
                    <a:prstGeom prst="rect">
                      <a:avLst/>
                    </a:prstGeom>
                  </pic:spPr>
                </pic:pic>
              </a:graphicData>
            </a:graphic>
          </wp:inline>
        </w:drawing>
      </w:r>
      <w:r>
        <w:rPr>
          <w:rFonts w:eastAsia="Times New Roman"/>
          <w:b/>
          <w:bCs/>
          <w:noProof/>
          <w:color w:val="000000" w:themeColor="text1"/>
          <w:sz w:val="32"/>
          <w:szCs w:val="32"/>
          <w:lang w:eastAsia="en-GB"/>
        </w:rPr>
        <w:drawing>
          <wp:inline distT="0" distB="0" distL="0" distR="0" wp14:anchorId="6285B6B3" wp14:editId="3289D34B">
            <wp:extent cx="4569208" cy="2433599"/>
            <wp:effectExtent l="0" t="0" r="317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9">
                      <a:extLst>
                        <a:ext uri="{28A0092B-C50C-407E-A947-70E740481C1C}">
                          <a14:useLocalDpi xmlns:a14="http://schemas.microsoft.com/office/drawing/2010/main" val="0"/>
                        </a:ext>
                      </a:extLst>
                    </a:blip>
                    <a:stretch>
                      <a:fillRect/>
                    </a:stretch>
                  </pic:blipFill>
                  <pic:spPr>
                    <a:xfrm>
                      <a:off x="0" y="0"/>
                      <a:ext cx="4569208" cy="2433599"/>
                    </a:xfrm>
                    <a:prstGeom prst="rect">
                      <a:avLst/>
                    </a:prstGeom>
                  </pic:spPr>
                </pic:pic>
              </a:graphicData>
            </a:graphic>
          </wp:inline>
        </w:drawing>
      </w:r>
    </w:p>
    <w:p w14:paraId="1EC0732D" w14:textId="148F8AEF" w:rsidR="009127CF" w:rsidRDefault="009127CF" w:rsidP="00C04EA9">
      <w:pPr>
        <w:pStyle w:val="Caption"/>
      </w:pPr>
      <w:r>
        <w:t>Figure D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407104CD" w14:textId="77777777" w:rsidR="009127CF" w:rsidRDefault="009127CF" w:rsidP="00C04EA9">
      <w:pPr>
        <w:spacing w:line="240" w:lineRule="auto"/>
        <w:jc w:val="center"/>
        <w:rPr>
          <w:rFonts w:eastAsia="Times New Roman"/>
          <w:lang w:eastAsia="en-GB"/>
        </w:rPr>
      </w:pPr>
    </w:p>
    <w:p w14:paraId="77DE4A7F" w14:textId="77777777" w:rsidR="009127CF" w:rsidRDefault="009127CF" w:rsidP="00C04EA9">
      <w:pPr>
        <w:spacing w:line="240" w:lineRule="auto"/>
        <w:jc w:val="center"/>
        <w:rPr>
          <w:rFonts w:eastAsia="Times New Roman"/>
          <w:lang w:eastAsia="en-GB"/>
        </w:rPr>
      </w:pPr>
    </w:p>
    <w:p w14:paraId="3419EDB8" w14:textId="77777777" w:rsidR="0082724B" w:rsidRDefault="0082724B" w:rsidP="00C04EA9">
      <w:pPr>
        <w:pStyle w:val="Heading1"/>
        <w:numPr>
          <w:ilvl w:val="0"/>
          <w:numId w:val="0"/>
        </w:numPr>
        <w:rPr>
          <w:rFonts w:eastAsia="Times New Roman"/>
          <w:lang w:eastAsia="en-GB"/>
        </w:rPr>
      </w:pPr>
    </w:p>
    <w:p w14:paraId="53CB8EF1" w14:textId="77777777" w:rsidR="0082724B" w:rsidRDefault="0082724B" w:rsidP="00C04EA9">
      <w:pPr>
        <w:pStyle w:val="Heading1"/>
        <w:numPr>
          <w:ilvl w:val="0"/>
          <w:numId w:val="0"/>
        </w:numPr>
        <w:rPr>
          <w:rFonts w:eastAsia="Times New Roman"/>
          <w:lang w:eastAsia="en-GB"/>
        </w:rPr>
      </w:pPr>
    </w:p>
    <w:p w14:paraId="45C7C089" w14:textId="77777777" w:rsidR="0082724B" w:rsidRDefault="0082724B" w:rsidP="00C04EA9">
      <w:pPr>
        <w:pStyle w:val="Heading1"/>
        <w:numPr>
          <w:ilvl w:val="0"/>
          <w:numId w:val="0"/>
        </w:numPr>
        <w:rPr>
          <w:rFonts w:eastAsia="Times New Roman"/>
          <w:lang w:eastAsia="en-GB"/>
        </w:rPr>
      </w:pPr>
    </w:p>
    <w:p w14:paraId="6B0CC8B0" w14:textId="08F18935" w:rsidR="0082724B" w:rsidRDefault="0082724B" w:rsidP="00C04EA9">
      <w:pPr>
        <w:pStyle w:val="Heading1"/>
        <w:numPr>
          <w:ilvl w:val="0"/>
          <w:numId w:val="0"/>
        </w:numPr>
        <w:rPr>
          <w:rFonts w:eastAsia="Times New Roman"/>
          <w:lang w:eastAsia="en-GB"/>
        </w:rPr>
      </w:pPr>
    </w:p>
    <w:p w14:paraId="35296310" w14:textId="77777777" w:rsidR="0082724B" w:rsidRPr="0082724B" w:rsidRDefault="0082724B" w:rsidP="0082724B">
      <w:pPr>
        <w:rPr>
          <w:lang w:eastAsia="en-GB"/>
        </w:rPr>
      </w:pPr>
    </w:p>
    <w:p w14:paraId="4F76D2A7" w14:textId="1C7C4269" w:rsidR="0082724B" w:rsidRDefault="0082724B" w:rsidP="0082724B">
      <w:pPr>
        <w:rPr>
          <w:lang w:eastAsia="en-GB"/>
        </w:rPr>
      </w:pPr>
    </w:p>
    <w:p w14:paraId="660C85A4" w14:textId="0FCA281E" w:rsidR="0082724B" w:rsidRDefault="0082724B" w:rsidP="0082724B">
      <w:pPr>
        <w:rPr>
          <w:lang w:eastAsia="en-GB"/>
        </w:rPr>
      </w:pPr>
    </w:p>
    <w:p w14:paraId="5971CF6E" w14:textId="77777777" w:rsidR="0082724B" w:rsidRPr="0082724B" w:rsidRDefault="0082724B" w:rsidP="0082724B">
      <w:pPr>
        <w:rPr>
          <w:lang w:eastAsia="en-GB"/>
        </w:rPr>
      </w:pPr>
    </w:p>
    <w:p w14:paraId="262E07E8" w14:textId="74593B40" w:rsidR="009127CF" w:rsidRDefault="009127CF" w:rsidP="00C04EA9">
      <w:pPr>
        <w:pStyle w:val="Heading1"/>
        <w:numPr>
          <w:ilvl w:val="0"/>
          <w:numId w:val="0"/>
        </w:numPr>
        <w:rPr>
          <w:rFonts w:eastAsia="Times New Roman"/>
          <w:lang w:eastAsia="en-GB"/>
        </w:rPr>
      </w:pPr>
      <w:r>
        <w:rPr>
          <w:rFonts w:eastAsia="Times New Roman"/>
          <w:lang w:eastAsia="en-GB"/>
        </w:rPr>
        <w:lastRenderedPageBreak/>
        <w:t>Appendix E. Native Richness Model Visualizations</w:t>
      </w:r>
    </w:p>
    <w:p w14:paraId="07F2ACA3" w14:textId="6EFA4C91" w:rsidR="009127CF" w:rsidRDefault="00A8128F" w:rsidP="0082724B">
      <w:pPr>
        <w:pStyle w:val="Heading1"/>
        <w:numPr>
          <w:ilvl w:val="0"/>
          <w:numId w:val="0"/>
        </w:numPr>
        <w:rPr>
          <w:rFonts w:eastAsia="Times New Roman"/>
          <w:b w:val="0"/>
          <w:bCs w:val="0"/>
          <w:lang w:eastAsia="en-GB"/>
        </w:rPr>
      </w:pPr>
      <w:r>
        <w:rPr>
          <w:rFonts w:eastAsia="Times New Roman"/>
          <w:noProof/>
          <w:lang w:eastAsia="en-GB"/>
        </w:rPr>
        <w:drawing>
          <wp:anchor distT="0" distB="0" distL="114300" distR="114300" simplePos="0" relativeHeight="251723776" behindDoc="0" locked="0" layoutInCell="1" allowOverlap="1" wp14:anchorId="15BCA774" wp14:editId="3EBEAB8C">
            <wp:simplePos x="0" y="0"/>
            <wp:positionH relativeFrom="column">
              <wp:posOffset>1701165</wp:posOffset>
            </wp:positionH>
            <wp:positionV relativeFrom="paragraph">
              <wp:posOffset>3717925</wp:posOffset>
            </wp:positionV>
            <wp:extent cx="2339975" cy="1861185"/>
            <wp:effectExtent l="0" t="0" r="0" b="571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rotWithShape="1">
                    <a:blip r:embed="rId40">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724B">
        <w:rPr>
          <w:rFonts w:eastAsia="Times New Roman"/>
          <w:noProof/>
          <w:lang w:eastAsia="en-GB"/>
        </w:rPr>
        <w:drawing>
          <wp:anchor distT="0" distB="0" distL="114300" distR="114300" simplePos="0" relativeHeight="251776000" behindDoc="0" locked="0" layoutInCell="1" allowOverlap="1" wp14:anchorId="17AD4556" wp14:editId="62B00E6D">
            <wp:simplePos x="0" y="0"/>
            <wp:positionH relativeFrom="column">
              <wp:posOffset>1209723</wp:posOffset>
            </wp:positionH>
            <wp:positionV relativeFrom="paragraph">
              <wp:posOffset>5920740</wp:posOffset>
            </wp:positionV>
            <wp:extent cx="3801745" cy="202501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1">
                      <a:extLst>
                        <a:ext uri="{28A0092B-C50C-407E-A947-70E740481C1C}">
                          <a14:useLocalDpi xmlns:a14="http://schemas.microsoft.com/office/drawing/2010/main" val="0"/>
                        </a:ext>
                      </a:extLst>
                    </a:blip>
                    <a:stretch>
                      <a:fillRect/>
                    </a:stretch>
                  </pic:blipFill>
                  <pic:spPr>
                    <a:xfrm>
                      <a:off x="0" y="0"/>
                      <a:ext cx="3801745" cy="2025015"/>
                    </a:xfrm>
                    <a:prstGeom prst="rect">
                      <a:avLst/>
                    </a:prstGeom>
                  </pic:spPr>
                </pic:pic>
              </a:graphicData>
            </a:graphic>
            <wp14:sizeRelH relativeFrom="page">
              <wp14:pctWidth>0</wp14:pctWidth>
            </wp14:sizeRelH>
            <wp14:sizeRelV relativeFrom="page">
              <wp14:pctHeight>0</wp14:pctHeight>
            </wp14:sizeRelV>
          </wp:anchor>
        </w:drawing>
      </w:r>
      <w:r w:rsidR="0082724B">
        <w:rPr>
          <w:noProof/>
        </w:rPr>
        <mc:AlternateContent>
          <mc:Choice Requires="wps">
            <w:drawing>
              <wp:anchor distT="0" distB="0" distL="114300" distR="114300" simplePos="0" relativeHeight="251724800" behindDoc="0" locked="0" layoutInCell="1" allowOverlap="1" wp14:anchorId="35AE3AA8" wp14:editId="3A348B35">
                <wp:simplePos x="0" y="0"/>
                <wp:positionH relativeFrom="column">
                  <wp:posOffset>454025</wp:posOffset>
                </wp:positionH>
                <wp:positionV relativeFrom="paragraph">
                  <wp:posOffset>5462368</wp:posOffset>
                </wp:positionV>
                <wp:extent cx="5245100" cy="558800"/>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5DCE446" w14:textId="4D0BD8E8" w:rsidR="009127CF" w:rsidRPr="00A77784" w:rsidRDefault="009127CF" w:rsidP="009127CF">
                            <w:pPr>
                              <w:pStyle w:val="Caption"/>
                              <w:rPr>
                                <w:noProof/>
                                <w:sz w:val="22"/>
                                <w:szCs w:val="22"/>
                              </w:rPr>
                            </w:pPr>
                            <w:r>
                              <w:t xml:space="preserve">Figure 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AE3AA8" id="Text Box 46" o:spid="_x0000_s1030" type="#_x0000_t202" style="position:absolute;left:0;text-align:left;margin-left:35.75pt;margin-top:430.1pt;width:413pt;height:4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" stroked="f">
                <v:textbox inset="0,0,0,0">
                  <w:txbxContent>
                    <w:p w14:paraId="25DCE446" w14:textId="4D0BD8E8" w:rsidR="009127CF" w:rsidRPr="00A77784" w:rsidRDefault="009127CF" w:rsidP="009127CF">
                      <w:pPr>
                        <w:pStyle w:val="Caption"/>
                        <w:rPr>
                          <w:noProof/>
                          <w:sz w:val="22"/>
                          <w:szCs w:val="22"/>
                        </w:rPr>
                      </w:pPr>
                      <w:r>
                        <w:t xml:space="preserve">Figure E1. </w:t>
                      </w:r>
                      <w:r w:rsidRPr="009127CF">
                        <w:t>Plots</w:t>
                      </w:r>
                      <w:r>
                        <w:t xml:space="preserve"> </w:t>
                      </w:r>
                      <w:r w:rsidRPr="009127CF">
                        <w:t xml:space="preserve">displaying how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sidR="0082724B">
        <w:rPr>
          <w:rFonts w:eastAsia="Times New Roman"/>
          <w:b w:val="0"/>
          <w:bCs w:val="0"/>
          <w:noProof/>
          <w:lang w:eastAsia="en-GB"/>
        </w:rPr>
        <w:drawing>
          <wp:anchor distT="0" distB="0" distL="114300" distR="114300" simplePos="0" relativeHeight="251753472" behindDoc="0" locked="0" layoutInCell="1" allowOverlap="1" wp14:anchorId="2DE2BE35" wp14:editId="42F0DCDC">
            <wp:simplePos x="0" y="0"/>
            <wp:positionH relativeFrom="column">
              <wp:posOffset>514350</wp:posOffset>
            </wp:positionH>
            <wp:positionV relativeFrom="paragraph">
              <wp:posOffset>1894205</wp:posOffset>
            </wp:positionV>
            <wp:extent cx="2339975" cy="1861185"/>
            <wp:effectExtent l="0" t="0" r="0" b="5715"/>
            <wp:wrapTopAndBottom/>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42">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724B">
        <w:rPr>
          <w:rFonts w:eastAsia="Times New Roman"/>
          <w:noProof/>
          <w:lang w:eastAsia="en-GB"/>
        </w:rPr>
        <w:drawing>
          <wp:anchor distT="0" distB="0" distL="114300" distR="114300" simplePos="0" relativeHeight="251751424" behindDoc="0" locked="0" layoutInCell="1" allowOverlap="1" wp14:anchorId="397E0503" wp14:editId="6A7C7066">
            <wp:simplePos x="0" y="0"/>
            <wp:positionH relativeFrom="column">
              <wp:posOffset>2855595</wp:posOffset>
            </wp:positionH>
            <wp:positionV relativeFrom="paragraph">
              <wp:posOffset>19685</wp:posOffset>
            </wp:positionV>
            <wp:extent cx="2339975" cy="1875155"/>
            <wp:effectExtent l="0" t="0" r="0" b="444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3">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724B">
        <w:rPr>
          <w:rFonts w:eastAsia="Times New Roman"/>
          <w:noProof/>
          <w:lang w:eastAsia="en-GB"/>
        </w:rPr>
        <w:drawing>
          <wp:anchor distT="0" distB="0" distL="114300" distR="114300" simplePos="0" relativeHeight="251749376" behindDoc="0" locked="0" layoutInCell="1" allowOverlap="1" wp14:anchorId="201EA280" wp14:editId="49194BC4">
            <wp:simplePos x="0" y="0"/>
            <wp:positionH relativeFrom="column">
              <wp:posOffset>506095</wp:posOffset>
            </wp:positionH>
            <wp:positionV relativeFrom="paragraph">
              <wp:posOffset>19685</wp:posOffset>
            </wp:positionV>
            <wp:extent cx="2339975" cy="1875155"/>
            <wp:effectExtent l="0" t="0" r="0" b="444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44">
                      <a:extLst>
                        <a:ext uri="{28A0092B-C50C-407E-A947-70E740481C1C}">
                          <a14:useLocalDpi xmlns:a14="http://schemas.microsoft.com/office/drawing/2010/main" val="0"/>
                        </a:ext>
                      </a:extLst>
                    </a:blip>
                    <a:srcRect t="19839"/>
                    <a:stretch/>
                  </pic:blipFill>
                  <pic:spPr bwMode="auto">
                    <a:xfrm>
                      <a:off x="0" y="0"/>
                      <a:ext cx="2339975" cy="1875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724B">
        <w:rPr>
          <w:rFonts w:eastAsia="Times New Roman"/>
          <w:b w:val="0"/>
          <w:bCs w:val="0"/>
          <w:noProof/>
          <w:lang w:eastAsia="en-GB"/>
        </w:rPr>
        <w:drawing>
          <wp:anchor distT="0" distB="0" distL="114300" distR="114300" simplePos="0" relativeHeight="251725824" behindDoc="0" locked="0" layoutInCell="1" allowOverlap="1" wp14:anchorId="4CA0FAE8" wp14:editId="13583C0F">
            <wp:simplePos x="0" y="0"/>
            <wp:positionH relativeFrom="column">
              <wp:posOffset>2883535</wp:posOffset>
            </wp:positionH>
            <wp:positionV relativeFrom="paragraph">
              <wp:posOffset>1892300</wp:posOffset>
            </wp:positionV>
            <wp:extent cx="2339975" cy="1861185"/>
            <wp:effectExtent l="0" t="0" r="0" b="5715"/>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rotWithShape="1">
                    <a:blip r:embed="rId45">
                      <a:extLst>
                        <a:ext uri="{28A0092B-C50C-407E-A947-70E740481C1C}">
                          <a14:useLocalDpi xmlns:a14="http://schemas.microsoft.com/office/drawing/2010/main" val="0"/>
                        </a:ext>
                      </a:extLst>
                    </a:blip>
                    <a:srcRect t="20440"/>
                    <a:stretch/>
                  </pic:blipFill>
                  <pic:spPr bwMode="auto">
                    <a:xfrm>
                      <a:off x="0" y="0"/>
                      <a:ext cx="2339975" cy="18611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724B">
        <w:rPr>
          <w:noProof/>
        </w:rPr>
        <mc:AlternateContent>
          <mc:Choice Requires="wps">
            <w:drawing>
              <wp:anchor distT="0" distB="0" distL="114300" distR="114300" simplePos="0" relativeHeight="251778048" behindDoc="0" locked="0" layoutInCell="1" allowOverlap="1" wp14:anchorId="01907EAE" wp14:editId="67330B6D">
                <wp:simplePos x="0" y="0"/>
                <wp:positionH relativeFrom="column">
                  <wp:posOffset>520065</wp:posOffset>
                </wp:positionH>
                <wp:positionV relativeFrom="paragraph">
                  <wp:posOffset>8157845</wp:posOffset>
                </wp:positionV>
                <wp:extent cx="5092065" cy="635"/>
                <wp:effectExtent l="0" t="0" r="635" b="0"/>
                <wp:wrapTopAndBottom/>
                <wp:docPr id="45" name="Text Box 45"/>
                <wp:cNvGraphicFramePr/>
                <a:graphic xmlns:a="http://schemas.openxmlformats.org/drawingml/2006/main">
                  <a:graphicData uri="http://schemas.microsoft.com/office/word/2010/wordprocessingShape">
                    <wps:wsp>
                      <wps:cNvSpPr txBox="1"/>
                      <wps:spPr>
                        <a:xfrm>
                          <a:off x="0" y="0"/>
                          <a:ext cx="5092065" cy="635"/>
                        </a:xfrm>
                        <a:prstGeom prst="rect">
                          <a:avLst/>
                        </a:prstGeom>
                        <a:solidFill>
                          <a:prstClr val="white"/>
                        </a:solidFill>
                        <a:ln>
                          <a:noFill/>
                        </a:ln>
                      </wps:spPr>
                      <wps:txbx>
                        <w:txbxContent>
                          <w:p w14:paraId="3B9DEC09" w14:textId="6B5C3FE3" w:rsidR="0082724B" w:rsidRPr="00504849" w:rsidRDefault="0082724B" w:rsidP="0082724B">
                            <w:pPr>
                              <w:pStyle w:val="Caption"/>
                              <w:rPr>
                                <w:rFonts w:eastAsia="Times New Roman"/>
                                <w:b/>
                                <w:bCs/>
                                <w:noProof/>
                                <w:color w:val="000000" w:themeColor="text1"/>
                              </w:rPr>
                            </w:pPr>
                            <w:r>
                              <w:t xml:space="preserve">Figure </w:t>
                            </w:r>
                            <w:r w:rsidR="00D63605">
                              <w:fldChar w:fldCharType="begin"/>
                            </w:r>
                            <w:r w:rsidR="00D63605">
                              <w:instrText xml:space="preserve"> SEQ Figure \* ARABIC </w:instrText>
                            </w:r>
                            <w:r w:rsidR="00D63605">
                              <w:fldChar w:fldCharType="separate"/>
                            </w:r>
                            <w:r>
                              <w:rPr>
                                <w:noProof/>
                              </w:rPr>
                              <w:t>E2</w:t>
                            </w:r>
                            <w:r w:rsidR="00D63605">
                              <w:rPr>
                                <w:noProof/>
                              </w:rPr>
                              <w:fldChar w:fldCharType="end"/>
                            </w:r>
                            <w:r>
                              <w:t>.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907EAE" id="Text Box 45" o:spid="_x0000_s1031" type="#_x0000_t202" style="position:absolute;left:0;text-align:left;margin-left:40.95pt;margin-top:642.35pt;width:400.95pt;height:.05pt;z-index:251778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" stroked="f">
                <v:textbox style="mso-fit-shape-to-text:t" inset="0,0,0,0">
                  <w:txbxContent>
                    <w:p w14:paraId="3B9DEC09" w14:textId="6B5C3FE3" w:rsidR="0082724B" w:rsidRPr="00504849" w:rsidRDefault="0082724B" w:rsidP="0082724B">
                      <w:pPr>
                        <w:pStyle w:val="Caption"/>
                        <w:rPr>
                          <w:rFonts w:eastAsia="Times New Roman"/>
                          <w:b/>
                          <w:bCs/>
                          <w:noProof/>
                          <w:color w:val="000000" w:themeColor="text1"/>
                        </w:rPr>
                      </w:pPr>
                      <w:r>
                        <w:t xml:space="preserve">Figure </w:t>
                      </w:r>
                      <w:fldSimple w:instr=" SEQ Figure \* ARABIC ">
                        <w:r>
                          <w:rPr>
                            <w:noProof/>
                          </w:rPr>
                          <w:t>E2</w:t>
                        </w:r>
                      </w:fldSimple>
                      <w:r>
                        <w:t xml:space="preserve">.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sidR="009127CF">
        <w:rPr>
          <w:rFonts w:eastAsia="Times New Roman"/>
          <w:lang w:eastAsia="en-GB"/>
        </w:rPr>
        <w:br w:type="page"/>
      </w:r>
      <w:r w:rsidR="0082724B" w:rsidRPr="0082724B">
        <w:rPr>
          <w:rFonts w:eastAsia="Times New Roman"/>
          <w:noProof/>
          <w:lang w:eastAsia="en-GB"/>
        </w:rPr>
        <w:lastRenderedPageBreak/>
        <w:drawing>
          <wp:anchor distT="0" distB="0" distL="114300" distR="114300" simplePos="0" relativeHeight="251768832" behindDoc="0" locked="0" layoutInCell="1" allowOverlap="1" wp14:anchorId="54CFDDD5" wp14:editId="76604B9C">
            <wp:simplePos x="0" y="0"/>
            <wp:positionH relativeFrom="column">
              <wp:posOffset>1541780</wp:posOffset>
            </wp:positionH>
            <wp:positionV relativeFrom="paragraph">
              <wp:posOffset>3880387</wp:posOffset>
            </wp:positionV>
            <wp:extent cx="2339975" cy="1846580"/>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40">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724B" w:rsidRPr="0082724B">
        <w:rPr>
          <w:rFonts w:eastAsia="Times New Roman"/>
          <w:noProof/>
          <w:lang w:eastAsia="en-GB"/>
        </w:rPr>
        <w:drawing>
          <wp:anchor distT="0" distB="0" distL="114300" distR="114300" simplePos="0" relativeHeight="251780096" behindDoc="0" locked="0" layoutInCell="1" allowOverlap="1" wp14:anchorId="2A5FFE00" wp14:editId="6BCB2C1C">
            <wp:simplePos x="0" y="0"/>
            <wp:positionH relativeFrom="column">
              <wp:posOffset>1181100</wp:posOffset>
            </wp:positionH>
            <wp:positionV relativeFrom="paragraph">
              <wp:posOffset>6245860</wp:posOffset>
            </wp:positionV>
            <wp:extent cx="3801745" cy="202438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46">
                      <a:extLst>
                        <a:ext uri="{28A0092B-C50C-407E-A947-70E740481C1C}">
                          <a14:useLocalDpi xmlns:a14="http://schemas.microsoft.com/office/drawing/2010/main" val="0"/>
                        </a:ext>
                      </a:extLst>
                    </a:blip>
                    <a:stretch>
                      <a:fillRect/>
                    </a:stretch>
                  </pic:blipFill>
                  <pic:spPr>
                    <a:xfrm>
                      <a:off x="0" y="0"/>
                      <a:ext cx="3801745" cy="2024380"/>
                    </a:xfrm>
                    <a:prstGeom prst="rect">
                      <a:avLst/>
                    </a:prstGeom>
                  </pic:spPr>
                </pic:pic>
              </a:graphicData>
            </a:graphic>
            <wp14:sizeRelH relativeFrom="page">
              <wp14:pctWidth>0</wp14:pctWidth>
            </wp14:sizeRelH>
            <wp14:sizeRelV relativeFrom="page">
              <wp14:pctHeight>0</wp14:pctHeight>
            </wp14:sizeRelV>
          </wp:anchor>
        </w:drawing>
      </w:r>
      <w:r w:rsidR="0082724B">
        <w:rPr>
          <w:noProof/>
        </w:rPr>
        <mc:AlternateContent>
          <mc:Choice Requires="wps">
            <w:drawing>
              <wp:anchor distT="0" distB="0" distL="114300" distR="114300" simplePos="0" relativeHeight="251783168" behindDoc="0" locked="0" layoutInCell="1" allowOverlap="1" wp14:anchorId="7D757A98" wp14:editId="442B7695">
                <wp:simplePos x="0" y="0"/>
                <wp:positionH relativeFrom="column">
                  <wp:posOffset>337185</wp:posOffset>
                </wp:positionH>
                <wp:positionV relativeFrom="paragraph">
                  <wp:posOffset>8311613</wp:posOffset>
                </wp:positionV>
                <wp:extent cx="5247005" cy="548640"/>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47005" cy="548640"/>
                        </a:xfrm>
                        <a:prstGeom prst="rect">
                          <a:avLst/>
                        </a:prstGeom>
                        <a:solidFill>
                          <a:prstClr val="white"/>
                        </a:solidFill>
                        <a:ln>
                          <a:noFill/>
                        </a:ln>
                      </wps:spPr>
                      <wps:txbx>
                        <w:txbxContent>
                          <w:p w14:paraId="0F7C4691" w14:textId="2692CABD" w:rsidR="0082724B" w:rsidRPr="00972E5C" w:rsidRDefault="0082724B" w:rsidP="0082724B">
                            <w:pPr>
                              <w:pStyle w:val="Caption"/>
                              <w:rPr>
                                <w:rFonts w:eastAsia="Times New Roman"/>
                                <w:b/>
                                <w:bCs/>
                                <w:noProof/>
                                <w:color w:val="000000" w:themeColor="text1"/>
                              </w:rPr>
                            </w:pPr>
                            <w:r>
                              <w:t>Figure F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757A98" id="Text Box 55" o:spid="_x0000_s1032" type="#_x0000_t202" style="position:absolute;left:0;text-align:left;margin-left:26.55pt;margin-top:654.45pt;width:413.15pt;height:43.2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" stroked="f">
                <v:textbox inset="0,0,0,0">
                  <w:txbxContent>
                    <w:p w14:paraId="0F7C4691" w14:textId="2692CABD" w:rsidR="0082724B" w:rsidRPr="00972E5C" w:rsidRDefault="0082724B" w:rsidP="0082724B">
                      <w:pPr>
                        <w:pStyle w:val="Caption"/>
                        <w:rPr>
                          <w:rFonts w:eastAsia="Times New Roman"/>
                          <w:b/>
                          <w:bCs/>
                          <w:noProof/>
                          <w:color w:val="000000" w:themeColor="text1"/>
                        </w:rPr>
                      </w:pPr>
                      <w:r>
                        <w:t xml:space="preserve">Figure F2.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sidR="0082724B">
        <w:rPr>
          <w:noProof/>
        </w:rPr>
        <mc:AlternateContent>
          <mc:Choice Requires="wps">
            <w:drawing>
              <wp:anchor distT="0" distB="0" distL="114300" distR="114300" simplePos="0" relativeHeight="251762688" behindDoc="0" locked="0" layoutInCell="1" allowOverlap="1" wp14:anchorId="26061A17" wp14:editId="09EA1866">
                <wp:simplePos x="0" y="0"/>
                <wp:positionH relativeFrom="column">
                  <wp:posOffset>337185</wp:posOffset>
                </wp:positionH>
                <wp:positionV relativeFrom="paragraph">
                  <wp:posOffset>5736053</wp:posOffset>
                </wp:positionV>
                <wp:extent cx="5247005" cy="464185"/>
                <wp:effectExtent l="0" t="0" r="0" b="5715"/>
                <wp:wrapTopAndBottom/>
                <wp:docPr id="23" name="Text Box 23"/>
                <wp:cNvGraphicFramePr/>
                <a:graphic xmlns:a="http://schemas.openxmlformats.org/drawingml/2006/main">
                  <a:graphicData uri="http://schemas.microsoft.com/office/word/2010/wordprocessingShape">
                    <wps:wsp>
                      <wps:cNvSpPr txBox="1"/>
                      <wps:spPr>
                        <a:xfrm>
                          <a:off x="0" y="0"/>
                          <a:ext cx="5247005" cy="464185"/>
                        </a:xfrm>
                        <a:prstGeom prst="rect">
                          <a:avLst/>
                        </a:prstGeom>
                        <a:solidFill>
                          <a:prstClr val="white"/>
                        </a:solidFill>
                        <a:ln>
                          <a:noFill/>
                        </a:ln>
                      </wps:spPr>
                      <wps:txbx>
                        <w:txbxContent>
                          <w:p w14:paraId="2E5B0DB2" w14:textId="71BD0742" w:rsidR="0082724B" w:rsidRPr="0082724B" w:rsidRDefault="0082724B" w:rsidP="0082724B">
                            <w:pPr>
                              <w:pStyle w:val="Caption"/>
                              <w:rPr>
                                <w:rFonts w:eastAsia="Times New Roman"/>
                                <w:sz w:val="22"/>
                                <w:szCs w:val="22"/>
                                <w:lang w:val="en-US"/>
                              </w:rPr>
                            </w:pPr>
                            <w:r>
                              <w:rPr>
                                <w:lang w:val="en-US"/>
                              </w:rPr>
                              <w:t xml:space="preserve">Figure F1. </w:t>
                            </w:r>
                            <w:r w:rsidRPr="0082724B">
                              <w:rPr>
                                <w:lang w:val="en-US"/>
                              </w:rPr>
                              <w:t>Plots displaying 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61A17" id="Text Box 23" o:spid="_x0000_s1033" type="#_x0000_t202" style="position:absolute;left:0;text-align:left;margin-left:26.55pt;margin-top:451.65pt;width:413.15pt;height:36.5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" stroked="f">
                <v:textbox inset="0,0,0,0">
                  <w:txbxContent>
                    <w:p w14:paraId="2E5B0DB2" w14:textId="71BD0742" w:rsidR="0082724B" w:rsidRPr="0082724B" w:rsidRDefault="0082724B" w:rsidP="0082724B">
                      <w:pPr>
                        <w:pStyle w:val="Caption"/>
                        <w:rPr>
                          <w:rFonts w:eastAsia="Times New Roman"/>
                          <w:sz w:val="22"/>
                          <w:szCs w:val="22"/>
                          <w:lang w:val="en-US"/>
                        </w:rPr>
                      </w:pPr>
                      <w:r>
                        <w:rPr>
                          <w:lang w:val="en-US"/>
                        </w:rPr>
                        <w:t xml:space="preserve">Figure F1. </w:t>
                      </w:r>
                      <w:r w:rsidRPr="0082724B">
                        <w:rPr>
                          <w:lang w:val="en-US"/>
                        </w:rPr>
                        <w:t xml:space="preserve">Plots displaying </w:t>
                      </w:r>
                      <w:r w:rsidRPr="0082724B">
                        <w:rPr>
                          <w:lang w:val="en-US"/>
                        </w:rPr>
                        <w:t>how non</w:t>
                      </w:r>
                      <w:r>
                        <w:rPr>
                          <w:lang w:val="en-US"/>
                        </w:rPr>
                        <w:t>-</w:t>
                      </w:r>
                      <w:r w:rsidRPr="0082724B">
                        <w:rPr>
                          <w:lang w:val="en-US"/>
                        </w:rPr>
                        <w:t>native richness changes as a function of each model predictor (x-axis), while all other model variables are held fixed. The expected value is displayed with the blue line, 95% confidence interval for the expected value with the grey band, and partial residuals with red dots (bottom right exempt).</w:t>
                      </w:r>
                    </w:p>
                  </w:txbxContent>
                </v:textbox>
                <w10:wrap type="topAndBottom"/>
              </v:shape>
            </w:pict>
          </mc:Fallback>
        </mc:AlternateContent>
      </w:r>
      <w:r w:rsidR="0082724B" w:rsidRPr="0082724B">
        <w:rPr>
          <w:rFonts w:eastAsia="Times New Roman"/>
          <w:noProof/>
          <w:lang w:eastAsia="en-GB"/>
        </w:rPr>
        <w:drawing>
          <wp:anchor distT="0" distB="0" distL="114300" distR="114300" simplePos="0" relativeHeight="251774976" behindDoc="0" locked="0" layoutInCell="1" allowOverlap="1" wp14:anchorId="25BDAE0B" wp14:editId="2D81B7D4">
            <wp:simplePos x="0" y="0"/>
            <wp:positionH relativeFrom="column">
              <wp:posOffset>2637790</wp:posOffset>
            </wp:positionH>
            <wp:positionV relativeFrom="paragraph">
              <wp:posOffset>2093497</wp:posOffset>
            </wp:positionV>
            <wp:extent cx="2339975" cy="184658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rotWithShape="1">
                    <a:blip r:embed="rId45">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724B" w:rsidRPr="0082724B">
        <w:rPr>
          <w:rFonts w:eastAsia="Times New Roman"/>
          <w:noProof/>
          <w:lang w:eastAsia="en-GB"/>
        </w:rPr>
        <w:drawing>
          <wp:anchor distT="0" distB="0" distL="114300" distR="114300" simplePos="0" relativeHeight="251772928" behindDoc="0" locked="0" layoutInCell="1" allowOverlap="1" wp14:anchorId="3077EFAF" wp14:editId="3D09D686">
            <wp:simplePos x="0" y="0"/>
            <wp:positionH relativeFrom="column">
              <wp:posOffset>334645</wp:posOffset>
            </wp:positionH>
            <wp:positionV relativeFrom="paragraph">
              <wp:posOffset>2106832</wp:posOffset>
            </wp:positionV>
            <wp:extent cx="2339975" cy="184658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rotWithShape="1">
                    <a:blip r:embed="rId42">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724B" w:rsidRPr="0082724B">
        <w:rPr>
          <w:rFonts w:eastAsia="Times New Roman"/>
          <w:noProof/>
          <w:lang w:eastAsia="en-GB"/>
        </w:rPr>
        <w:drawing>
          <wp:anchor distT="0" distB="0" distL="114300" distR="114300" simplePos="0" relativeHeight="251766784" behindDoc="0" locked="0" layoutInCell="1" allowOverlap="1" wp14:anchorId="42CE4D1E" wp14:editId="1FBAD1A3">
            <wp:simplePos x="0" y="0"/>
            <wp:positionH relativeFrom="column">
              <wp:posOffset>2686050</wp:posOffset>
            </wp:positionH>
            <wp:positionV relativeFrom="paragraph">
              <wp:posOffset>345440</wp:posOffset>
            </wp:positionV>
            <wp:extent cx="2339975" cy="184658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43">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2724B" w:rsidRPr="0082724B">
        <w:rPr>
          <w:rFonts w:eastAsia="Times New Roman"/>
          <w:noProof/>
          <w:lang w:eastAsia="en-GB"/>
        </w:rPr>
        <w:drawing>
          <wp:anchor distT="0" distB="0" distL="114300" distR="114300" simplePos="0" relativeHeight="251764736" behindDoc="0" locked="0" layoutInCell="1" allowOverlap="1" wp14:anchorId="5320E0B1" wp14:editId="690A7F19">
            <wp:simplePos x="0" y="0"/>
            <wp:positionH relativeFrom="column">
              <wp:posOffset>308610</wp:posOffset>
            </wp:positionH>
            <wp:positionV relativeFrom="paragraph">
              <wp:posOffset>349885</wp:posOffset>
            </wp:positionV>
            <wp:extent cx="2339975" cy="184658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44">
                      <a:extLst>
                        <a:ext uri="{28A0092B-C50C-407E-A947-70E740481C1C}">
                          <a14:useLocalDpi xmlns:a14="http://schemas.microsoft.com/office/drawing/2010/main" val="0"/>
                        </a:ext>
                      </a:extLst>
                    </a:blip>
                    <a:srcRect t="20753" b="312"/>
                    <a:stretch/>
                  </pic:blipFill>
                  <pic:spPr bwMode="auto">
                    <a:xfrm>
                      <a:off x="0" y="0"/>
                      <a:ext cx="2339975"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127CF">
        <w:rPr>
          <w:rFonts w:eastAsia="Times New Roman"/>
          <w:lang w:eastAsia="en-GB"/>
        </w:rPr>
        <w:t>Appendix F. Non-Native Richness Model Visualizations</w:t>
      </w:r>
    </w:p>
    <w:p w14:paraId="6D46F118" w14:textId="2887A585" w:rsidR="0099294D" w:rsidRPr="0099294D" w:rsidRDefault="0099294D" w:rsidP="00C04EA9">
      <w:pPr>
        <w:pStyle w:val="Heading1"/>
        <w:numPr>
          <w:ilvl w:val="0"/>
          <w:numId w:val="0"/>
        </w:numPr>
        <w:rPr>
          <w:rFonts w:ascii="Segoe UI" w:eastAsia="Times New Roman" w:hAnsi="Segoe UI" w:cs="Segoe UI"/>
          <w:sz w:val="18"/>
          <w:szCs w:val="18"/>
          <w:lang w:val="en-US" w:eastAsia="en-GB"/>
        </w:rPr>
      </w:pPr>
      <w:r w:rsidRPr="0099294D">
        <w:rPr>
          <w:rFonts w:eastAsia="Times New Roman"/>
          <w:lang w:eastAsia="en-GB"/>
        </w:rPr>
        <w:lastRenderedPageBreak/>
        <w:t xml:space="preserve">Appendix </w:t>
      </w:r>
      <w:r w:rsidR="009127CF">
        <w:rPr>
          <w:rFonts w:eastAsia="Times New Roman"/>
          <w:lang w:eastAsia="en-GB"/>
        </w:rPr>
        <w:t>G</w:t>
      </w:r>
      <w:r w:rsidRPr="0099294D">
        <w:rPr>
          <w:rFonts w:eastAsia="Times New Roman"/>
          <w:lang w:eastAsia="en-GB"/>
        </w:rPr>
        <w:t>. Vegetation Survey Plant List</w:t>
      </w:r>
      <w:r w:rsidRPr="0099294D">
        <w:rPr>
          <w:rFonts w:eastAsia="Times New Roman"/>
          <w:lang w:val="en-US" w:eastAsia="en-GB"/>
        </w:rPr>
        <w:t> </w:t>
      </w:r>
    </w:p>
    <w:p w14:paraId="1966E57F" w14:textId="77777777" w:rsidR="00A8128F" w:rsidRDefault="00A8128F" w:rsidP="00C04EA9">
      <w:pPr>
        <w:pStyle w:val="Caption"/>
        <w:keepNext/>
      </w:pPr>
    </w:p>
    <w:p w14:paraId="3E26A4D5" w14:textId="33C7F74C" w:rsidR="00672345" w:rsidRDefault="00672345" w:rsidP="00C04EA9">
      <w:pPr>
        <w:pStyle w:val="Caption"/>
        <w:keepNext/>
      </w:pPr>
      <w:r>
        <w:t xml:space="preserve">Table </w:t>
      </w:r>
      <w:r w:rsidR="00C04EA9">
        <w:t>G1</w:t>
      </w:r>
      <w:r>
        <w:t xml:space="preserve">. </w:t>
      </w:r>
      <w:r w:rsidRPr="0099294D">
        <w:rPr>
          <w:lang w:eastAsia="en-GB"/>
        </w:rPr>
        <w:t>A complete list of</w:t>
      </w:r>
      <w:r>
        <w:rPr>
          <w:lang w:eastAsia="en-GB"/>
        </w:rPr>
        <w:t xml:space="preserve"> macrophytes</w:t>
      </w:r>
      <w:r w:rsidRPr="0099294D">
        <w:rPr>
          <w:lang w:eastAsia="en-GB"/>
        </w:rPr>
        <w:t xml:space="preserve"> observed during </w:t>
      </w:r>
      <w:r>
        <w:rPr>
          <w:lang w:eastAsia="en-GB"/>
        </w:rPr>
        <w:t xml:space="preserve">2015 and </w:t>
      </w:r>
      <w:r w:rsidRPr="0099294D">
        <w:rPr>
          <w:lang w:eastAsia="en-GB"/>
        </w:rPr>
        <w:t>2021 vegetation surveys with accompanying origin status (N = Native, E = Exotic, I = Invasive). For cryptic species where origin could not be determined, origin status is ‘U’.</w:t>
      </w:r>
      <w:r w:rsidRPr="0099294D">
        <w:rPr>
          <w:lang w:val="en-US" w:eastAsia="en-GB"/>
        </w:rPr>
        <w:t> </w:t>
      </w: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
      <w:tr w:rsidR="005D39B6" w:rsidRPr="002C2EA9" w14:paraId="3EECDD15" w14:textId="58958A64" w:rsidTr="002C2EA9">
        <w:trPr>
          <w:trHeight w:hRule="exact" w:val="227"/>
        </w:trPr>
        <w:tc>
          <w:tcPr>
            <w:tcW w:w="3119" w:type="dxa"/>
            <w:tcBorders>
              <w:bottom w:val="single" w:sz="4" w:space="0" w:color="auto"/>
            </w:tcBorders>
            <w:shd w:val="clear" w:color="auto" w:fill="auto"/>
            <w:hideMark/>
          </w:tcPr>
          <w:p w14:paraId="600BFBA3" w14:textId="77777777" w:rsidR="005D39B6" w:rsidRPr="002C2EA9" w:rsidRDefault="005D39B6" w:rsidP="00C04EA9">
            <w:pPr>
              <w:spacing w:line="240" w:lineRule="auto"/>
              <w:rPr>
                <w:sz w:val="18"/>
                <w:szCs w:val="18"/>
                <w:lang w:val="en-US" w:eastAsia="en-GB"/>
              </w:rPr>
            </w:pPr>
            <w:r w:rsidRPr="002C2EA9">
              <w:rPr>
                <w:b/>
                <w:bCs/>
                <w:sz w:val="18"/>
                <w:szCs w:val="18"/>
                <w:lang w:val="en-US" w:eastAsia="en-GB"/>
              </w:rPr>
              <w:t>Species</w:t>
            </w:r>
            <w:r w:rsidRPr="002C2EA9">
              <w:rPr>
                <w:sz w:val="18"/>
                <w:szCs w:val="18"/>
                <w:lang w:val="en-US" w:eastAsia="en-GB"/>
              </w:rPr>
              <w:t> </w:t>
            </w:r>
          </w:p>
        </w:tc>
        <w:tc>
          <w:tcPr>
            <w:tcW w:w="2941" w:type="dxa"/>
            <w:tcBorders>
              <w:bottom w:val="single" w:sz="4" w:space="0" w:color="auto"/>
            </w:tcBorders>
            <w:shd w:val="clear" w:color="auto" w:fill="auto"/>
            <w:hideMark/>
          </w:tcPr>
          <w:p w14:paraId="46C19201" w14:textId="77777777" w:rsidR="005D39B6" w:rsidRPr="002C2EA9" w:rsidRDefault="005D39B6" w:rsidP="00C04EA9">
            <w:pPr>
              <w:spacing w:line="240" w:lineRule="auto"/>
              <w:rPr>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hideMark/>
          </w:tcPr>
          <w:p w14:paraId="0B0AF886" w14:textId="574D90B0" w:rsidR="005D39B6" w:rsidRPr="002C2EA9" w:rsidRDefault="005D39B6" w:rsidP="00C04EA9">
            <w:pPr>
              <w:spacing w:line="240" w:lineRule="auto"/>
              <w:jc w:val="center"/>
              <w:rPr>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24E24506" w14:textId="7E0B68E7" w:rsidR="005D39B6" w:rsidRPr="002C2EA9" w:rsidRDefault="005D39B6" w:rsidP="00C04EA9">
            <w:pPr>
              <w:spacing w:line="240" w:lineRule="auto"/>
              <w:jc w:val="center"/>
              <w:rPr>
                <w:b/>
                <w:bCs/>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7BEAF145" w14:textId="7BA44F27" w:rsidR="005D39B6" w:rsidRPr="002C2EA9" w:rsidRDefault="005D39B6" w:rsidP="00C04EA9">
            <w:pPr>
              <w:spacing w:line="240" w:lineRule="auto"/>
              <w:jc w:val="center"/>
              <w:rPr>
                <w:b/>
                <w:bCs/>
                <w:sz w:val="18"/>
                <w:szCs w:val="18"/>
                <w:lang w:val="en-US" w:eastAsia="en-GB"/>
              </w:rPr>
            </w:pPr>
            <w:r w:rsidRPr="002C2EA9">
              <w:rPr>
                <w:b/>
                <w:bCs/>
                <w:sz w:val="18"/>
                <w:szCs w:val="18"/>
                <w:lang w:val="en-US" w:eastAsia="en-GB"/>
              </w:rPr>
              <w:t>2021</w:t>
            </w:r>
          </w:p>
        </w:tc>
      </w:tr>
      <w:tr w:rsidR="005D39B6" w:rsidRPr="002C2EA9" w14:paraId="1724E94E" w14:textId="7F36E730" w:rsidTr="002C2EA9">
        <w:trPr>
          <w:trHeight w:hRule="exact" w:val="227"/>
        </w:trPr>
        <w:tc>
          <w:tcPr>
            <w:tcW w:w="3119" w:type="dxa"/>
            <w:tcBorders>
              <w:top w:val="single" w:sz="4" w:space="0" w:color="auto"/>
            </w:tcBorders>
            <w:shd w:val="clear" w:color="auto" w:fill="auto"/>
            <w:hideMark/>
          </w:tcPr>
          <w:p w14:paraId="1FEA5582"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chillea millefolium</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7BDF1EC2"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yarrow </w:t>
            </w:r>
          </w:p>
        </w:tc>
        <w:tc>
          <w:tcPr>
            <w:tcW w:w="886" w:type="dxa"/>
            <w:tcBorders>
              <w:top w:val="single" w:sz="4" w:space="0" w:color="auto"/>
            </w:tcBorders>
            <w:shd w:val="clear" w:color="auto" w:fill="auto"/>
            <w:hideMark/>
          </w:tcPr>
          <w:p w14:paraId="39AC0412" w14:textId="55B49371" w:rsidR="005D39B6" w:rsidRPr="002C2EA9" w:rsidRDefault="005D39B6" w:rsidP="00C04EA9">
            <w:pPr>
              <w:spacing w:line="240" w:lineRule="auto"/>
              <w:jc w:val="center"/>
              <w:rPr>
                <w:sz w:val="18"/>
                <w:szCs w:val="18"/>
                <w:lang w:val="en-US" w:eastAsia="en-GB"/>
              </w:rPr>
            </w:pPr>
            <w:r w:rsidRPr="002C2EA9">
              <w:rPr>
                <w:sz w:val="18"/>
                <w:szCs w:val="18"/>
                <w:lang w:val="en-US" w:eastAsia="en-GB"/>
              </w:rPr>
              <w:t>N</w:t>
            </w:r>
          </w:p>
        </w:tc>
        <w:tc>
          <w:tcPr>
            <w:tcW w:w="886" w:type="dxa"/>
            <w:tcBorders>
              <w:top w:val="single" w:sz="4" w:space="0" w:color="auto"/>
            </w:tcBorders>
          </w:tcPr>
          <w:p w14:paraId="71DB9B66" w14:textId="77777777" w:rsidR="005D39B6" w:rsidRPr="002C2EA9" w:rsidRDefault="005D39B6" w:rsidP="00C04EA9">
            <w:pPr>
              <w:spacing w:line="240" w:lineRule="auto"/>
              <w:jc w:val="center"/>
              <w:rPr>
                <w:sz w:val="18"/>
                <w:szCs w:val="18"/>
                <w:lang w:val="en-US" w:eastAsia="en-GB"/>
              </w:rPr>
            </w:pPr>
          </w:p>
        </w:tc>
        <w:tc>
          <w:tcPr>
            <w:tcW w:w="886" w:type="dxa"/>
            <w:tcBorders>
              <w:top w:val="single" w:sz="4" w:space="0" w:color="auto"/>
            </w:tcBorders>
          </w:tcPr>
          <w:p w14:paraId="785017D7" w14:textId="3A96144C" w:rsidR="005D39B6" w:rsidRPr="002C2EA9" w:rsidRDefault="005D39B6" w:rsidP="00C04EA9">
            <w:pPr>
              <w:spacing w:line="240" w:lineRule="auto"/>
              <w:jc w:val="center"/>
              <w:rPr>
                <w:sz w:val="18"/>
                <w:szCs w:val="18"/>
                <w:lang w:val="en-US" w:eastAsia="en-GB"/>
              </w:rPr>
            </w:pPr>
            <w:r w:rsidRPr="002C2EA9">
              <w:rPr>
                <w:sz w:val="18"/>
                <w:szCs w:val="18"/>
                <w:lang w:val="en-US" w:eastAsia="en-GB"/>
              </w:rPr>
              <w:t>X</w:t>
            </w:r>
          </w:p>
        </w:tc>
      </w:tr>
      <w:tr w:rsidR="005D39B6" w:rsidRPr="002C2EA9" w14:paraId="43D0671C" w14:textId="33AF999A" w:rsidTr="002C2EA9">
        <w:trPr>
          <w:trHeight w:hRule="exact" w:val="227"/>
        </w:trPr>
        <w:tc>
          <w:tcPr>
            <w:tcW w:w="3119" w:type="dxa"/>
            <w:shd w:val="clear" w:color="auto" w:fill="auto"/>
            <w:hideMark/>
          </w:tcPr>
          <w:p w14:paraId="7E1702BD" w14:textId="7CD7D968"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grostis capillaris</w:t>
            </w:r>
            <w:r w:rsidRPr="002C2EA9">
              <w:rPr>
                <w:color w:val="000000"/>
                <w:sz w:val="18"/>
                <w:szCs w:val="18"/>
                <w:lang w:val="en-US" w:eastAsia="en-GB"/>
              </w:rPr>
              <w:t> </w:t>
            </w:r>
          </w:p>
        </w:tc>
        <w:tc>
          <w:tcPr>
            <w:tcW w:w="2941" w:type="dxa"/>
            <w:shd w:val="clear" w:color="auto" w:fill="auto"/>
            <w:hideMark/>
          </w:tcPr>
          <w:p w14:paraId="53D10FB5" w14:textId="15CD3786" w:rsidR="005D39B6" w:rsidRPr="002C2EA9" w:rsidRDefault="005D39B6" w:rsidP="00C04EA9">
            <w:pPr>
              <w:spacing w:line="240" w:lineRule="auto"/>
              <w:rPr>
                <w:sz w:val="18"/>
                <w:szCs w:val="18"/>
                <w:lang w:val="en-US" w:eastAsia="en-GB"/>
              </w:rPr>
            </w:pPr>
            <w:r w:rsidRPr="002C2EA9">
              <w:rPr>
                <w:color w:val="000000"/>
                <w:sz w:val="18"/>
                <w:szCs w:val="18"/>
                <w:lang w:val="en-US" w:eastAsia="en-GB"/>
              </w:rPr>
              <w:t>colonial bentgrass </w:t>
            </w:r>
          </w:p>
        </w:tc>
        <w:tc>
          <w:tcPr>
            <w:tcW w:w="886" w:type="dxa"/>
            <w:shd w:val="clear" w:color="auto" w:fill="auto"/>
            <w:hideMark/>
          </w:tcPr>
          <w:p w14:paraId="1654871F" w14:textId="0B893849"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0AAA958" w14:textId="18C2B0A1"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2A48494" w14:textId="2A95796F"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0DFCA2AF" w14:textId="2C7F2797" w:rsidTr="002C2EA9">
        <w:trPr>
          <w:trHeight w:hRule="exact" w:val="227"/>
        </w:trPr>
        <w:tc>
          <w:tcPr>
            <w:tcW w:w="3119" w:type="dxa"/>
            <w:shd w:val="clear" w:color="auto" w:fill="auto"/>
            <w:hideMark/>
          </w:tcPr>
          <w:p w14:paraId="2D107584" w14:textId="5EDBD3B6"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grostis gigantea</w:t>
            </w:r>
          </w:p>
        </w:tc>
        <w:tc>
          <w:tcPr>
            <w:tcW w:w="2941" w:type="dxa"/>
            <w:shd w:val="clear" w:color="auto" w:fill="auto"/>
            <w:hideMark/>
          </w:tcPr>
          <w:p w14:paraId="6B790259" w14:textId="2CC00820" w:rsidR="005D39B6" w:rsidRPr="002C2EA9" w:rsidRDefault="005D39B6" w:rsidP="00C04EA9">
            <w:pPr>
              <w:spacing w:line="240" w:lineRule="auto"/>
              <w:rPr>
                <w:sz w:val="18"/>
                <w:szCs w:val="18"/>
                <w:lang w:val="en-US" w:eastAsia="en-GB"/>
              </w:rPr>
            </w:pPr>
            <w:r w:rsidRPr="002C2EA9">
              <w:rPr>
                <w:color w:val="000000"/>
                <w:sz w:val="18"/>
                <w:szCs w:val="18"/>
                <w:lang w:val="en-US" w:eastAsia="en-GB"/>
              </w:rPr>
              <w:t>redtop </w:t>
            </w:r>
          </w:p>
        </w:tc>
        <w:tc>
          <w:tcPr>
            <w:tcW w:w="886" w:type="dxa"/>
            <w:shd w:val="clear" w:color="auto" w:fill="auto"/>
            <w:hideMark/>
          </w:tcPr>
          <w:p w14:paraId="1C5BEF6B" w14:textId="2A410104"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E10DD7B" w14:textId="54D83039"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1E8F38" w14:textId="4360584A"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46EB328F" w14:textId="20691623" w:rsidTr="002C2EA9">
        <w:trPr>
          <w:trHeight w:hRule="exact" w:val="227"/>
        </w:trPr>
        <w:tc>
          <w:tcPr>
            <w:tcW w:w="3119" w:type="dxa"/>
            <w:shd w:val="clear" w:color="auto" w:fill="auto"/>
            <w:hideMark/>
          </w:tcPr>
          <w:p w14:paraId="2FF9B9A4"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grostis stolonifera</w:t>
            </w:r>
            <w:r w:rsidRPr="002C2EA9">
              <w:rPr>
                <w:color w:val="000000"/>
                <w:sz w:val="18"/>
                <w:szCs w:val="18"/>
                <w:lang w:val="en-US" w:eastAsia="en-GB"/>
              </w:rPr>
              <w:t> </w:t>
            </w:r>
          </w:p>
        </w:tc>
        <w:tc>
          <w:tcPr>
            <w:tcW w:w="2941" w:type="dxa"/>
            <w:shd w:val="clear" w:color="auto" w:fill="auto"/>
            <w:hideMark/>
          </w:tcPr>
          <w:p w14:paraId="1A53868C" w14:textId="5747FCBB" w:rsidR="005D39B6" w:rsidRPr="002C2EA9" w:rsidRDefault="005D39B6" w:rsidP="00C04EA9">
            <w:pPr>
              <w:spacing w:line="240" w:lineRule="auto"/>
              <w:rPr>
                <w:sz w:val="18"/>
                <w:szCs w:val="18"/>
                <w:lang w:val="en-US" w:eastAsia="en-GB"/>
              </w:rPr>
            </w:pPr>
            <w:r w:rsidRPr="002C2EA9">
              <w:rPr>
                <w:color w:val="000000"/>
                <w:sz w:val="18"/>
                <w:szCs w:val="18"/>
                <w:lang w:val="en-US" w:eastAsia="en-GB"/>
              </w:rPr>
              <w:t>creeping bentgrass </w:t>
            </w:r>
          </w:p>
        </w:tc>
        <w:tc>
          <w:tcPr>
            <w:tcW w:w="886" w:type="dxa"/>
            <w:shd w:val="clear" w:color="auto" w:fill="auto"/>
            <w:hideMark/>
          </w:tcPr>
          <w:p w14:paraId="115D64A8" w14:textId="1AD0CEA5"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CC265C6" w14:textId="1AE827B5"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82F86E" w14:textId="6227D4D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D0D2A44" w14:textId="77777777" w:rsidTr="002C2EA9">
        <w:trPr>
          <w:trHeight w:hRule="exact" w:val="227"/>
        </w:trPr>
        <w:tc>
          <w:tcPr>
            <w:tcW w:w="3119" w:type="dxa"/>
            <w:shd w:val="clear" w:color="auto" w:fill="auto"/>
          </w:tcPr>
          <w:p w14:paraId="589A7C48" w14:textId="45E512BE" w:rsidR="005D39B6" w:rsidRPr="002C2EA9" w:rsidRDefault="005D39B6" w:rsidP="00C04EA9">
            <w:pPr>
              <w:spacing w:line="240" w:lineRule="auto"/>
              <w:rPr>
                <w:color w:val="000000"/>
                <w:sz w:val="18"/>
                <w:szCs w:val="18"/>
                <w:lang w:val="en-US" w:eastAsia="en-GB"/>
              </w:rPr>
            </w:pPr>
            <w:r w:rsidRPr="002C2EA9">
              <w:rPr>
                <w:i/>
                <w:iCs/>
                <w:color w:val="000000"/>
                <w:sz w:val="18"/>
                <w:szCs w:val="18"/>
                <w:lang w:val="en-US" w:eastAsia="en-GB"/>
              </w:rPr>
              <w:t xml:space="preserve">Ajuga </w:t>
            </w:r>
            <w:r w:rsidRPr="002C2EA9">
              <w:rPr>
                <w:color w:val="000000"/>
                <w:sz w:val="18"/>
                <w:szCs w:val="18"/>
                <w:lang w:val="en-US" w:eastAsia="en-GB"/>
              </w:rPr>
              <w:t>sp.</w:t>
            </w:r>
          </w:p>
        </w:tc>
        <w:tc>
          <w:tcPr>
            <w:tcW w:w="2941" w:type="dxa"/>
            <w:shd w:val="clear" w:color="auto" w:fill="auto"/>
          </w:tcPr>
          <w:p w14:paraId="399EC38D" w14:textId="6F90B149" w:rsidR="005D39B6" w:rsidRPr="002C2EA9" w:rsidRDefault="002C2EA9" w:rsidP="00C04EA9">
            <w:pPr>
              <w:spacing w:line="240" w:lineRule="auto"/>
              <w:rPr>
                <w:color w:val="000000"/>
                <w:sz w:val="18"/>
                <w:szCs w:val="18"/>
                <w:lang w:val="en-US" w:eastAsia="en-GB"/>
              </w:rPr>
            </w:pPr>
            <w:r>
              <w:rPr>
                <w:color w:val="000000"/>
                <w:sz w:val="18"/>
                <w:szCs w:val="18"/>
                <w:lang w:val="en-US" w:eastAsia="en-GB"/>
              </w:rPr>
              <w:t xml:space="preserve">unidentified </w:t>
            </w:r>
            <w:r w:rsidR="005D39B6" w:rsidRPr="002C2EA9">
              <w:rPr>
                <w:color w:val="000000"/>
                <w:sz w:val="18"/>
                <w:szCs w:val="18"/>
                <w:lang w:val="en-US" w:eastAsia="en-GB"/>
              </w:rPr>
              <w:t>ajuga</w:t>
            </w:r>
          </w:p>
        </w:tc>
        <w:tc>
          <w:tcPr>
            <w:tcW w:w="886" w:type="dxa"/>
            <w:shd w:val="clear" w:color="auto" w:fill="auto"/>
          </w:tcPr>
          <w:p w14:paraId="1AC0D98F" w14:textId="3D029016"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366F48D" w14:textId="265E6BB8"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C0A881" w14:textId="77777777" w:rsidR="005D39B6" w:rsidRPr="002C2EA9" w:rsidRDefault="005D39B6" w:rsidP="00C04EA9">
            <w:pPr>
              <w:spacing w:line="240" w:lineRule="auto"/>
              <w:jc w:val="center"/>
              <w:rPr>
                <w:sz w:val="18"/>
                <w:szCs w:val="18"/>
                <w:lang w:val="en-US" w:eastAsia="en-GB"/>
              </w:rPr>
            </w:pPr>
          </w:p>
        </w:tc>
      </w:tr>
      <w:tr w:rsidR="005D39B6" w:rsidRPr="002C2EA9" w14:paraId="7D649B3C" w14:textId="0D818B40" w:rsidTr="002C2EA9">
        <w:trPr>
          <w:trHeight w:hRule="exact" w:val="227"/>
        </w:trPr>
        <w:tc>
          <w:tcPr>
            <w:tcW w:w="3119" w:type="dxa"/>
            <w:shd w:val="clear" w:color="auto" w:fill="auto"/>
            <w:hideMark/>
          </w:tcPr>
          <w:p w14:paraId="47FF7443"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lanceolatum</w:t>
            </w:r>
            <w:proofErr w:type="spellEnd"/>
            <w:r w:rsidRPr="002C2EA9">
              <w:rPr>
                <w:color w:val="000000"/>
                <w:sz w:val="18"/>
                <w:szCs w:val="18"/>
                <w:lang w:val="en-US" w:eastAsia="en-GB"/>
              </w:rPr>
              <w:t> </w:t>
            </w:r>
          </w:p>
        </w:tc>
        <w:tc>
          <w:tcPr>
            <w:tcW w:w="2941" w:type="dxa"/>
            <w:shd w:val="clear" w:color="auto" w:fill="auto"/>
            <w:hideMark/>
          </w:tcPr>
          <w:p w14:paraId="2E1BFFCA"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lance-leaf water-plantain </w:t>
            </w:r>
          </w:p>
        </w:tc>
        <w:tc>
          <w:tcPr>
            <w:tcW w:w="886" w:type="dxa"/>
            <w:shd w:val="clear" w:color="auto" w:fill="auto"/>
            <w:hideMark/>
          </w:tcPr>
          <w:p w14:paraId="0330ACDF" w14:textId="579461C3"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BE0A882"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3DC7D052" w14:textId="2D1E1527"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EBE89C4" w14:textId="358FAADD" w:rsidTr="002C2EA9">
        <w:trPr>
          <w:trHeight w:hRule="exact" w:val="227"/>
        </w:trPr>
        <w:tc>
          <w:tcPr>
            <w:tcW w:w="3119" w:type="dxa"/>
            <w:shd w:val="clear" w:color="auto" w:fill="auto"/>
            <w:hideMark/>
          </w:tcPr>
          <w:p w14:paraId="17A43DCB"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triviale</w:t>
            </w:r>
            <w:proofErr w:type="spellEnd"/>
            <w:r w:rsidRPr="002C2EA9">
              <w:rPr>
                <w:color w:val="000000"/>
                <w:sz w:val="18"/>
                <w:szCs w:val="18"/>
                <w:lang w:val="en-US" w:eastAsia="en-GB"/>
              </w:rPr>
              <w:t> </w:t>
            </w:r>
          </w:p>
        </w:tc>
        <w:tc>
          <w:tcPr>
            <w:tcW w:w="2941" w:type="dxa"/>
            <w:shd w:val="clear" w:color="auto" w:fill="auto"/>
            <w:hideMark/>
          </w:tcPr>
          <w:p w14:paraId="12E35C02"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water plantain </w:t>
            </w:r>
          </w:p>
        </w:tc>
        <w:tc>
          <w:tcPr>
            <w:tcW w:w="886" w:type="dxa"/>
            <w:shd w:val="clear" w:color="auto" w:fill="auto"/>
            <w:hideMark/>
          </w:tcPr>
          <w:p w14:paraId="374D623D" w14:textId="72775D2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9CF873D"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639AA84A" w14:textId="761E3E19"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082AD4DE" w14:textId="77777777" w:rsidTr="002C2EA9">
        <w:trPr>
          <w:trHeight w:hRule="exact" w:val="227"/>
        </w:trPr>
        <w:tc>
          <w:tcPr>
            <w:tcW w:w="3119" w:type="dxa"/>
            <w:shd w:val="clear" w:color="auto" w:fill="auto"/>
          </w:tcPr>
          <w:p w14:paraId="797ABE7A" w14:textId="3DEFEC0C" w:rsidR="005D39B6" w:rsidRPr="002C2EA9" w:rsidRDefault="005D39B6" w:rsidP="00C04EA9">
            <w:pPr>
              <w:spacing w:line="240" w:lineRule="auto"/>
              <w:rPr>
                <w:color w:val="000000"/>
                <w:sz w:val="18"/>
                <w:szCs w:val="18"/>
                <w:lang w:val="en-US" w:eastAsia="en-GB"/>
              </w:rPr>
            </w:pPr>
            <w:r w:rsidRPr="002C2EA9">
              <w:rPr>
                <w:i/>
                <w:iCs/>
                <w:color w:val="000000"/>
                <w:sz w:val="18"/>
                <w:szCs w:val="18"/>
                <w:lang w:val="en-US" w:eastAsia="en-GB"/>
              </w:rPr>
              <w:t xml:space="preserve">Alisma </w:t>
            </w:r>
            <w:r w:rsidRPr="002C2EA9">
              <w:rPr>
                <w:color w:val="000000"/>
                <w:sz w:val="18"/>
                <w:szCs w:val="18"/>
                <w:lang w:val="en-US" w:eastAsia="en-GB"/>
              </w:rPr>
              <w:t>sp.</w:t>
            </w:r>
          </w:p>
        </w:tc>
        <w:tc>
          <w:tcPr>
            <w:tcW w:w="2941" w:type="dxa"/>
            <w:shd w:val="clear" w:color="auto" w:fill="auto"/>
          </w:tcPr>
          <w:p w14:paraId="74EA4621" w14:textId="51152268"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unidentified water plantain</w:t>
            </w:r>
          </w:p>
        </w:tc>
        <w:tc>
          <w:tcPr>
            <w:tcW w:w="886" w:type="dxa"/>
            <w:shd w:val="clear" w:color="auto" w:fill="auto"/>
          </w:tcPr>
          <w:p w14:paraId="5A914AE9" w14:textId="3C1BD7FF"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12F3AE47" w14:textId="133A2735"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71A745" w14:textId="77777777" w:rsidR="005D39B6" w:rsidRPr="002C2EA9" w:rsidRDefault="005D39B6" w:rsidP="00C04EA9">
            <w:pPr>
              <w:spacing w:line="240" w:lineRule="auto"/>
              <w:jc w:val="center"/>
              <w:rPr>
                <w:sz w:val="18"/>
                <w:szCs w:val="18"/>
                <w:lang w:val="en-US" w:eastAsia="en-GB"/>
              </w:rPr>
            </w:pPr>
          </w:p>
        </w:tc>
      </w:tr>
      <w:tr w:rsidR="002C2EA9" w:rsidRPr="002C2EA9" w14:paraId="48EFC987" w14:textId="77777777" w:rsidTr="002C2EA9">
        <w:trPr>
          <w:trHeight w:hRule="exact" w:val="227"/>
        </w:trPr>
        <w:tc>
          <w:tcPr>
            <w:tcW w:w="3119" w:type="dxa"/>
            <w:shd w:val="clear" w:color="auto" w:fill="auto"/>
          </w:tcPr>
          <w:p w14:paraId="08BB7962" w14:textId="7E64F1D6"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Artemesia</w:t>
            </w:r>
            <w:proofErr w:type="spellEnd"/>
            <w:r w:rsidRPr="002C2EA9">
              <w:rPr>
                <w:i/>
                <w:iCs/>
                <w:color w:val="000000"/>
                <w:sz w:val="18"/>
                <w:szCs w:val="18"/>
                <w:lang w:val="en-US" w:eastAsia="en-GB"/>
              </w:rPr>
              <w:t xml:space="preserve"> vulgaris</w:t>
            </w:r>
          </w:p>
        </w:tc>
        <w:tc>
          <w:tcPr>
            <w:tcW w:w="2941" w:type="dxa"/>
            <w:shd w:val="clear" w:color="auto" w:fill="auto"/>
          </w:tcPr>
          <w:p w14:paraId="1B2C5D06" w14:textId="3F448E3D"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mugwort</w:t>
            </w:r>
            <w:proofErr w:type="spellEnd"/>
          </w:p>
        </w:tc>
        <w:tc>
          <w:tcPr>
            <w:tcW w:w="886" w:type="dxa"/>
            <w:shd w:val="clear" w:color="auto" w:fill="auto"/>
          </w:tcPr>
          <w:p w14:paraId="0FF98068" w14:textId="44119B4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1BFC55C" w14:textId="727E692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503415F" w14:textId="77777777" w:rsidR="002C2EA9" w:rsidRPr="002C2EA9" w:rsidRDefault="002C2EA9" w:rsidP="00C04EA9">
            <w:pPr>
              <w:spacing w:line="240" w:lineRule="auto"/>
              <w:jc w:val="center"/>
              <w:rPr>
                <w:sz w:val="18"/>
                <w:szCs w:val="18"/>
                <w:lang w:val="en-US" w:eastAsia="en-GB"/>
              </w:rPr>
            </w:pPr>
          </w:p>
        </w:tc>
      </w:tr>
      <w:tr w:rsidR="005D39B6" w:rsidRPr="002C2EA9" w14:paraId="0DB68E98" w14:textId="3F370E14" w:rsidTr="002C2EA9">
        <w:trPr>
          <w:trHeight w:hRule="exact" w:val="227"/>
        </w:trPr>
        <w:tc>
          <w:tcPr>
            <w:tcW w:w="3119" w:type="dxa"/>
            <w:shd w:val="clear" w:color="auto" w:fill="auto"/>
            <w:hideMark/>
          </w:tcPr>
          <w:p w14:paraId="5EB7E23E"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thyrium </w:t>
            </w:r>
            <w:proofErr w:type="spellStart"/>
            <w:r w:rsidRPr="002C2EA9">
              <w:rPr>
                <w:i/>
                <w:iCs/>
                <w:color w:val="000000"/>
                <w:sz w:val="18"/>
                <w:szCs w:val="18"/>
                <w:lang w:val="en-US" w:eastAsia="en-GB"/>
              </w:rPr>
              <w:t>filix-femina</w:t>
            </w:r>
            <w:proofErr w:type="spellEnd"/>
            <w:r w:rsidRPr="002C2EA9">
              <w:rPr>
                <w:color w:val="000000"/>
                <w:sz w:val="18"/>
                <w:szCs w:val="18"/>
                <w:lang w:val="en-US" w:eastAsia="en-GB"/>
              </w:rPr>
              <w:t> </w:t>
            </w:r>
          </w:p>
        </w:tc>
        <w:tc>
          <w:tcPr>
            <w:tcW w:w="2941" w:type="dxa"/>
            <w:shd w:val="clear" w:color="auto" w:fill="auto"/>
            <w:hideMark/>
          </w:tcPr>
          <w:p w14:paraId="4F6F4DA6"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lady fern </w:t>
            </w:r>
          </w:p>
        </w:tc>
        <w:tc>
          <w:tcPr>
            <w:tcW w:w="886" w:type="dxa"/>
            <w:shd w:val="clear" w:color="auto" w:fill="auto"/>
            <w:hideMark/>
          </w:tcPr>
          <w:p w14:paraId="7C02AD12" w14:textId="683E009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5636453" w14:textId="26DE9CB1"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E23DE05" w14:textId="0141497C"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A821F0A" w14:textId="01094DF9" w:rsidTr="002C2EA9">
        <w:trPr>
          <w:trHeight w:hRule="exact" w:val="227"/>
        </w:trPr>
        <w:tc>
          <w:tcPr>
            <w:tcW w:w="3119" w:type="dxa"/>
            <w:shd w:val="clear" w:color="auto" w:fill="auto"/>
            <w:hideMark/>
          </w:tcPr>
          <w:p w14:paraId="2F8904DB"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triplex </w:t>
            </w:r>
            <w:proofErr w:type="spellStart"/>
            <w:r w:rsidRPr="002C2EA9">
              <w:rPr>
                <w:i/>
                <w:iCs/>
                <w:color w:val="000000"/>
                <w:sz w:val="18"/>
                <w:szCs w:val="18"/>
                <w:lang w:val="en-US" w:eastAsia="en-GB"/>
              </w:rPr>
              <w:t>prostrata</w:t>
            </w:r>
            <w:proofErr w:type="spellEnd"/>
            <w:r w:rsidRPr="002C2EA9">
              <w:rPr>
                <w:color w:val="000000"/>
                <w:sz w:val="18"/>
                <w:szCs w:val="18"/>
                <w:lang w:val="en-US" w:eastAsia="en-GB"/>
              </w:rPr>
              <w:t> </w:t>
            </w:r>
          </w:p>
        </w:tc>
        <w:tc>
          <w:tcPr>
            <w:tcW w:w="2941" w:type="dxa"/>
            <w:shd w:val="clear" w:color="auto" w:fill="auto"/>
            <w:hideMark/>
          </w:tcPr>
          <w:p w14:paraId="368C22C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creeping salt bush </w:t>
            </w:r>
          </w:p>
        </w:tc>
        <w:tc>
          <w:tcPr>
            <w:tcW w:w="886" w:type="dxa"/>
            <w:shd w:val="clear" w:color="auto" w:fill="auto"/>
            <w:hideMark/>
          </w:tcPr>
          <w:p w14:paraId="391EB7E8" w14:textId="2DAA06F6"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B91B0E5"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5D00E900" w14:textId="40ACCC06"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13A8C029" w14:textId="06F790E7" w:rsidTr="002C2EA9">
        <w:trPr>
          <w:trHeight w:hRule="exact" w:val="227"/>
        </w:trPr>
        <w:tc>
          <w:tcPr>
            <w:tcW w:w="3119" w:type="dxa"/>
            <w:shd w:val="clear" w:color="auto" w:fill="auto"/>
            <w:hideMark/>
          </w:tcPr>
          <w:p w14:paraId="1CEDA1B8"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Betula pendula</w:t>
            </w:r>
            <w:r w:rsidRPr="002C2EA9">
              <w:rPr>
                <w:color w:val="000000"/>
                <w:sz w:val="18"/>
                <w:szCs w:val="18"/>
                <w:lang w:val="en-US" w:eastAsia="en-GB"/>
              </w:rPr>
              <w:t> </w:t>
            </w:r>
          </w:p>
        </w:tc>
        <w:tc>
          <w:tcPr>
            <w:tcW w:w="2941" w:type="dxa"/>
            <w:shd w:val="clear" w:color="auto" w:fill="auto"/>
            <w:hideMark/>
          </w:tcPr>
          <w:p w14:paraId="6361D693"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European birch </w:t>
            </w:r>
          </w:p>
        </w:tc>
        <w:tc>
          <w:tcPr>
            <w:tcW w:w="886" w:type="dxa"/>
            <w:shd w:val="clear" w:color="auto" w:fill="auto"/>
            <w:hideMark/>
          </w:tcPr>
          <w:p w14:paraId="3B71B13A" w14:textId="6ED9DE3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F7E583C"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627E9C12" w14:textId="401BE1F1"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3080A2F3" w14:textId="2E365A8C" w:rsidTr="002C2EA9">
        <w:trPr>
          <w:trHeight w:hRule="exact" w:val="227"/>
        </w:trPr>
        <w:tc>
          <w:tcPr>
            <w:tcW w:w="3119" w:type="dxa"/>
            <w:shd w:val="clear" w:color="auto" w:fill="auto"/>
            <w:hideMark/>
          </w:tcPr>
          <w:p w14:paraId="4BE0A050"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Bidens </w:t>
            </w:r>
            <w:proofErr w:type="spellStart"/>
            <w:r w:rsidRPr="002C2EA9">
              <w:rPr>
                <w:i/>
                <w:iCs/>
                <w:color w:val="000000"/>
                <w:sz w:val="18"/>
                <w:szCs w:val="18"/>
                <w:lang w:val="en-US" w:eastAsia="en-GB"/>
              </w:rPr>
              <w:t>cernua</w:t>
            </w:r>
            <w:proofErr w:type="spellEnd"/>
            <w:r w:rsidRPr="002C2EA9">
              <w:rPr>
                <w:color w:val="000000"/>
                <w:sz w:val="18"/>
                <w:szCs w:val="18"/>
                <w:lang w:val="en-US" w:eastAsia="en-GB"/>
              </w:rPr>
              <w:t> </w:t>
            </w:r>
          </w:p>
        </w:tc>
        <w:tc>
          <w:tcPr>
            <w:tcW w:w="2941" w:type="dxa"/>
            <w:shd w:val="clear" w:color="auto" w:fill="auto"/>
            <w:hideMark/>
          </w:tcPr>
          <w:p w14:paraId="0372F87B" w14:textId="33AF0065" w:rsidR="005D39B6" w:rsidRPr="002C2EA9" w:rsidRDefault="005D39B6" w:rsidP="00C04EA9">
            <w:pPr>
              <w:spacing w:line="240" w:lineRule="auto"/>
              <w:rPr>
                <w:sz w:val="18"/>
                <w:szCs w:val="18"/>
                <w:lang w:val="en-US" w:eastAsia="en-GB"/>
              </w:rPr>
            </w:pPr>
            <w:r w:rsidRPr="002C2EA9">
              <w:rPr>
                <w:color w:val="000000"/>
                <w:sz w:val="18"/>
                <w:szCs w:val="18"/>
                <w:lang w:val="en-US" w:eastAsia="en-GB"/>
              </w:rPr>
              <w:t>nodding beggarticks </w:t>
            </w:r>
          </w:p>
        </w:tc>
        <w:tc>
          <w:tcPr>
            <w:tcW w:w="886" w:type="dxa"/>
            <w:shd w:val="clear" w:color="auto" w:fill="auto"/>
            <w:hideMark/>
          </w:tcPr>
          <w:p w14:paraId="6CB32ADF" w14:textId="372F9FF4"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854BB75" w14:textId="14AFC8BA"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3C77EF" w14:textId="08B79EB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F975A1" w14:textId="77777777" w:rsidTr="002C2EA9">
        <w:trPr>
          <w:trHeight w:hRule="exact" w:val="227"/>
        </w:trPr>
        <w:tc>
          <w:tcPr>
            <w:tcW w:w="3119" w:type="dxa"/>
            <w:shd w:val="clear" w:color="auto" w:fill="auto"/>
          </w:tcPr>
          <w:p w14:paraId="6BCA6751" w14:textId="4730A021"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connata</w:t>
            </w:r>
            <w:proofErr w:type="spellEnd"/>
          </w:p>
        </w:tc>
        <w:tc>
          <w:tcPr>
            <w:tcW w:w="2941" w:type="dxa"/>
            <w:shd w:val="clear" w:color="auto" w:fill="auto"/>
          </w:tcPr>
          <w:p w14:paraId="4EEA8B08" w14:textId="2A5D3170" w:rsidR="005D39B6" w:rsidRPr="002C2EA9" w:rsidRDefault="005D39B6" w:rsidP="00C04EA9">
            <w:pPr>
              <w:spacing w:line="240" w:lineRule="auto"/>
              <w:rPr>
                <w:color w:val="000000"/>
                <w:sz w:val="18"/>
                <w:szCs w:val="18"/>
                <w:lang w:val="en-US" w:eastAsia="en-GB"/>
              </w:rPr>
            </w:pPr>
            <w:proofErr w:type="spellStart"/>
            <w:r w:rsidRPr="002C2EA9">
              <w:rPr>
                <w:color w:val="000000"/>
                <w:sz w:val="18"/>
                <w:szCs w:val="18"/>
                <w:lang w:val="en-US" w:eastAsia="en-GB"/>
              </w:rPr>
              <w:t>purplestem</w:t>
            </w:r>
            <w:proofErr w:type="spellEnd"/>
            <w:r w:rsidRPr="002C2EA9">
              <w:rPr>
                <w:color w:val="000000"/>
                <w:sz w:val="18"/>
                <w:szCs w:val="18"/>
                <w:lang w:val="en-US" w:eastAsia="en-GB"/>
              </w:rPr>
              <w:t xml:space="preserve"> beggarticks</w:t>
            </w:r>
          </w:p>
        </w:tc>
        <w:tc>
          <w:tcPr>
            <w:tcW w:w="886" w:type="dxa"/>
            <w:shd w:val="clear" w:color="auto" w:fill="auto"/>
          </w:tcPr>
          <w:p w14:paraId="16E48E72" w14:textId="5256684A"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9396B67" w14:textId="57EBCE9A"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DA2CE8" w14:textId="77777777" w:rsidR="005D39B6" w:rsidRPr="002C2EA9" w:rsidRDefault="005D39B6" w:rsidP="00C04EA9">
            <w:pPr>
              <w:spacing w:line="240" w:lineRule="auto"/>
              <w:jc w:val="center"/>
              <w:rPr>
                <w:sz w:val="18"/>
                <w:szCs w:val="18"/>
                <w:lang w:val="en-US" w:eastAsia="en-GB"/>
              </w:rPr>
            </w:pPr>
          </w:p>
        </w:tc>
      </w:tr>
      <w:tr w:rsidR="005D39B6" w:rsidRPr="002C2EA9" w14:paraId="4BFFF6FC" w14:textId="77777777" w:rsidTr="002C2EA9">
        <w:trPr>
          <w:trHeight w:hRule="exact" w:val="227"/>
        </w:trPr>
        <w:tc>
          <w:tcPr>
            <w:tcW w:w="3119" w:type="dxa"/>
            <w:shd w:val="clear" w:color="auto" w:fill="auto"/>
          </w:tcPr>
          <w:p w14:paraId="5D75ABD8" w14:textId="3B712189"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tripartita</w:t>
            </w:r>
            <w:proofErr w:type="spellEnd"/>
          </w:p>
        </w:tc>
        <w:tc>
          <w:tcPr>
            <w:tcW w:w="2941" w:type="dxa"/>
            <w:shd w:val="clear" w:color="auto" w:fill="auto"/>
          </w:tcPr>
          <w:p w14:paraId="064E72E3" w14:textId="55D0007F"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three-parted beggarticks</w:t>
            </w:r>
          </w:p>
        </w:tc>
        <w:tc>
          <w:tcPr>
            <w:tcW w:w="886" w:type="dxa"/>
            <w:shd w:val="clear" w:color="auto" w:fill="auto"/>
          </w:tcPr>
          <w:p w14:paraId="0A9A13C8" w14:textId="27AFE054"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F5A4AA" w14:textId="213DC857"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BAF2C4" w14:textId="77777777" w:rsidR="005D39B6" w:rsidRPr="002C2EA9" w:rsidRDefault="005D39B6" w:rsidP="00C04EA9">
            <w:pPr>
              <w:spacing w:line="240" w:lineRule="auto"/>
              <w:jc w:val="center"/>
              <w:rPr>
                <w:sz w:val="18"/>
                <w:szCs w:val="18"/>
                <w:lang w:val="en-US" w:eastAsia="en-GB"/>
              </w:rPr>
            </w:pPr>
          </w:p>
        </w:tc>
      </w:tr>
      <w:tr w:rsidR="005D39B6" w:rsidRPr="002C2EA9" w14:paraId="63F83874" w14:textId="08D20C2E" w:rsidTr="002C2EA9">
        <w:trPr>
          <w:trHeight w:hRule="exact" w:val="227"/>
        </w:trPr>
        <w:tc>
          <w:tcPr>
            <w:tcW w:w="3119" w:type="dxa"/>
            <w:shd w:val="clear" w:color="auto" w:fill="auto"/>
            <w:hideMark/>
          </w:tcPr>
          <w:p w14:paraId="51F81A85" w14:textId="7A549371"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Bolboschoenus maritimus</w:t>
            </w:r>
            <w:r w:rsidRPr="002C2EA9">
              <w:rPr>
                <w:color w:val="000000"/>
                <w:sz w:val="18"/>
                <w:szCs w:val="18"/>
                <w:lang w:val="en-US" w:eastAsia="en-GB"/>
              </w:rPr>
              <w:t> </w:t>
            </w:r>
          </w:p>
        </w:tc>
        <w:tc>
          <w:tcPr>
            <w:tcW w:w="2941" w:type="dxa"/>
            <w:shd w:val="clear" w:color="auto" w:fill="auto"/>
            <w:hideMark/>
          </w:tcPr>
          <w:p w14:paraId="361E3CC7"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sea coast bulrush </w:t>
            </w:r>
          </w:p>
        </w:tc>
        <w:tc>
          <w:tcPr>
            <w:tcW w:w="886" w:type="dxa"/>
            <w:shd w:val="clear" w:color="auto" w:fill="auto"/>
            <w:hideMark/>
          </w:tcPr>
          <w:p w14:paraId="410E7DAD" w14:textId="39182CBB"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4E972C7"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7D29FA07" w14:textId="07517761"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A57BA1" w14:textId="4E69DD05" w:rsidTr="002C2EA9">
        <w:trPr>
          <w:trHeight w:hRule="exact" w:val="227"/>
        </w:trPr>
        <w:tc>
          <w:tcPr>
            <w:tcW w:w="3119" w:type="dxa"/>
            <w:shd w:val="clear" w:color="auto" w:fill="auto"/>
            <w:hideMark/>
          </w:tcPr>
          <w:p w14:paraId="449A957A"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alamagrostis canadensis</w:t>
            </w:r>
            <w:r w:rsidRPr="002C2EA9">
              <w:rPr>
                <w:color w:val="000000"/>
                <w:sz w:val="18"/>
                <w:szCs w:val="18"/>
                <w:lang w:val="en-US" w:eastAsia="en-GB"/>
              </w:rPr>
              <w:t> </w:t>
            </w:r>
          </w:p>
        </w:tc>
        <w:tc>
          <w:tcPr>
            <w:tcW w:w="2941" w:type="dxa"/>
            <w:shd w:val="clear" w:color="auto" w:fill="auto"/>
            <w:hideMark/>
          </w:tcPr>
          <w:p w14:paraId="79655344"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bluejoint </w:t>
            </w:r>
          </w:p>
        </w:tc>
        <w:tc>
          <w:tcPr>
            <w:tcW w:w="886" w:type="dxa"/>
            <w:shd w:val="clear" w:color="auto" w:fill="auto"/>
            <w:hideMark/>
          </w:tcPr>
          <w:p w14:paraId="3F3851C3" w14:textId="6F78DAA5"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4018BD4" w14:textId="59C7DD9B"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E50FA08" w14:textId="5B5D78F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768FF0A" w14:textId="77777777" w:rsidTr="002C2EA9">
        <w:trPr>
          <w:trHeight w:hRule="exact" w:val="227"/>
        </w:trPr>
        <w:tc>
          <w:tcPr>
            <w:tcW w:w="3119" w:type="dxa"/>
            <w:shd w:val="clear" w:color="auto" w:fill="auto"/>
          </w:tcPr>
          <w:p w14:paraId="34544535" w14:textId="112C5A4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Callitriche heterophylla</w:t>
            </w:r>
          </w:p>
        </w:tc>
        <w:tc>
          <w:tcPr>
            <w:tcW w:w="2941" w:type="dxa"/>
            <w:shd w:val="clear" w:color="auto" w:fill="auto"/>
          </w:tcPr>
          <w:p w14:paraId="1FEFCFA8" w14:textId="472A2A0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diverse-leaved water-starwort</w:t>
            </w:r>
          </w:p>
        </w:tc>
        <w:tc>
          <w:tcPr>
            <w:tcW w:w="886" w:type="dxa"/>
            <w:shd w:val="clear" w:color="auto" w:fill="auto"/>
          </w:tcPr>
          <w:p w14:paraId="4DFE2BDC" w14:textId="74EBBEFD"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2AE569DE" w14:textId="130ADB83"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3E1B4669" w14:textId="77777777" w:rsidR="002C2EA9" w:rsidRPr="002C2EA9" w:rsidRDefault="002C2EA9" w:rsidP="00C04EA9">
            <w:pPr>
              <w:spacing w:line="240" w:lineRule="auto"/>
              <w:jc w:val="center"/>
              <w:rPr>
                <w:sz w:val="18"/>
                <w:szCs w:val="18"/>
                <w:lang w:val="en-US" w:eastAsia="en-GB"/>
              </w:rPr>
            </w:pPr>
          </w:p>
        </w:tc>
      </w:tr>
      <w:tr w:rsidR="005D39B6" w:rsidRPr="002C2EA9" w14:paraId="3A5D6F33" w14:textId="77777777" w:rsidTr="002C2EA9">
        <w:trPr>
          <w:trHeight w:hRule="exact" w:val="227"/>
        </w:trPr>
        <w:tc>
          <w:tcPr>
            <w:tcW w:w="3119" w:type="dxa"/>
            <w:shd w:val="clear" w:color="auto" w:fill="auto"/>
          </w:tcPr>
          <w:p w14:paraId="5AA7B965" w14:textId="1B043C39"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Callitriche </w:t>
            </w:r>
            <w:proofErr w:type="spellStart"/>
            <w:r w:rsidRPr="002C2EA9">
              <w:rPr>
                <w:i/>
                <w:iCs/>
                <w:color w:val="000000"/>
                <w:sz w:val="18"/>
                <w:szCs w:val="18"/>
                <w:lang w:val="en-US" w:eastAsia="en-GB"/>
              </w:rPr>
              <w:t>hermaphroditica</w:t>
            </w:r>
            <w:proofErr w:type="spellEnd"/>
          </w:p>
        </w:tc>
        <w:tc>
          <w:tcPr>
            <w:tcW w:w="2941" w:type="dxa"/>
            <w:shd w:val="clear" w:color="auto" w:fill="auto"/>
          </w:tcPr>
          <w:p w14:paraId="6F803859" w14:textId="2D0AB0A8"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northern starwort</w:t>
            </w:r>
          </w:p>
        </w:tc>
        <w:tc>
          <w:tcPr>
            <w:tcW w:w="886" w:type="dxa"/>
            <w:shd w:val="clear" w:color="auto" w:fill="auto"/>
          </w:tcPr>
          <w:p w14:paraId="24FE9450" w14:textId="0E27FB12"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58C7CC8" w14:textId="2ED79371"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9BD595" w14:textId="77777777" w:rsidR="005D39B6" w:rsidRPr="002C2EA9" w:rsidRDefault="005D39B6" w:rsidP="00C04EA9">
            <w:pPr>
              <w:spacing w:line="240" w:lineRule="auto"/>
              <w:jc w:val="center"/>
              <w:rPr>
                <w:sz w:val="18"/>
                <w:szCs w:val="18"/>
                <w:lang w:val="en-US" w:eastAsia="en-GB"/>
              </w:rPr>
            </w:pPr>
          </w:p>
        </w:tc>
      </w:tr>
      <w:tr w:rsidR="005D39B6" w:rsidRPr="002C2EA9" w14:paraId="42A31FD4" w14:textId="1394F05B" w:rsidTr="002C2EA9">
        <w:trPr>
          <w:trHeight w:hRule="exact" w:val="227"/>
        </w:trPr>
        <w:tc>
          <w:tcPr>
            <w:tcW w:w="3119" w:type="dxa"/>
            <w:shd w:val="clear" w:color="auto" w:fill="auto"/>
            <w:hideMark/>
          </w:tcPr>
          <w:p w14:paraId="5D84CEDD"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allitriche </w:t>
            </w:r>
            <w:proofErr w:type="spellStart"/>
            <w:r w:rsidRPr="002C2EA9">
              <w:rPr>
                <w:i/>
                <w:iCs/>
                <w:color w:val="000000"/>
                <w:sz w:val="18"/>
                <w:szCs w:val="18"/>
                <w:lang w:val="en-US" w:eastAsia="en-GB"/>
              </w:rPr>
              <w:t>stagnalis</w:t>
            </w:r>
            <w:proofErr w:type="spellEnd"/>
            <w:r w:rsidRPr="002C2EA9">
              <w:rPr>
                <w:color w:val="000000"/>
                <w:sz w:val="18"/>
                <w:szCs w:val="18"/>
                <w:lang w:val="en-US" w:eastAsia="en-GB"/>
              </w:rPr>
              <w:t> </w:t>
            </w:r>
          </w:p>
        </w:tc>
        <w:tc>
          <w:tcPr>
            <w:tcW w:w="2941" w:type="dxa"/>
            <w:shd w:val="clear" w:color="auto" w:fill="auto"/>
            <w:hideMark/>
          </w:tcPr>
          <w:p w14:paraId="4B00EC6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water starwort </w:t>
            </w:r>
          </w:p>
        </w:tc>
        <w:tc>
          <w:tcPr>
            <w:tcW w:w="886" w:type="dxa"/>
            <w:shd w:val="clear" w:color="auto" w:fill="auto"/>
            <w:hideMark/>
          </w:tcPr>
          <w:p w14:paraId="7D79BF0C" w14:textId="0A68EE8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AF3868C" w14:textId="7EEB1095"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3D598AB" w14:textId="2BF756F5"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7D0CB80C" w14:textId="444EA825" w:rsidTr="002C2EA9">
        <w:trPr>
          <w:trHeight w:hRule="exact" w:val="227"/>
        </w:trPr>
        <w:tc>
          <w:tcPr>
            <w:tcW w:w="3119" w:type="dxa"/>
            <w:shd w:val="clear" w:color="auto" w:fill="auto"/>
            <w:hideMark/>
          </w:tcPr>
          <w:p w14:paraId="0708D439"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altha palustris</w:t>
            </w:r>
            <w:r w:rsidRPr="002C2EA9">
              <w:rPr>
                <w:color w:val="000000"/>
                <w:sz w:val="18"/>
                <w:szCs w:val="18"/>
                <w:lang w:val="en-US" w:eastAsia="en-GB"/>
              </w:rPr>
              <w:t> </w:t>
            </w:r>
          </w:p>
        </w:tc>
        <w:tc>
          <w:tcPr>
            <w:tcW w:w="2941" w:type="dxa"/>
            <w:shd w:val="clear" w:color="auto" w:fill="auto"/>
            <w:hideMark/>
          </w:tcPr>
          <w:p w14:paraId="78C237C4"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marsh marigold </w:t>
            </w:r>
          </w:p>
        </w:tc>
        <w:tc>
          <w:tcPr>
            <w:tcW w:w="886" w:type="dxa"/>
            <w:shd w:val="clear" w:color="auto" w:fill="auto"/>
            <w:hideMark/>
          </w:tcPr>
          <w:p w14:paraId="4DE248B9" w14:textId="7694150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22CADD9" w14:textId="006DC233"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8956CFC" w14:textId="4ACFAEB3"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31E8E477" w14:textId="3782B559" w:rsidTr="002C2EA9">
        <w:trPr>
          <w:trHeight w:hRule="exact" w:val="227"/>
        </w:trPr>
        <w:tc>
          <w:tcPr>
            <w:tcW w:w="3119" w:type="dxa"/>
            <w:shd w:val="clear" w:color="auto" w:fill="auto"/>
            <w:hideMark/>
          </w:tcPr>
          <w:p w14:paraId="6BFD9234"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lysteg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epium</w:t>
            </w:r>
            <w:proofErr w:type="spellEnd"/>
            <w:r w:rsidRPr="002C2EA9">
              <w:rPr>
                <w:color w:val="000000"/>
                <w:sz w:val="18"/>
                <w:szCs w:val="18"/>
                <w:lang w:val="en-US" w:eastAsia="en-GB"/>
              </w:rPr>
              <w:t> </w:t>
            </w:r>
          </w:p>
        </w:tc>
        <w:tc>
          <w:tcPr>
            <w:tcW w:w="2941" w:type="dxa"/>
            <w:shd w:val="clear" w:color="auto" w:fill="auto"/>
            <w:hideMark/>
          </w:tcPr>
          <w:p w14:paraId="79DEB9D1"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morning-glory </w:t>
            </w:r>
          </w:p>
        </w:tc>
        <w:tc>
          <w:tcPr>
            <w:tcW w:w="886" w:type="dxa"/>
            <w:shd w:val="clear" w:color="auto" w:fill="auto"/>
            <w:hideMark/>
          </w:tcPr>
          <w:p w14:paraId="708B7A8A" w14:textId="29F8634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48D5E501"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2C73DAD8" w14:textId="1C6DDDA0"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8134392" w14:textId="77777777" w:rsidTr="002C2EA9">
        <w:trPr>
          <w:trHeight w:hRule="exact" w:val="227"/>
        </w:trPr>
        <w:tc>
          <w:tcPr>
            <w:tcW w:w="3119" w:type="dxa"/>
            <w:shd w:val="clear" w:color="auto" w:fill="auto"/>
          </w:tcPr>
          <w:p w14:paraId="75C1009A" w14:textId="2FF90CBE"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Cardamine </w:t>
            </w:r>
            <w:proofErr w:type="spellStart"/>
            <w:r w:rsidRPr="002C2EA9">
              <w:rPr>
                <w:i/>
                <w:iCs/>
                <w:color w:val="000000"/>
                <w:sz w:val="18"/>
                <w:szCs w:val="18"/>
                <w:lang w:val="en-US" w:eastAsia="en-GB"/>
              </w:rPr>
              <w:t>oligosperma</w:t>
            </w:r>
            <w:proofErr w:type="spellEnd"/>
          </w:p>
        </w:tc>
        <w:tc>
          <w:tcPr>
            <w:tcW w:w="2941" w:type="dxa"/>
            <w:shd w:val="clear" w:color="auto" w:fill="auto"/>
          </w:tcPr>
          <w:p w14:paraId="08411341" w14:textId="4FD7D79F"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 xml:space="preserve">little western </w:t>
            </w:r>
            <w:proofErr w:type="gramStart"/>
            <w:r w:rsidRPr="002C2EA9">
              <w:rPr>
                <w:color w:val="000000"/>
                <w:sz w:val="18"/>
                <w:szCs w:val="18"/>
                <w:lang w:val="en-US" w:eastAsia="en-GB"/>
              </w:rPr>
              <w:t>bitter-cress</w:t>
            </w:r>
            <w:proofErr w:type="gramEnd"/>
          </w:p>
        </w:tc>
        <w:tc>
          <w:tcPr>
            <w:tcW w:w="886" w:type="dxa"/>
            <w:shd w:val="clear" w:color="auto" w:fill="auto"/>
          </w:tcPr>
          <w:p w14:paraId="438C491A" w14:textId="2677C32C"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7DD55E4" w14:textId="5B872708"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34F7CE" w14:textId="77777777" w:rsidR="005D39B6" w:rsidRPr="002C2EA9" w:rsidRDefault="005D39B6" w:rsidP="00C04EA9">
            <w:pPr>
              <w:spacing w:line="240" w:lineRule="auto"/>
              <w:jc w:val="center"/>
              <w:rPr>
                <w:sz w:val="18"/>
                <w:szCs w:val="18"/>
                <w:lang w:val="en-US" w:eastAsia="en-GB"/>
              </w:rPr>
            </w:pPr>
          </w:p>
        </w:tc>
      </w:tr>
      <w:tr w:rsidR="005D39B6" w:rsidRPr="002C2EA9" w14:paraId="460389D8" w14:textId="739F5D31" w:rsidTr="002C2EA9">
        <w:trPr>
          <w:trHeight w:hRule="exact" w:val="227"/>
        </w:trPr>
        <w:tc>
          <w:tcPr>
            <w:tcW w:w="3119" w:type="dxa"/>
            <w:shd w:val="clear" w:color="auto" w:fill="auto"/>
            <w:hideMark/>
          </w:tcPr>
          <w:p w14:paraId="4E916519"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 xml:space="preserve">Cardamine </w:t>
            </w:r>
            <w:r w:rsidRPr="002C2EA9">
              <w:rPr>
                <w:color w:val="000000"/>
                <w:sz w:val="18"/>
                <w:szCs w:val="18"/>
                <w:lang w:val="en-US" w:eastAsia="en-GB"/>
              </w:rPr>
              <w:t>sp. </w:t>
            </w:r>
          </w:p>
        </w:tc>
        <w:tc>
          <w:tcPr>
            <w:tcW w:w="2941" w:type="dxa"/>
            <w:shd w:val="clear" w:color="auto" w:fill="auto"/>
            <w:hideMark/>
          </w:tcPr>
          <w:p w14:paraId="3AE04EF1" w14:textId="77777777" w:rsidR="005D39B6" w:rsidRPr="002C2EA9" w:rsidRDefault="005D39B6" w:rsidP="00C04EA9">
            <w:pPr>
              <w:spacing w:line="240" w:lineRule="auto"/>
              <w:rPr>
                <w:sz w:val="18"/>
                <w:szCs w:val="18"/>
                <w:lang w:val="en-US" w:eastAsia="en-GB"/>
              </w:rPr>
            </w:pPr>
            <w:proofErr w:type="gramStart"/>
            <w:r w:rsidRPr="002C2EA9">
              <w:rPr>
                <w:color w:val="000000"/>
                <w:sz w:val="18"/>
                <w:szCs w:val="18"/>
                <w:lang w:val="en-US" w:eastAsia="en-GB"/>
              </w:rPr>
              <w:t>bitter-cress</w:t>
            </w:r>
            <w:proofErr w:type="gramEnd"/>
            <w:r w:rsidRPr="002C2EA9">
              <w:rPr>
                <w:color w:val="000000"/>
                <w:sz w:val="18"/>
                <w:szCs w:val="18"/>
                <w:lang w:val="en-US" w:eastAsia="en-GB"/>
              </w:rPr>
              <w:t> </w:t>
            </w:r>
          </w:p>
        </w:tc>
        <w:tc>
          <w:tcPr>
            <w:tcW w:w="886" w:type="dxa"/>
            <w:shd w:val="clear" w:color="auto" w:fill="auto"/>
            <w:hideMark/>
          </w:tcPr>
          <w:p w14:paraId="4A414BBE" w14:textId="390630D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50BB75FA" w14:textId="00713F92"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C72101" w14:textId="3DDBF960"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55D44AB7" w14:textId="4949F51C" w:rsidTr="002C2EA9">
        <w:trPr>
          <w:trHeight w:hRule="exact" w:val="227"/>
        </w:trPr>
        <w:tc>
          <w:tcPr>
            <w:tcW w:w="3119" w:type="dxa"/>
            <w:shd w:val="clear" w:color="auto" w:fill="auto"/>
            <w:hideMark/>
          </w:tcPr>
          <w:p w14:paraId="10CC0ACC"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quatilis</w:t>
            </w:r>
            <w:proofErr w:type="spellEnd"/>
            <w:r w:rsidRPr="002C2EA9">
              <w:rPr>
                <w:color w:val="000000"/>
                <w:sz w:val="18"/>
                <w:szCs w:val="18"/>
                <w:lang w:val="en-US" w:eastAsia="en-GB"/>
              </w:rPr>
              <w:t> var</w:t>
            </w:r>
            <w:r w:rsidRPr="002C2EA9">
              <w:rPr>
                <w:i/>
                <w:iCs/>
                <w:color w:val="000000"/>
                <w:sz w:val="18"/>
                <w:szCs w:val="18"/>
                <w:lang w:val="en-US" w:eastAsia="en-GB"/>
              </w:rPr>
              <w:t>. dives</w:t>
            </w:r>
            <w:r w:rsidRPr="002C2EA9">
              <w:rPr>
                <w:color w:val="000000"/>
                <w:sz w:val="18"/>
                <w:szCs w:val="18"/>
                <w:lang w:val="en-US" w:eastAsia="en-GB"/>
              </w:rPr>
              <w:t> </w:t>
            </w:r>
          </w:p>
        </w:tc>
        <w:tc>
          <w:tcPr>
            <w:tcW w:w="2941" w:type="dxa"/>
            <w:shd w:val="clear" w:color="auto" w:fill="auto"/>
            <w:hideMark/>
          </w:tcPr>
          <w:p w14:paraId="7EC6FA17"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Sitka sedge </w:t>
            </w:r>
          </w:p>
        </w:tc>
        <w:tc>
          <w:tcPr>
            <w:tcW w:w="886" w:type="dxa"/>
            <w:shd w:val="clear" w:color="auto" w:fill="auto"/>
            <w:hideMark/>
          </w:tcPr>
          <w:p w14:paraId="32753739" w14:textId="3D8CF7A8"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997BE27" w14:textId="5391A256"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54D1388" w14:textId="3AFA9ED5"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49FDC36A" w14:textId="68F31282" w:rsidTr="002C2EA9">
        <w:trPr>
          <w:trHeight w:hRule="exact" w:val="227"/>
        </w:trPr>
        <w:tc>
          <w:tcPr>
            <w:tcW w:w="3119" w:type="dxa"/>
            <w:shd w:val="clear" w:color="auto" w:fill="auto"/>
            <w:hideMark/>
          </w:tcPr>
          <w:p w14:paraId="4C43337C"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usickii</w:t>
            </w:r>
            <w:proofErr w:type="spellEnd"/>
            <w:r w:rsidRPr="002C2EA9">
              <w:rPr>
                <w:color w:val="000000"/>
                <w:sz w:val="18"/>
                <w:szCs w:val="18"/>
                <w:lang w:val="en-US" w:eastAsia="en-GB"/>
              </w:rPr>
              <w:t> </w:t>
            </w:r>
          </w:p>
        </w:tc>
        <w:tc>
          <w:tcPr>
            <w:tcW w:w="2941" w:type="dxa"/>
            <w:shd w:val="clear" w:color="auto" w:fill="auto"/>
            <w:hideMark/>
          </w:tcPr>
          <w:p w14:paraId="491AF031"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Cusick's sedge </w:t>
            </w:r>
          </w:p>
        </w:tc>
        <w:tc>
          <w:tcPr>
            <w:tcW w:w="886" w:type="dxa"/>
            <w:shd w:val="clear" w:color="auto" w:fill="auto"/>
            <w:hideMark/>
          </w:tcPr>
          <w:p w14:paraId="297D60F8" w14:textId="6405C76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57D9B21" w14:textId="30E51AAE" w:rsidR="005D39B6"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19F7B7" w14:textId="3BAC2BBE"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EE62950" w14:textId="77777777" w:rsidTr="002C2EA9">
        <w:trPr>
          <w:trHeight w:hRule="exact" w:val="227"/>
        </w:trPr>
        <w:tc>
          <w:tcPr>
            <w:tcW w:w="3119" w:type="dxa"/>
            <w:shd w:val="clear" w:color="auto" w:fill="auto"/>
          </w:tcPr>
          <w:p w14:paraId="4FF48D4F" w14:textId="51D90426"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xsiccata</w:t>
            </w:r>
            <w:proofErr w:type="spellEnd"/>
          </w:p>
        </w:tc>
        <w:tc>
          <w:tcPr>
            <w:tcW w:w="2941" w:type="dxa"/>
            <w:shd w:val="clear" w:color="auto" w:fill="auto"/>
          </w:tcPr>
          <w:p w14:paraId="73DDEA5C" w14:textId="39CB6F4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inflated sedge</w:t>
            </w:r>
          </w:p>
        </w:tc>
        <w:tc>
          <w:tcPr>
            <w:tcW w:w="886" w:type="dxa"/>
            <w:shd w:val="clear" w:color="auto" w:fill="auto"/>
          </w:tcPr>
          <w:p w14:paraId="2374C362" w14:textId="4C7965A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1785919" w14:textId="683E074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FEED66" w14:textId="77777777" w:rsidR="002C2EA9" w:rsidRPr="002C2EA9" w:rsidRDefault="002C2EA9" w:rsidP="00C04EA9">
            <w:pPr>
              <w:spacing w:line="240" w:lineRule="auto"/>
              <w:jc w:val="center"/>
              <w:rPr>
                <w:sz w:val="18"/>
                <w:szCs w:val="18"/>
                <w:lang w:val="en-US" w:eastAsia="en-GB"/>
              </w:rPr>
            </w:pPr>
          </w:p>
        </w:tc>
      </w:tr>
      <w:tr w:rsidR="005D39B6" w:rsidRPr="002C2EA9" w14:paraId="50036FAD" w14:textId="0F41164D" w:rsidTr="002C2EA9">
        <w:trPr>
          <w:trHeight w:hRule="exact" w:val="227"/>
        </w:trPr>
        <w:tc>
          <w:tcPr>
            <w:tcW w:w="3119" w:type="dxa"/>
            <w:shd w:val="clear" w:color="auto" w:fill="auto"/>
            <w:hideMark/>
          </w:tcPr>
          <w:p w14:paraId="273E91A0"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lyngbyei</w:t>
            </w:r>
            <w:proofErr w:type="spellEnd"/>
            <w:r w:rsidRPr="002C2EA9">
              <w:rPr>
                <w:color w:val="000000"/>
                <w:sz w:val="18"/>
                <w:szCs w:val="18"/>
                <w:lang w:val="en-US" w:eastAsia="en-GB"/>
              </w:rPr>
              <w:t> </w:t>
            </w:r>
          </w:p>
        </w:tc>
        <w:tc>
          <w:tcPr>
            <w:tcW w:w="2941" w:type="dxa"/>
            <w:shd w:val="clear" w:color="auto" w:fill="auto"/>
            <w:hideMark/>
          </w:tcPr>
          <w:p w14:paraId="266571FB" w14:textId="5BAEF20A" w:rsidR="005D39B6" w:rsidRPr="002C2EA9" w:rsidRDefault="005D39B6" w:rsidP="00C04EA9">
            <w:pPr>
              <w:spacing w:line="240" w:lineRule="auto"/>
              <w:rPr>
                <w:sz w:val="18"/>
                <w:szCs w:val="18"/>
                <w:lang w:val="en-US" w:eastAsia="en-GB"/>
              </w:rPr>
            </w:pPr>
            <w:proofErr w:type="spellStart"/>
            <w:r w:rsidRPr="002C2EA9">
              <w:rPr>
                <w:color w:val="000000"/>
                <w:sz w:val="18"/>
                <w:szCs w:val="18"/>
                <w:lang w:val="en-US" w:eastAsia="en-GB"/>
              </w:rPr>
              <w:t>Lyngbye's</w:t>
            </w:r>
            <w:proofErr w:type="spellEnd"/>
            <w:r w:rsidRPr="002C2EA9">
              <w:rPr>
                <w:color w:val="000000"/>
                <w:sz w:val="18"/>
                <w:szCs w:val="18"/>
                <w:lang w:val="en-US" w:eastAsia="en-GB"/>
              </w:rPr>
              <w:t xml:space="preserve"> sedge </w:t>
            </w:r>
          </w:p>
        </w:tc>
        <w:tc>
          <w:tcPr>
            <w:tcW w:w="886" w:type="dxa"/>
            <w:shd w:val="clear" w:color="auto" w:fill="auto"/>
            <w:hideMark/>
          </w:tcPr>
          <w:p w14:paraId="1CD26F45" w14:textId="4CC0101D"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1ED6A0E" w14:textId="6B49310E"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015440" w14:textId="5716F41C"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10A2317A" w14:textId="0109F1A6" w:rsidTr="002C2EA9">
        <w:trPr>
          <w:trHeight w:hRule="exact" w:val="227"/>
        </w:trPr>
        <w:tc>
          <w:tcPr>
            <w:tcW w:w="3119" w:type="dxa"/>
            <w:shd w:val="clear" w:color="auto" w:fill="auto"/>
            <w:hideMark/>
          </w:tcPr>
          <w:p w14:paraId="2EE00FDF"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bnupta</w:t>
            </w:r>
            <w:proofErr w:type="spellEnd"/>
            <w:r w:rsidRPr="002C2EA9">
              <w:rPr>
                <w:color w:val="000000"/>
                <w:sz w:val="18"/>
                <w:szCs w:val="18"/>
                <w:lang w:val="en-US" w:eastAsia="en-GB"/>
              </w:rPr>
              <w:t> </w:t>
            </w:r>
          </w:p>
        </w:tc>
        <w:tc>
          <w:tcPr>
            <w:tcW w:w="2941" w:type="dxa"/>
            <w:shd w:val="clear" w:color="auto" w:fill="auto"/>
            <w:hideMark/>
          </w:tcPr>
          <w:p w14:paraId="64CDB78D"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slough sedge </w:t>
            </w:r>
          </w:p>
        </w:tc>
        <w:tc>
          <w:tcPr>
            <w:tcW w:w="886" w:type="dxa"/>
            <w:shd w:val="clear" w:color="auto" w:fill="auto"/>
            <w:hideMark/>
          </w:tcPr>
          <w:p w14:paraId="43077862" w14:textId="7F3703DF"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67F8D6D" w14:textId="53866AF8"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880AF9" w14:textId="269FB914"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7FB7B0" w14:textId="77777777" w:rsidTr="002C2EA9">
        <w:trPr>
          <w:trHeight w:hRule="exact" w:val="227"/>
        </w:trPr>
        <w:tc>
          <w:tcPr>
            <w:tcW w:w="3119" w:type="dxa"/>
            <w:shd w:val="clear" w:color="auto" w:fill="auto"/>
          </w:tcPr>
          <w:p w14:paraId="4C0A0B26" w14:textId="5507C56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xml:space="preserve"> scoparia</w:t>
            </w:r>
          </w:p>
        </w:tc>
        <w:tc>
          <w:tcPr>
            <w:tcW w:w="2941" w:type="dxa"/>
            <w:shd w:val="clear" w:color="auto" w:fill="auto"/>
          </w:tcPr>
          <w:p w14:paraId="385A7BA9" w14:textId="127DA37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pointed broom sedge</w:t>
            </w:r>
          </w:p>
        </w:tc>
        <w:tc>
          <w:tcPr>
            <w:tcW w:w="886" w:type="dxa"/>
            <w:shd w:val="clear" w:color="auto" w:fill="auto"/>
          </w:tcPr>
          <w:p w14:paraId="0246C77C" w14:textId="3C71F98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05F7F4A" w14:textId="7B7F3B3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A33046" w14:textId="77777777" w:rsidR="002C2EA9" w:rsidRPr="002C2EA9" w:rsidRDefault="002C2EA9" w:rsidP="00C04EA9">
            <w:pPr>
              <w:spacing w:line="240" w:lineRule="auto"/>
              <w:jc w:val="center"/>
              <w:rPr>
                <w:sz w:val="18"/>
                <w:szCs w:val="18"/>
                <w:lang w:val="en-US" w:eastAsia="en-GB"/>
              </w:rPr>
            </w:pPr>
          </w:p>
        </w:tc>
      </w:tr>
      <w:tr w:rsidR="005D39B6" w:rsidRPr="002C2EA9" w14:paraId="793A1C10" w14:textId="7F19EFF6" w:rsidTr="002C2EA9">
        <w:trPr>
          <w:trHeight w:hRule="exact" w:val="227"/>
        </w:trPr>
        <w:tc>
          <w:tcPr>
            <w:tcW w:w="3119" w:type="dxa"/>
            <w:shd w:val="clear" w:color="auto" w:fill="auto"/>
            <w:hideMark/>
          </w:tcPr>
          <w:p w14:paraId="3950E20C"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tipata</w:t>
            </w:r>
            <w:proofErr w:type="spellEnd"/>
            <w:r w:rsidRPr="002C2EA9">
              <w:rPr>
                <w:color w:val="000000"/>
                <w:sz w:val="18"/>
                <w:szCs w:val="18"/>
                <w:lang w:val="en-US" w:eastAsia="en-GB"/>
              </w:rPr>
              <w:t> </w:t>
            </w:r>
          </w:p>
        </w:tc>
        <w:tc>
          <w:tcPr>
            <w:tcW w:w="2941" w:type="dxa"/>
            <w:shd w:val="clear" w:color="auto" w:fill="auto"/>
            <w:hideMark/>
          </w:tcPr>
          <w:p w14:paraId="6EFCC032"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prickly sedge </w:t>
            </w:r>
          </w:p>
        </w:tc>
        <w:tc>
          <w:tcPr>
            <w:tcW w:w="886" w:type="dxa"/>
            <w:shd w:val="clear" w:color="auto" w:fill="auto"/>
            <w:hideMark/>
          </w:tcPr>
          <w:p w14:paraId="71663632" w14:textId="7C9C6BF5"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3C20D6A" w14:textId="2DFFA54D" w:rsidR="005D39B6"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179F57" w14:textId="588C051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5BFEA60E" w14:textId="22488088" w:rsidTr="002C2EA9">
        <w:trPr>
          <w:trHeight w:hRule="exact" w:val="227"/>
        </w:trPr>
        <w:tc>
          <w:tcPr>
            <w:tcW w:w="3119" w:type="dxa"/>
            <w:shd w:val="clear" w:color="auto" w:fill="auto"/>
            <w:hideMark/>
          </w:tcPr>
          <w:p w14:paraId="4553946A"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utriculata</w:t>
            </w:r>
            <w:proofErr w:type="spellEnd"/>
            <w:r w:rsidRPr="002C2EA9">
              <w:rPr>
                <w:color w:val="000000"/>
                <w:sz w:val="18"/>
                <w:szCs w:val="18"/>
                <w:lang w:val="en-US" w:eastAsia="en-GB"/>
              </w:rPr>
              <w:t> </w:t>
            </w:r>
          </w:p>
        </w:tc>
        <w:tc>
          <w:tcPr>
            <w:tcW w:w="2941" w:type="dxa"/>
            <w:shd w:val="clear" w:color="auto" w:fill="auto"/>
            <w:hideMark/>
          </w:tcPr>
          <w:p w14:paraId="32717110"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beaked sedge </w:t>
            </w:r>
          </w:p>
        </w:tc>
        <w:tc>
          <w:tcPr>
            <w:tcW w:w="886" w:type="dxa"/>
            <w:shd w:val="clear" w:color="auto" w:fill="auto"/>
            <w:hideMark/>
          </w:tcPr>
          <w:p w14:paraId="450B4263" w14:textId="17E69037"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A4686A3" w14:textId="21F33116"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77B686" w14:textId="0EAD0301"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8C92833" w14:textId="77777777" w:rsidTr="002C2EA9">
        <w:trPr>
          <w:trHeight w:hRule="exact" w:val="227"/>
        </w:trPr>
        <w:tc>
          <w:tcPr>
            <w:tcW w:w="3119" w:type="dxa"/>
            <w:shd w:val="clear" w:color="auto" w:fill="auto"/>
          </w:tcPr>
          <w:p w14:paraId="22F2D995" w14:textId="00774A9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erat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chinatum</w:t>
            </w:r>
            <w:proofErr w:type="spellEnd"/>
          </w:p>
        </w:tc>
        <w:tc>
          <w:tcPr>
            <w:tcW w:w="2941" w:type="dxa"/>
            <w:shd w:val="clear" w:color="auto" w:fill="auto"/>
          </w:tcPr>
          <w:p w14:paraId="5991E4EC" w14:textId="0007BA5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ornwort</w:t>
            </w:r>
          </w:p>
        </w:tc>
        <w:tc>
          <w:tcPr>
            <w:tcW w:w="886" w:type="dxa"/>
            <w:shd w:val="clear" w:color="auto" w:fill="auto"/>
          </w:tcPr>
          <w:p w14:paraId="4D0809A0" w14:textId="438583A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8661B70" w14:textId="7417D5B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376923" w14:textId="77777777" w:rsidR="002C2EA9" w:rsidRPr="002C2EA9" w:rsidRDefault="002C2EA9" w:rsidP="00C04EA9">
            <w:pPr>
              <w:spacing w:line="240" w:lineRule="auto"/>
              <w:jc w:val="center"/>
              <w:rPr>
                <w:sz w:val="18"/>
                <w:szCs w:val="18"/>
                <w:lang w:val="en-US" w:eastAsia="en-GB"/>
              </w:rPr>
            </w:pPr>
          </w:p>
        </w:tc>
      </w:tr>
      <w:tr w:rsidR="002C2EA9" w:rsidRPr="002C2EA9" w14:paraId="2E70AEE8" w14:textId="77777777" w:rsidTr="002C2EA9">
        <w:trPr>
          <w:trHeight w:hRule="exact" w:val="227"/>
        </w:trPr>
        <w:tc>
          <w:tcPr>
            <w:tcW w:w="3119" w:type="dxa"/>
            <w:shd w:val="clear" w:color="auto" w:fill="auto"/>
          </w:tcPr>
          <w:p w14:paraId="4FCEDBF6" w14:textId="7612BEAE"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Chenopodium album</w:t>
            </w:r>
          </w:p>
        </w:tc>
        <w:tc>
          <w:tcPr>
            <w:tcW w:w="2941" w:type="dxa"/>
            <w:shd w:val="clear" w:color="auto" w:fill="auto"/>
          </w:tcPr>
          <w:p w14:paraId="4DD959B0" w14:textId="6FA841B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amb's quarters</w:t>
            </w:r>
          </w:p>
        </w:tc>
        <w:tc>
          <w:tcPr>
            <w:tcW w:w="886" w:type="dxa"/>
            <w:shd w:val="clear" w:color="auto" w:fill="auto"/>
          </w:tcPr>
          <w:p w14:paraId="26528F4E" w14:textId="4A46BD9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850590F" w14:textId="38B9FAB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D75775B" w14:textId="77777777" w:rsidR="002C2EA9" w:rsidRPr="002C2EA9" w:rsidRDefault="002C2EA9" w:rsidP="00C04EA9">
            <w:pPr>
              <w:spacing w:line="240" w:lineRule="auto"/>
              <w:jc w:val="center"/>
              <w:rPr>
                <w:sz w:val="18"/>
                <w:szCs w:val="18"/>
                <w:lang w:val="en-US" w:eastAsia="en-GB"/>
              </w:rPr>
            </w:pPr>
          </w:p>
        </w:tc>
      </w:tr>
      <w:tr w:rsidR="002C2EA9" w:rsidRPr="002C2EA9" w14:paraId="6E308E39" w14:textId="77777777" w:rsidTr="002C2EA9">
        <w:trPr>
          <w:trHeight w:hRule="exact" w:val="227"/>
        </w:trPr>
        <w:tc>
          <w:tcPr>
            <w:tcW w:w="3119" w:type="dxa"/>
            <w:shd w:val="clear" w:color="auto" w:fill="auto"/>
          </w:tcPr>
          <w:p w14:paraId="0B259E57" w14:textId="665A7A43"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Clematis </w:t>
            </w:r>
            <w:proofErr w:type="spellStart"/>
            <w:r w:rsidRPr="002C2EA9">
              <w:rPr>
                <w:i/>
                <w:iCs/>
                <w:color w:val="000000"/>
                <w:sz w:val="18"/>
                <w:szCs w:val="18"/>
                <w:lang w:val="en-US" w:eastAsia="en-GB"/>
              </w:rPr>
              <w:t>vitalba</w:t>
            </w:r>
            <w:proofErr w:type="spellEnd"/>
          </w:p>
        </w:tc>
        <w:tc>
          <w:tcPr>
            <w:tcW w:w="2941" w:type="dxa"/>
            <w:shd w:val="clear" w:color="auto" w:fill="auto"/>
          </w:tcPr>
          <w:p w14:paraId="3D381E49" w14:textId="748AC9A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traveler's joy</w:t>
            </w:r>
          </w:p>
        </w:tc>
        <w:tc>
          <w:tcPr>
            <w:tcW w:w="886" w:type="dxa"/>
            <w:shd w:val="clear" w:color="auto" w:fill="auto"/>
          </w:tcPr>
          <w:p w14:paraId="2CEEB694" w14:textId="0531D1C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5CDF205C" w14:textId="63495D7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E94608" w14:textId="77777777" w:rsidR="002C2EA9" w:rsidRPr="002C2EA9" w:rsidRDefault="002C2EA9" w:rsidP="00C04EA9">
            <w:pPr>
              <w:spacing w:line="240" w:lineRule="auto"/>
              <w:jc w:val="center"/>
              <w:rPr>
                <w:sz w:val="18"/>
                <w:szCs w:val="18"/>
                <w:lang w:val="en-US" w:eastAsia="en-GB"/>
              </w:rPr>
            </w:pPr>
          </w:p>
        </w:tc>
      </w:tr>
      <w:tr w:rsidR="005D39B6" w:rsidRPr="002C2EA9" w14:paraId="56E4C16D" w14:textId="55A219B5" w:rsidTr="002C2EA9">
        <w:trPr>
          <w:trHeight w:hRule="exact" w:val="227"/>
        </w:trPr>
        <w:tc>
          <w:tcPr>
            <w:tcW w:w="3119" w:type="dxa"/>
            <w:shd w:val="clear" w:color="auto" w:fill="auto"/>
            <w:hideMark/>
          </w:tcPr>
          <w:p w14:paraId="53355BF9"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icut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douglasii</w:t>
            </w:r>
            <w:proofErr w:type="spellEnd"/>
            <w:r w:rsidRPr="002C2EA9">
              <w:rPr>
                <w:color w:val="000000"/>
                <w:sz w:val="18"/>
                <w:szCs w:val="18"/>
                <w:lang w:val="en-US" w:eastAsia="en-GB"/>
              </w:rPr>
              <w:t> </w:t>
            </w:r>
          </w:p>
        </w:tc>
        <w:tc>
          <w:tcPr>
            <w:tcW w:w="2941" w:type="dxa"/>
            <w:shd w:val="clear" w:color="auto" w:fill="auto"/>
            <w:hideMark/>
          </w:tcPr>
          <w:p w14:paraId="4116471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western water hemlock </w:t>
            </w:r>
          </w:p>
        </w:tc>
        <w:tc>
          <w:tcPr>
            <w:tcW w:w="886" w:type="dxa"/>
            <w:shd w:val="clear" w:color="auto" w:fill="auto"/>
            <w:hideMark/>
          </w:tcPr>
          <w:p w14:paraId="0EB1D27D" w14:textId="03374B5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B123B8A" w14:textId="0DBFD980"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C1053A" w14:textId="1E58EC32"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0F27D16" w14:textId="75F25F0E" w:rsidTr="002C2EA9">
        <w:trPr>
          <w:trHeight w:hRule="exact" w:val="227"/>
        </w:trPr>
        <w:tc>
          <w:tcPr>
            <w:tcW w:w="3119" w:type="dxa"/>
            <w:shd w:val="clear" w:color="auto" w:fill="auto"/>
            <w:hideMark/>
          </w:tcPr>
          <w:p w14:paraId="20DD5F65"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irsi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67A175A3"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Canada thistle </w:t>
            </w:r>
          </w:p>
        </w:tc>
        <w:tc>
          <w:tcPr>
            <w:tcW w:w="886" w:type="dxa"/>
            <w:shd w:val="clear" w:color="auto" w:fill="auto"/>
            <w:hideMark/>
          </w:tcPr>
          <w:p w14:paraId="382AE726" w14:textId="7B52661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13BC23" w14:textId="0F378A7E"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3585E2" w14:textId="546A01CB"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D2BE824" w14:textId="165E1B3A" w:rsidTr="002C2EA9">
        <w:trPr>
          <w:trHeight w:hRule="exact" w:val="227"/>
        </w:trPr>
        <w:tc>
          <w:tcPr>
            <w:tcW w:w="3119" w:type="dxa"/>
            <w:shd w:val="clear" w:color="auto" w:fill="auto"/>
            <w:hideMark/>
          </w:tcPr>
          <w:p w14:paraId="51B59E7E"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oma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F8E1806"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marsh cinquefoil </w:t>
            </w:r>
          </w:p>
        </w:tc>
        <w:tc>
          <w:tcPr>
            <w:tcW w:w="886" w:type="dxa"/>
            <w:shd w:val="clear" w:color="auto" w:fill="auto"/>
            <w:hideMark/>
          </w:tcPr>
          <w:p w14:paraId="493C6643" w14:textId="2323EC4F"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39DF81F" w14:textId="572C6D0B" w:rsidR="005D39B6"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4737BE" w14:textId="01D3BB77"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BC2E775" w14:textId="77777777" w:rsidTr="002C2EA9">
        <w:trPr>
          <w:trHeight w:hRule="exact" w:val="227"/>
        </w:trPr>
        <w:tc>
          <w:tcPr>
            <w:tcW w:w="3119" w:type="dxa"/>
            <w:shd w:val="clear" w:color="auto" w:fill="auto"/>
          </w:tcPr>
          <w:p w14:paraId="56EFE2A9" w14:textId="4B72738A"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onzya</w:t>
            </w:r>
            <w:proofErr w:type="spellEnd"/>
            <w:r w:rsidRPr="002C2EA9">
              <w:rPr>
                <w:i/>
                <w:iCs/>
                <w:color w:val="000000"/>
                <w:sz w:val="18"/>
                <w:szCs w:val="18"/>
                <w:lang w:val="en-US" w:eastAsia="en-GB"/>
              </w:rPr>
              <w:t xml:space="preserve"> canadensis</w:t>
            </w:r>
          </w:p>
        </w:tc>
        <w:tc>
          <w:tcPr>
            <w:tcW w:w="2941" w:type="dxa"/>
            <w:shd w:val="clear" w:color="auto" w:fill="auto"/>
          </w:tcPr>
          <w:p w14:paraId="4BD73F11" w14:textId="013355E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orseweed</w:t>
            </w:r>
          </w:p>
        </w:tc>
        <w:tc>
          <w:tcPr>
            <w:tcW w:w="886" w:type="dxa"/>
            <w:shd w:val="clear" w:color="auto" w:fill="auto"/>
          </w:tcPr>
          <w:p w14:paraId="1B9B4891" w14:textId="2972524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F3BB0E7" w14:textId="21CB812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FE59AC" w14:textId="77777777" w:rsidR="002C2EA9" w:rsidRPr="002C2EA9" w:rsidRDefault="002C2EA9" w:rsidP="00C04EA9">
            <w:pPr>
              <w:spacing w:line="240" w:lineRule="auto"/>
              <w:jc w:val="center"/>
              <w:rPr>
                <w:sz w:val="18"/>
                <w:szCs w:val="18"/>
                <w:lang w:val="en-US" w:eastAsia="en-GB"/>
              </w:rPr>
            </w:pPr>
          </w:p>
        </w:tc>
      </w:tr>
      <w:tr w:rsidR="005D39B6" w:rsidRPr="002C2EA9" w14:paraId="6434CCCE" w14:textId="4E324C4A" w:rsidTr="002C2EA9">
        <w:trPr>
          <w:trHeight w:hRule="exact" w:val="227"/>
        </w:trPr>
        <w:tc>
          <w:tcPr>
            <w:tcW w:w="3119" w:type="dxa"/>
            <w:shd w:val="clear" w:color="auto" w:fill="auto"/>
            <w:hideMark/>
          </w:tcPr>
          <w:p w14:paraId="087571B7"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otu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oronopifolia</w:t>
            </w:r>
            <w:proofErr w:type="spellEnd"/>
            <w:r w:rsidRPr="002C2EA9">
              <w:rPr>
                <w:color w:val="000000"/>
                <w:sz w:val="18"/>
                <w:szCs w:val="18"/>
                <w:lang w:val="en-US" w:eastAsia="en-GB"/>
              </w:rPr>
              <w:t> </w:t>
            </w:r>
          </w:p>
        </w:tc>
        <w:tc>
          <w:tcPr>
            <w:tcW w:w="2941" w:type="dxa"/>
            <w:shd w:val="clear" w:color="auto" w:fill="auto"/>
            <w:hideMark/>
          </w:tcPr>
          <w:p w14:paraId="1C983BA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brass buttons </w:t>
            </w:r>
          </w:p>
        </w:tc>
        <w:tc>
          <w:tcPr>
            <w:tcW w:w="886" w:type="dxa"/>
            <w:shd w:val="clear" w:color="auto" w:fill="auto"/>
            <w:hideMark/>
          </w:tcPr>
          <w:p w14:paraId="1734EB55" w14:textId="342D5CA8"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876D158"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7AA58BAB" w14:textId="32CB7B3B"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629A71" w14:textId="3BEC28B1" w:rsidTr="002C2EA9">
        <w:trPr>
          <w:trHeight w:hRule="exact" w:val="227"/>
        </w:trPr>
        <w:tc>
          <w:tcPr>
            <w:tcW w:w="3119" w:type="dxa"/>
            <w:shd w:val="clear" w:color="auto" w:fill="auto"/>
            <w:hideMark/>
          </w:tcPr>
          <w:p w14:paraId="58A1EC20"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rassula aquatica</w:t>
            </w:r>
            <w:r w:rsidRPr="002C2EA9">
              <w:rPr>
                <w:color w:val="000000"/>
                <w:sz w:val="18"/>
                <w:szCs w:val="18"/>
                <w:lang w:val="en-US" w:eastAsia="en-GB"/>
              </w:rPr>
              <w:t> </w:t>
            </w:r>
          </w:p>
        </w:tc>
        <w:tc>
          <w:tcPr>
            <w:tcW w:w="2941" w:type="dxa"/>
            <w:shd w:val="clear" w:color="auto" w:fill="auto"/>
            <w:hideMark/>
          </w:tcPr>
          <w:p w14:paraId="56EC7A0A"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pigmy-weed </w:t>
            </w:r>
          </w:p>
        </w:tc>
        <w:tc>
          <w:tcPr>
            <w:tcW w:w="886" w:type="dxa"/>
            <w:shd w:val="clear" w:color="auto" w:fill="auto"/>
            <w:hideMark/>
          </w:tcPr>
          <w:p w14:paraId="4912B97C" w14:textId="4B485739"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9C86053" w14:textId="6210E89B"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E1D4A8" w14:textId="4343465A"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A7E386" w14:textId="77777777" w:rsidTr="002C2EA9">
        <w:trPr>
          <w:trHeight w:hRule="exact" w:val="227"/>
        </w:trPr>
        <w:tc>
          <w:tcPr>
            <w:tcW w:w="3119" w:type="dxa"/>
            <w:shd w:val="clear" w:color="auto" w:fill="auto"/>
          </w:tcPr>
          <w:p w14:paraId="0F155CFA" w14:textId="486753D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repis</w:t>
            </w:r>
            <w:proofErr w:type="spellEnd"/>
            <w:r w:rsidRPr="002C2EA9">
              <w:rPr>
                <w:i/>
                <w:iCs/>
                <w:color w:val="000000"/>
                <w:sz w:val="18"/>
                <w:szCs w:val="18"/>
                <w:lang w:val="en-US" w:eastAsia="en-GB"/>
              </w:rPr>
              <w:t xml:space="preserve"> tectorum</w:t>
            </w:r>
          </w:p>
        </w:tc>
        <w:tc>
          <w:tcPr>
            <w:tcW w:w="2941" w:type="dxa"/>
            <w:shd w:val="clear" w:color="auto" w:fill="auto"/>
          </w:tcPr>
          <w:p w14:paraId="419C8E21" w14:textId="147659F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nnual hawksbeard</w:t>
            </w:r>
          </w:p>
        </w:tc>
        <w:tc>
          <w:tcPr>
            <w:tcW w:w="886" w:type="dxa"/>
            <w:shd w:val="clear" w:color="auto" w:fill="auto"/>
          </w:tcPr>
          <w:p w14:paraId="2E056161" w14:textId="1B67354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759477" w14:textId="61747E2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CD64FB" w14:textId="77777777" w:rsidR="002C2EA9" w:rsidRPr="002C2EA9" w:rsidRDefault="002C2EA9" w:rsidP="00C04EA9">
            <w:pPr>
              <w:spacing w:line="240" w:lineRule="auto"/>
              <w:jc w:val="center"/>
              <w:rPr>
                <w:sz w:val="18"/>
                <w:szCs w:val="18"/>
                <w:lang w:val="en-US" w:eastAsia="en-GB"/>
              </w:rPr>
            </w:pPr>
          </w:p>
        </w:tc>
      </w:tr>
      <w:tr w:rsidR="002C2EA9" w:rsidRPr="002C2EA9" w14:paraId="51C247A5" w14:textId="77777777" w:rsidTr="002C2EA9">
        <w:trPr>
          <w:trHeight w:hRule="exact" w:val="227"/>
        </w:trPr>
        <w:tc>
          <w:tcPr>
            <w:tcW w:w="3119" w:type="dxa"/>
            <w:shd w:val="clear" w:color="auto" w:fill="auto"/>
          </w:tcPr>
          <w:p w14:paraId="1BD4A387" w14:textId="0A51AE3C"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Dactylis glomerata</w:t>
            </w:r>
          </w:p>
        </w:tc>
        <w:tc>
          <w:tcPr>
            <w:tcW w:w="2941" w:type="dxa"/>
            <w:shd w:val="clear" w:color="auto" w:fill="auto"/>
          </w:tcPr>
          <w:p w14:paraId="479239E6" w14:textId="052D5009"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orchard-grass</w:t>
            </w:r>
          </w:p>
        </w:tc>
        <w:tc>
          <w:tcPr>
            <w:tcW w:w="886" w:type="dxa"/>
            <w:shd w:val="clear" w:color="auto" w:fill="auto"/>
          </w:tcPr>
          <w:p w14:paraId="4FC40DD0" w14:textId="2B4727B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F52B590" w14:textId="63CA95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30C165A" w14:textId="77777777" w:rsidR="002C2EA9" w:rsidRPr="002C2EA9" w:rsidRDefault="002C2EA9" w:rsidP="00C04EA9">
            <w:pPr>
              <w:spacing w:line="240" w:lineRule="auto"/>
              <w:jc w:val="center"/>
              <w:rPr>
                <w:sz w:val="18"/>
                <w:szCs w:val="18"/>
                <w:lang w:val="en-US" w:eastAsia="en-GB"/>
              </w:rPr>
            </w:pPr>
          </w:p>
        </w:tc>
      </w:tr>
      <w:tr w:rsidR="002C2EA9" w:rsidRPr="002C2EA9" w14:paraId="013E5A18" w14:textId="77777777" w:rsidTr="002C2EA9">
        <w:trPr>
          <w:trHeight w:hRule="exact" w:val="227"/>
        </w:trPr>
        <w:tc>
          <w:tcPr>
            <w:tcW w:w="3119" w:type="dxa"/>
            <w:shd w:val="clear" w:color="auto" w:fill="auto"/>
          </w:tcPr>
          <w:p w14:paraId="1C93219F" w14:textId="18025FF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Daucus carota</w:t>
            </w:r>
          </w:p>
        </w:tc>
        <w:tc>
          <w:tcPr>
            <w:tcW w:w="2941" w:type="dxa"/>
            <w:shd w:val="clear" w:color="auto" w:fill="auto"/>
          </w:tcPr>
          <w:p w14:paraId="537D8C7B" w14:textId="4318E8F5"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ild carrot</w:t>
            </w:r>
          </w:p>
        </w:tc>
        <w:tc>
          <w:tcPr>
            <w:tcW w:w="886" w:type="dxa"/>
            <w:shd w:val="clear" w:color="auto" w:fill="auto"/>
          </w:tcPr>
          <w:p w14:paraId="12831B9C" w14:textId="2DADD2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AC6E9BE" w14:textId="0081925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C01EF18" w14:textId="77777777" w:rsidR="002C2EA9" w:rsidRPr="002C2EA9" w:rsidRDefault="002C2EA9" w:rsidP="00C04EA9">
            <w:pPr>
              <w:spacing w:line="240" w:lineRule="auto"/>
              <w:jc w:val="center"/>
              <w:rPr>
                <w:sz w:val="18"/>
                <w:szCs w:val="18"/>
                <w:lang w:val="en-US" w:eastAsia="en-GB"/>
              </w:rPr>
            </w:pPr>
          </w:p>
        </w:tc>
      </w:tr>
      <w:tr w:rsidR="002C2EA9" w:rsidRPr="002C2EA9" w14:paraId="61826F87" w14:textId="0BA82061" w:rsidTr="002C2EA9">
        <w:trPr>
          <w:trHeight w:hRule="exact" w:val="227"/>
        </w:trPr>
        <w:tc>
          <w:tcPr>
            <w:tcW w:w="3119" w:type="dxa"/>
            <w:shd w:val="clear" w:color="auto" w:fill="auto"/>
            <w:hideMark/>
          </w:tcPr>
          <w:p w14:paraId="57CBDD6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Deschamp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espitosa</w:t>
            </w:r>
            <w:proofErr w:type="spellEnd"/>
            <w:r w:rsidRPr="002C2EA9">
              <w:rPr>
                <w:i/>
                <w:iCs/>
                <w:color w:val="000000"/>
                <w:sz w:val="18"/>
                <w:szCs w:val="18"/>
                <w:lang w:val="en-US" w:eastAsia="en-GB"/>
              </w:rPr>
              <w:t> </w:t>
            </w:r>
            <w:r w:rsidRPr="002C2EA9">
              <w:rPr>
                <w:color w:val="000000"/>
                <w:sz w:val="18"/>
                <w:szCs w:val="18"/>
                <w:lang w:val="en-US" w:eastAsia="en-GB"/>
              </w:rPr>
              <w:t>ssp.</w:t>
            </w:r>
            <w:r w:rsidRPr="002C2EA9">
              <w:rPr>
                <w:i/>
                <w:iCs/>
                <w:color w:val="000000"/>
                <w:sz w:val="18"/>
                <w:szCs w:val="18"/>
                <w:lang w:val="en-US" w:eastAsia="en-GB"/>
              </w:rPr>
              <w:t> </w:t>
            </w:r>
            <w:proofErr w:type="spellStart"/>
            <w:r w:rsidRPr="002C2EA9">
              <w:rPr>
                <w:i/>
                <w:iCs/>
                <w:color w:val="000000"/>
                <w:sz w:val="18"/>
                <w:szCs w:val="18"/>
                <w:lang w:val="en-US" w:eastAsia="en-GB"/>
              </w:rPr>
              <w:t>bringensis</w:t>
            </w:r>
            <w:proofErr w:type="spellEnd"/>
            <w:r w:rsidRPr="002C2EA9">
              <w:rPr>
                <w:color w:val="000000"/>
                <w:sz w:val="18"/>
                <w:szCs w:val="18"/>
                <w:lang w:val="en-US" w:eastAsia="en-GB"/>
              </w:rPr>
              <w:t> </w:t>
            </w:r>
          </w:p>
        </w:tc>
        <w:tc>
          <w:tcPr>
            <w:tcW w:w="2941" w:type="dxa"/>
            <w:shd w:val="clear" w:color="auto" w:fill="auto"/>
            <w:hideMark/>
          </w:tcPr>
          <w:p w14:paraId="42FAB2E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ufted hairgrass </w:t>
            </w:r>
          </w:p>
        </w:tc>
        <w:tc>
          <w:tcPr>
            <w:tcW w:w="886" w:type="dxa"/>
            <w:shd w:val="clear" w:color="auto" w:fill="auto"/>
            <w:hideMark/>
          </w:tcPr>
          <w:p w14:paraId="26AD4D7D" w14:textId="3146F66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E48184"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BEED9B7" w14:textId="06EEB2D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D8D43AA" w14:textId="25232F54" w:rsidTr="002C2EA9">
        <w:trPr>
          <w:trHeight w:hRule="exact" w:val="227"/>
        </w:trPr>
        <w:tc>
          <w:tcPr>
            <w:tcW w:w="3119" w:type="dxa"/>
            <w:shd w:val="clear" w:color="auto" w:fill="auto"/>
            <w:hideMark/>
          </w:tcPr>
          <w:p w14:paraId="63FD73F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Distichlis</w:t>
            </w:r>
            <w:proofErr w:type="spellEnd"/>
            <w:r w:rsidRPr="002C2EA9">
              <w:rPr>
                <w:i/>
                <w:iCs/>
                <w:color w:val="000000"/>
                <w:sz w:val="18"/>
                <w:szCs w:val="18"/>
                <w:lang w:val="en-US" w:eastAsia="en-GB"/>
              </w:rPr>
              <w:t> spicata</w:t>
            </w:r>
            <w:r w:rsidRPr="002C2EA9">
              <w:rPr>
                <w:color w:val="000000"/>
                <w:sz w:val="18"/>
                <w:szCs w:val="18"/>
                <w:lang w:val="en-US" w:eastAsia="en-GB"/>
              </w:rPr>
              <w:t> </w:t>
            </w:r>
          </w:p>
        </w:tc>
        <w:tc>
          <w:tcPr>
            <w:tcW w:w="2941" w:type="dxa"/>
            <w:shd w:val="clear" w:color="auto" w:fill="auto"/>
            <w:hideMark/>
          </w:tcPr>
          <w:p w14:paraId="0D55E5F5"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alt grass </w:t>
            </w:r>
          </w:p>
        </w:tc>
        <w:tc>
          <w:tcPr>
            <w:tcW w:w="886" w:type="dxa"/>
            <w:shd w:val="clear" w:color="auto" w:fill="auto"/>
            <w:hideMark/>
          </w:tcPr>
          <w:p w14:paraId="33638FB8" w14:textId="0A67BF5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98FA613"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1DB67EE" w14:textId="0E502BF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F8AF62D" w14:textId="77777777" w:rsidTr="002C2EA9">
        <w:trPr>
          <w:trHeight w:hRule="exact" w:val="227"/>
        </w:trPr>
        <w:tc>
          <w:tcPr>
            <w:tcW w:w="3119" w:type="dxa"/>
            <w:shd w:val="clear" w:color="auto" w:fill="auto"/>
          </w:tcPr>
          <w:p w14:paraId="5D8BD5E3" w14:textId="4A37D1B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Echinochloa</w:t>
            </w:r>
            <w:proofErr w:type="spellEnd"/>
            <w:r w:rsidRPr="002C2EA9">
              <w:rPr>
                <w:i/>
                <w:iCs/>
                <w:color w:val="000000"/>
                <w:sz w:val="18"/>
                <w:szCs w:val="18"/>
                <w:lang w:val="en-US" w:eastAsia="en-GB"/>
              </w:rPr>
              <w:t xml:space="preserve"> crus-</w:t>
            </w:r>
            <w:proofErr w:type="spellStart"/>
            <w:r w:rsidRPr="002C2EA9">
              <w:rPr>
                <w:i/>
                <w:iCs/>
                <w:color w:val="000000"/>
                <w:sz w:val="18"/>
                <w:szCs w:val="18"/>
                <w:lang w:val="en-US" w:eastAsia="en-GB"/>
              </w:rPr>
              <w:t>galli</w:t>
            </w:r>
            <w:proofErr w:type="spellEnd"/>
          </w:p>
        </w:tc>
        <w:tc>
          <w:tcPr>
            <w:tcW w:w="2941" w:type="dxa"/>
            <w:shd w:val="clear" w:color="auto" w:fill="auto"/>
          </w:tcPr>
          <w:p w14:paraId="589947FF" w14:textId="20E98D7E"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arge barnyard grass</w:t>
            </w:r>
          </w:p>
        </w:tc>
        <w:tc>
          <w:tcPr>
            <w:tcW w:w="886" w:type="dxa"/>
            <w:shd w:val="clear" w:color="auto" w:fill="auto"/>
          </w:tcPr>
          <w:p w14:paraId="0B6BD602" w14:textId="3AE5EAA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2FDD26F" w14:textId="2167AD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EBFA6" w14:textId="77777777" w:rsidR="002C2EA9" w:rsidRPr="002C2EA9" w:rsidRDefault="002C2EA9" w:rsidP="00C04EA9">
            <w:pPr>
              <w:spacing w:line="240" w:lineRule="auto"/>
              <w:jc w:val="center"/>
              <w:rPr>
                <w:sz w:val="18"/>
                <w:szCs w:val="18"/>
                <w:lang w:val="en-US" w:eastAsia="en-GB"/>
              </w:rPr>
            </w:pPr>
          </w:p>
        </w:tc>
      </w:tr>
      <w:tr w:rsidR="002C2EA9" w:rsidRPr="002C2EA9" w14:paraId="18A71170" w14:textId="692EFB10" w:rsidTr="002C2EA9">
        <w:trPr>
          <w:trHeight w:hRule="exact" w:val="227"/>
        </w:trPr>
        <w:tc>
          <w:tcPr>
            <w:tcW w:w="3119" w:type="dxa"/>
            <w:shd w:val="clear" w:color="auto" w:fill="auto"/>
            <w:hideMark/>
          </w:tcPr>
          <w:p w14:paraId="7F697E9C"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obtusa</w:t>
            </w:r>
            <w:proofErr w:type="spellEnd"/>
            <w:r w:rsidRPr="002C2EA9">
              <w:rPr>
                <w:color w:val="000000"/>
                <w:sz w:val="18"/>
                <w:szCs w:val="18"/>
                <w:lang w:val="en-US" w:eastAsia="en-GB"/>
              </w:rPr>
              <w:t> </w:t>
            </w:r>
          </w:p>
        </w:tc>
        <w:tc>
          <w:tcPr>
            <w:tcW w:w="2941" w:type="dxa"/>
            <w:shd w:val="clear" w:color="auto" w:fill="auto"/>
            <w:hideMark/>
          </w:tcPr>
          <w:p w14:paraId="0D2B2D2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lunt spike-rush </w:t>
            </w:r>
          </w:p>
        </w:tc>
        <w:tc>
          <w:tcPr>
            <w:tcW w:w="886" w:type="dxa"/>
            <w:shd w:val="clear" w:color="auto" w:fill="auto"/>
            <w:hideMark/>
          </w:tcPr>
          <w:p w14:paraId="4C70A642" w14:textId="4923172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218573A" w14:textId="6AF132A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A627A57" w14:textId="34B3633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2352400" w14:textId="3EFC3A2A" w:rsidTr="002C2EA9">
        <w:trPr>
          <w:trHeight w:hRule="exact" w:val="227"/>
        </w:trPr>
        <w:tc>
          <w:tcPr>
            <w:tcW w:w="3119" w:type="dxa"/>
            <w:shd w:val="clear" w:color="auto" w:fill="auto"/>
            <w:hideMark/>
          </w:tcPr>
          <w:p w14:paraId="5C54B8E6"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eocharis palustris</w:t>
            </w:r>
            <w:r w:rsidRPr="002C2EA9">
              <w:rPr>
                <w:color w:val="000000"/>
                <w:sz w:val="18"/>
                <w:szCs w:val="18"/>
                <w:lang w:val="en-US" w:eastAsia="en-GB"/>
              </w:rPr>
              <w:t> </w:t>
            </w:r>
          </w:p>
        </w:tc>
        <w:tc>
          <w:tcPr>
            <w:tcW w:w="2941" w:type="dxa"/>
            <w:shd w:val="clear" w:color="auto" w:fill="auto"/>
            <w:hideMark/>
          </w:tcPr>
          <w:p w14:paraId="394626C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reeping spike-rush </w:t>
            </w:r>
          </w:p>
        </w:tc>
        <w:tc>
          <w:tcPr>
            <w:tcW w:w="886" w:type="dxa"/>
            <w:shd w:val="clear" w:color="auto" w:fill="auto"/>
            <w:hideMark/>
          </w:tcPr>
          <w:p w14:paraId="534A3DE4" w14:textId="623B609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66F6003" w14:textId="7EC6495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503FF0" w14:textId="60F32A6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F1DDB3" w14:textId="3AB1BC7E" w:rsidTr="002C2EA9">
        <w:trPr>
          <w:trHeight w:hRule="exact" w:val="227"/>
        </w:trPr>
        <w:tc>
          <w:tcPr>
            <w:tcW w:w="3119" w:type="dxa"/>
            <w:shd w:val="clear" w:color="auto" w:fill="auto"/>
            <w:hideMark/>
          </w:tcPr>
          <w:p w14:paraId="2BB2FB7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parvula</w:t>
            </w:r>
            <w:proofErr w:type="spellEnd"/>
            <w:r w:rsidRPr="002C2EA9">
              <w:rPr>
                <w:color w:val="000000"/>
                <w:sz w:val="18"/>
                <w:szCs w:val="18"/>
                <w:lang w:val="en-US" w:eastAsia="en-GB"/>
              </w:rPr>
              <w:t> </w:t>
            </w:r>
          </w:p>
        </w:tc>
        <w:tc>
          <w:tcPr>
            <w:tcW w:w="2941" w:type="dxa"/>
            <w:shd w:val="clear" w:color="auto" w:fill="auto"/>
            <w:hideMark/>
          </w:tcPr>
          <w:p w14:paraId="0C664B3E" w14:textId="48847CEB"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 spike-rush </w:t>
            </w:r>
          </w:p>
        </w:tc>
        <w:tc>
          <w:tcPr>
            <w:tcW w:w="886" w:type="dxa"/>
            <w:shd w:val="clear" w:color="auto" w:fill="auto"/>
            <w:hideMark/>
          </w:tcPr>
          <w:p w14:paraId="4B614DC8" w14:textId="1AF5A0F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02F31AC" w14:textId="535F7FB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99139A" w14:textId="6BAF567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CEE62F0" w14:textId="3E91CF04" w:rsidTr="002C2EA9">
        <w:trPr>
          <w:trHeight w:hRule="exact" w:val="227"/>
        </w:trPr>
        <w:tc>
          <w:tcPr>
            <w:tcW w:w="3119" w:type="dxa"/>
            <w:shd w:val="clear" w:color="auto" w:fill="auto"/>
            <w:hideMark/>
          </w:tcPr>
          <w:p w14:paraId="4FD31962" w14:textId="784A8709"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odea canadensis</w:t>
            </w:r>
            <w:r w:rsidRPr="002C2EA9">
              <w:rPr>
                <w:color w:val="000000"/>
                <w:sz w:val="18"/>
                <w:szCs w:val="18"/>
                <w:lang w:val="en-US" w:eastAsia="en-GB"/>
              </w:rPr>
              <w:t> </w:t>
            </w:r>
          </w:p>
        </w:tc>
        <w:tc>
          <w:tcPr>
            <w:tcW w:w="2941" w:type="dxa"/>
            <w:shd w:val="clear" w:color="auto" w:fill="auto"/>
            <w:hideMark/>
          </w:tcPr>
          <w:p w14:paraId="70819A18" w14:textId="5472D1C4" w:rsidR="002C2EA9" w:rsidRPr="002C2EA9" w:rsidRDefault="002C2EA9" w:rsidP="00C04EA9">
            <w:pPr>
              <w:spacing w:line="240" w:lineRule="auto"/>
              <w:rPr>
                <w:sz w:val="18"/>
                <w:szCs w:val="18"/>
                <w:lang w:val="en-US" w:eastAsia="en-GB"/>
              </w:rPr>
            </w:pPr>
            <w:r w:rsidRPr="002C2EA9">
              <w:rPr>
                <w:color w:val="000000"/>
                <w:sz w:val="18"/>
                <w:szCs w:val="18"/>
                <w:lang w:val="en-US" w:eastAsia="en-GB"/>
              </w:rPr>
              <w:t>Canadian waterweed </w:t>
            </w:r>
          </w:p>
        </w:tc>
        <w:tc>
          <w:tcPr>
            <w:tcW w:w="886" w:type="dxa"/>
            <w:shd w:val="clear" w:color="auto" w:fill="auto"/>
            <w:hideMark/>
          </w:tcPr>
          <w:p w14:paraId="37016E39" w14:textId="5C2D770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28B664" w14:textId="5E2B4AC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BF9EA5" w14:textId="4094D5E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33BA831" w14:textId="24362A1C" w:rsidTr="002C2EA9">
        <w:trPr>
          <w:trHeight w:hRule="exact" w:val="227"/>
        </w:trPr>
        <w:tc>
          <w:tcPr>
            <w:tcW w:w="3119" w:type="dxa"/>
            <w:shd w:val="clear" w:color="auto" w:fill="auto"/>
            <w:hideMark/>
          </w:tcPr>
          <w:p w14:paraId="7056700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ymus repens</w:t>
            </w:r>
            <w:r w:rsidRPr="002C2EA9">
              <w:rPr>
                <w:color w:val="000000"/>
                <w:sz w:val="18"/>
                <w:szCs w:val="18"/>
                <w:lang w:val="en-US" w:eastAsia="en-GB"/>
              </w:rPr>
              <w:t> </w:t>
            </w:r>
          </w:p>
        </w:tc>
        <w:tc>
          <w:tcPr>
            <w:tcW w:w="2941" w:type="dxa"/>
            <w:shd w:val="clear" w:color="auto" w:fill="auto"/>
            <w:hideMark/>
          </w:tcPr>
          <w:p w14:paraId="3F15548D"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quackgrass</w:t>
            </w:r>
            <w:proofErr w:type="spellEnd"/>
            <w:r w:rsidRPr="002C2EA9">
              <w:rPr>
                <w:color w:val="000000"/>
                <w:sz w:val="18"/>
                <w:szCs w:val="18"/>
                <w:lang w:val="en-US" w:eastAsia="en-GB"/>
              </w:rPr>
              <w:t> </w:t>
            </w:r>
          </w:p>
        </w:tc>
        <w:tc>
          <w:tcPr>
            <w:tcW w:w="886" w:type="dxa"/>
            <w:shd w:val="clear" w:color="auto" w:fill="auto"/>
            <w:hideMark/>
          </w:tcPr>
          <w:p w14:paraId="3059771F" w14:textId="573C2A1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9F04DD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CFA4BEA" w14:textId="28DF655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A550CA0" w14:textId="393F1E62" w:rsidTr="002C2EA9">
        <w:trPr>
          <w:trHeight w:hRule="exact" w:val="227"/>
        </w:trPr>
        <w:tc>
          <w:tcPr>
            <w:tcW w:w="3119" w:type="dxa"/>
            <w:shd w:val="clear" w:color="auto" w:fill="auto"/>
            <w:hideMark/>
          </w:tcPr>
          <w:p w14:paraId="52B04806"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pilobium </w:t>
            </w:r>
            <w:proofErr w:type="spellStart"/>
            <w:r w:rsidRPr="002C2EA9">
              <w:rPr>
                <w:i/>
                <w:iCs/>
                <w:color w:val="000000"/>
                <w:sz w:val="18"/>
                <w:szCs w:val="18"/>
                <w:lang w:val="en-US" w:eastAsia="en-GB"/>
              </w:rPr>
              <w:t>cilatum</w:t>
            </w:r>
            <w:proofErr w:type="spellEnd"/>
            <w:r w:rsidRPr="002C2EA9">
              <w:rPr>
                <w:color w:val="000000"/>
                <w:sz w:val="18"/>
                <w:szCs w:val="18"/>
                <w:lang w:val="en-US" w:eastAsia="en-GB"/>
              </w:rPr>
              <w:t> </w:t>
            </w:r>
          </w:p>
        </w:tc>
        <w:tc>
          <w:tcPr>
            <w:tcW w:w="2941" w:type="dxa"/>
            <w:shd w:val="clear" w:color="auto" w:fill="auto"/>
            <w:hideMark/>
          </w:tcPr>
          <w:p w14:paraId="4FC8017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urple willowherb </w:t>
            </w:r>
          </w:p>
        </w:tc>
        <w:tc>
          <w:tcPr>
            <w:tcW w:w="886" w:type="dxa"/>
            <w:shd w:val="clear" w:color="auto" w:fill="auto"/>
            <w:hideMark/>
          </w:tcPr>
          <w:p w14:paraId="46EE2D84" w14:textId="3A26EF4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91C3C03" w14:textId="129403B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57D6F4A" w14:textId="1D3EE98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107D531" w14:textId="782353FA" w:rsidTr="002C2EA9">
        <w:trPr>
          <w:trHeight w:hRule="exact" w:val="227"/>
        </w:trPr>
        <w:tc>
          <w:tcPr>
            <w:tcW w:w="3119" w:type="dxa"/>
            <w:shd w:val="clear" w:color="auto" w:fill="auto"/>
            <w:hideMark/>
          </w:tcPr>
          <w:p w14:paraId="6BD230A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quiset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79A0C73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horsetail </w:t>
            </w:r>
          </w:p>
        </w:tc>
        <w:tc>
          <w:tcPr>
            <w:tcW w:w="886" w:type="dxa"/>
            <w:shd w:val="clear" w:color="auto" w:fill="auto"/>
            <w:hideMark/>
          </w:tcPr>
          <w:p w14:paraId="280849E6" w14:textId="02B6182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172B2C5" w14:textId="1623E76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59A5D0" w14:textId="1191F21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122F37B" w14:textId="77777777" w:rsidTr="002C2EA9">
        <w:trPr>
          <w:trHeight w:hRule="exact" w:val="227"/>
        </w:trPr>
        <w:tc>
          <w:tcPr>
            <w:tcW w:w="3119" w:type="dxa"/>
            <w:tcBorders>
              <w:bottom w:val="single" w:sz="4" w:space="0" w:color="auto"/>
            </w:tcBorders>
            <w:shd w:val="clear" w:color="auto" w:fill="auto"/>
          </w:tcPr>
          <w:p w14:paraId="23D6A320" w14:textId="2D528BC1" w:rsidR="002C2EA9" w:rsidRPr="002C2EA9" w:rsidRDefault="002C2EA9" w:rsidP="00C04EA9">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7C3CCE99" w14:textId="52C8404E" w:rsidR="002C2EA9" w:rsidRPr="002C2EA9" w:rsidRDefault="002C2EA9" w:rsidP="00C04EA9">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3CECAD4" w14:textId="6757DE54"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6F47FB9B" w14:textId="30F92F3B"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378C6C49" w14:textId="6295C7CB" w:rsidR="002C2EA9" w:rsidRPr="002C2EA9" w:rsidRDefault="002C2EA9" w:rsidP="00C04EA9">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0C0F8441" w14:textId="503B107A" w:rsidTr="002C2EA9">
        <w:trPr>
          <w:trHeight w:hRule="exact" w:val="227"/>
        </w:trPr>
        <w:tc>
          <w:tcPr>
            <w:tcW w:w="3119" w:type="dxa"/>
            <w:tcBorders>
              <w:top w:val="single" w:sz="4" w:space="0" w:color="auto"/>
            </w:tcBorders>
            <w:shd w:val="clear" w:color="auto" w:fill="auto"/>
            <w:hideMark/>
          </w:tcPr>
          <w:p w14:paraId="048AB47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quisetum fluviatile</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5838D4E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wamp horsetail </w:t>
            </w:r>
          </w:p>
        </w:tc>
        <w:tc>
          <w:tcPr>
            <w:tcW w:w="886" w:type="dxa"/>
            <w:tcBorders>
              <w:top w:val="single" w:sz="4" w:space="0" w:color="auto"/>
            </w:tcBorders>
            <w:shd w:val="clear" w:color="auto" w:fill="auto"/>
            <w:hideMark/>
          </w:tcPr>
          <w:p w14:paraId="174D5055" w14:textId="1EC8CA0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010198BE" w14:textId="7BBCE5A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04F3F22A" w14:textId="2700C3C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28DDF93" w14:textId="77777777" w:rsidTr="002C2EA9">
        <w:trPr>
          <w:trHeight w:hRule="exact" w:val="227"/>
        </w:trPr>
        <w:tc>
          <w:tcPr>
            <w:tcW w:w="3119" w:type="dxa"/>
            <w:shd w:val="clear" w:color="auto" w:fill="auto"/>
          </w:tcPr>
          <w:p w14:paraId="2C2757C4" w14:textId="66E9C26B"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Erythranthe</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7C5EB35F" w14:textId="6D15F78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Columbia River </w:t>
            </w:r>
            <w:proofErr w:type="gramStart"/>
            <w:r w:rsidRPr="002C2EA9">
              <w:rPr>
                <w:color w:val="000000"/>
                <w:sz w:val="18"/>
                <w:szCs w:val="18"/>
                <w:lang w:val="en-US" w:eastAsia="en-GB"/>
              </w:rPr>
              <w:t>monkey-flower</w:t>
            </w:r>
            <w:proofErr w:type="gramEnd"/>
          </w:p>
        </w:tc>
        <w:tc>
          <w:tcPr>
            <w:tcW w:w="886" w:type="dxa"/>
            <w:shd w:val="clear" w:color="auto" w:fill="auto"/>
          </w:tcPr>
          <w:p w14:paraId="5814340E" w14:textId="5EDE595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A1DD055" w14:textId="30D462C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CE1F27" w14:textId="77777777" w:rsidR="002C2EA9" w:rsidRPr="002C2EA9" w:rsidRDefault="002C2EA9" w:rsidP="00C04EA9">
            <w:pPr>
              <w:spacing w:line="240" w:lineRule="auto"/>
              <w:jc w:val="center"/>
              <w:rPr>
                <w:sz w:val="18"/>
                <w:szCs w:val="18"/>
                <w:lang w:val="en-US" w:eastAsia="en-GB"/>
              </w:rPr>
            </w:pPr>
          </w:p>
        </w:tc>
      </w:tr>
      <w:tr w:rsidR="002C2EA9" w:rsidRPr="002C2EA9" w14:paraId="1D047B88" w14:textId="77777777" w:rsidTr="002C2EA9">
        <w:trPr>
          <w:trHeight w:hRule="exact" w:val="227"/>
        </w:trPr>
        <w:tc>
          <w:tcPr>
            <w:tcW w:w="3119" w:type="dxa"/>
            <w:shd w:val="clear" w:color="auto" w:fill="auto"/>
          </w:tcPr>
          <w:p w14:paraId="76A40FC1" w14:textId="43D8835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Festuca occidentalis</w:t>
            </w:r>
          </w:p>
        </w:tc>
        <w:tc>
          <w:tcPr>
            <w:tcW w:w="2941" w:type="dxa"/>
            <w:shd w:val="clear" w:color="auto" w:fill="auto"/>
          </w:tcPr>
          <w:p w14:paraId="0EFD4432" w14:textId="03EE51B6"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estern fescue</w:t>
            </w:r>
          </w:p>
        </w:tc>
        <w:tc>
          <w:tcPr>
            <w:tcW w:w="886" w:type="dxa"/>
            <w:shd w:val="clear" w:color="auto" w:fill="auto"/>
          </w:tcPr>
          <w:p w14:paraId="252DE6FE" w14:textId="68C16B8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D0353EB" w14:textId="5F475E5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B760AC" w14:textId="77777777" w:rsidR="002C2EA9" w:rsidRPr="002C2EA9" w:rsidRDefault="002C2EA9" w:rsidP="00C04EA9">
            <w:pPr>
              <w:spacing w:line="240" w:lineRule="auto"/>
              <w:jc w:val="center"/>
              <w:rPr>
                <w:sz w:val="18"/>
                <w:szCs w:val="18"/>
                <w:lang w:val="en-US" w:eastAsia="en-GB"/>
              </w:rPr>
            </w:pPr>
          </w:p>
        </w:tc>
      </w:tr>
      <w:tr w:rsidR="002C2EA9" w:rsidRPr="002C2EA9" w14:paraId="0F50175A" w14:textId="77777777" w:rsidTr="002C2EA9">
        <w:trPr>
          <w:trHeight w:hRule="exact" w:val="227"/>
        </w:trPr>
        <w:tc>
          <w:tcPr>
            <w:tcW w:w="3119" w:type="dxa"/>
            <w:shd w:val="clear" w:color="auto" w:fill="auto"/>
          </w:tcPr>
          <w:p w14:paraId="0005B481" w14:textId="0CEA6CA8"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Festuca rubra</w:t>
            </w:r>
          </w:p>
        </w:tc>
        <w:tc>
          <w:tcPr>
            <w:tcW w:w="2941" w:type="dxa"/>
            <w:shd w:val="clear" w:color="auto" w:fill="auto"/>
          </w:tcPr>
          <w:p w14:paraId="75EA6059" w14:textId="6F95C4B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red fescue</w:t>
            </w:r>
          </w:p>
        </w:tc>
        <w:tc>
          <w:tcPr>
            <w:tcW w:w="886" w:type="dxa"/>
            <w:shd w:val="clear" w:color="auto" w:fill="auto"/>
          </w:tcPr>
          <w:p w14:paraId="3B7F2BF9" w14:textId="5FA81B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18C6B79E" w14:textId="4F43907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7ED8CE" w14:textId="77777777" w:rsidR="002C2EA9" w:rsidRPr="002C2EA9" w:rsidRDefault="002C2EA9" w:rsidP="00C04EA9">
            <w:pPr>
              <w:spacing w:line="240" w:lineRule="auto"/>
              <w:jc w:val="center"/>
              <w:rPr>
                <w:sz w:val="18"/>
                <w:szCs w:val="18"/>
                <w:lang w:val="en-US" w:eastAsia="en-GB"/>
              </w:rPr>
            </w:pPr>
          </w:p>
        </w:tc>
      </w:tr>
      <w:tr w:rsidR="002C2EA9" w:rsidRPr="002C2EA9" w14:paraId="2279C7AB" w14:textId="77777777" w:rsidTr="002C2EA9">
        <w:trPr>
          <w:trHeight w:hRule="exact" w:val="227"/>
        </w:trPr>
        <w:tc>
          <w:tcPr>
            <w:tcW w:w="3119" w:type="dxa"/>
            <w:shd w:val="clear" w:color="auto" w:fill="auto"/>
          </w:tcPr>
          <w:p w14:paraId="19A4DA84" w14:textId="57BFB719" w:rsidR="002C2EA9" w:rsidRPr="002C2EA9" w:rsidRDefault="002C2EA9" w:rsidP="00C04EA9">
            <w:pPr>
              <w:spacing w:line="240" w:lineRule="auto"/>
              <w:rPr>
                <w:color w:val="000000"/>
                <w:sz w:val="18"/>
                <w:szCs w:val="18"/>
                <w:lang w:val="en-US" w:eastAsia="en-GB"/>
              </w:rPr>
            </w:pPr>
            <w:r w:rsidRPr="002C2EA9">
              <w:rPr>
                <w:i/>
                <w:iCs/>
                <w:color w:val="000000"/>
                <w:sz w:val="18"/>
                <w:szCs w:val="18"/>
                <w:lang w:val="en-US" w:eastAsia="en-GB"/>
              </w:rPr>
              <w:t xml:space="preserve">Festuca </w:t>
            </w:r>
            <w:r w:rsidRPr="002C2EA9">
              <w:rPr>
                <w:color w:val="000000"/>
                <w:sz w:val="18"/>
                <w:szCs w:val="18"/>
                <w:lang w:val="en-US" w:eastAsia="en-GB"/>
              </w:rPr>
              <w:t>sp.</w:t>
            </w:r>
          </w:p>
        </w:tc>
        <w:tc>
          <w:tcPr>
            <w:tcW w:w="2941" w:type="dxa"/>
            <w:shd w:val="clear" w:color="auto" w:fill="auto"/>
          </w:tcPr>
          <w:p w14:paraId="645FB00D" w14:textId="60508E15"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unidentified fescue</w:t>
            </w:r>
          </w:p>
        </w:tc>
        <w:tc>
          <w:tcPr>
            <w:tcW w:w="886" w:type="dxa"/>
            <w:shd w:val="clear" w:color="auto" w:fill="auto"/>
          </w:tcPr>
          <w:p w14:paraId="45F1D91C" w14:textId="0D67B0D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A22E0B5" w14:textId="5DF71F0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138247" w14:textId="77777777" w:rsidR="002C2EA9" w:rsidRPr="002C2EA9" w:rsidRDefault="002C2EA9" w:rsidP="00C04EA9">
            <w:pPr>
              <w:spacing w:line="240" w:lineRule="auto"/>
              <w:jc w:val="center"/>
              <w:rPr>
                <w:sz w:val="18"/>
                <w:szCs w:val="18"/>
                <w:lang w:val="en-US" w:eastAsia="en-GB"/>
              </w:rPr>
            </w:pPr>
          </w:p>
        </w:tc>
      </w:tr>
      <w:tr w:rsidR="002C2EA9" w:rsidRPr="002C2EA9" w14:paraId="4F2C752E" w14:textId="1D9DE092" w:rsidTr="002C2EA9">
        <w:trPr>
          <w:trHeight w:hRule="exact" w:val="227"/>
        </w:trPr>
        <w:tc>
          <w:tcPr>
            <w:tcW w:w="3119" w:type="dxa"/>
            <w:shd w:val="clear" w:color="auto" w:fill="auto"/>
            <w:hideMark/>
          </w:tcPr>
          <w:p w14:paraId="4A516E01"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0F605A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arsh bedstraw </w:t>
            </w:r>
          </w:p>
        </w:tc>
        <w:tc>
          <w:tcPr>
            <w:tcW w:w="886" w:type="dxa"/>
            <w:shd w:val="clear" w:color="auto" w:fill="auto"/>
            <w:hideMark/>
          </w:tcPr>
          <w:p w14:paraId="69431FEB" w14:textId="17FB948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631E75E"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CBCF411" w14:textId="6363935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F9BD304" w14:textId="07EBFE68" w:rsidTr="002C2EA9">
        <w:trPr>
          <w:trHeight w:hRule="exact" w:val="227"/>
        </w:trPr>
        <w:tc>
          <w:tcPr>
            <w:tcW w:w="3119" w:type="dxa"/>
            <w:shd w:val="clear" w:color="auto" w:fill="auto"/>
            <w:hideMark/>
          </w:tcPr>
          <w:p w14:paraId="7798346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rifidum</w:t>
            </w:r>
            <w:proofErr w:type="spellEnd"/>
            <w:r w:rsidRPr="002C2EA9">
              <w:rPr>
                <w:color w:val="000000"/>
                <w:sz w:val="18"/>
                <w:szCs w:val="18"/>
                <w:lang w:val="en-US" w:eastAsia="en-GB"/>
              </w:rPr>
              <w:t> </w:t>
            </w:r>
          </w:p>
        </w:tc>
        <w:tc>
          <w:tcPr>
            <w:tcW w:w="2941" w:type="dxa"/>
            <w:shd w:val="clear" w:color="auto" w:fill="auto"/>
            <w:hideMark/>
          </w:tcPr>
          <w:p w14:paraId="251E892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 bedstraw </w:t>
            </w:r>
          </w:p>
        </w:tc>
        <w:tc>
          <w:tcPr>
            <w:tcW w:w="886" w:type="dxa"/>
            <w:shd w:val="clear" w:color="auto" w:fill="auto"/>
            <w:hideMark/>
          </w:tcPr>
          <w:p w14:paraId="1F80E9F3" w14:textId="297D3CE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4F0725B" w14:textId="46A9499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38B812D" w14:textId="7E17651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6383E74" w14:textId="77777777" w:rsidTr="002C2EA9">
        <w:trPr>
          <w:trHeight w:hRule="exact" w:val="227"/>
        </w:trPr>
        <w:tc>
          <w:tcPr>
            <w:tcW w:w="3119" w:type="dxa"/>
            <w:shd w:val="clear" w:color="auto" w:fill="auto"/>
          </w:tcPr>
          <w:p w14:paraId="627EC69F" w14:textId="4B8DFB2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Ge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macrophyllum</w:t>
            </w:r>
            <w:proofErr w:type="spellEnd"/>
          </w:p>
        </w:tc>
        <w:tc>
          <w:tcPr>
            <w:tcW w:w="2941" w:type="dxa"/>
            <w:shd w:val="clear" w:color="auto" w:fill="auto"/>
          </w:tcPr>
          <w:p w14:paraId="3496B42E" w14:textId="395EB18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arge-leaved avens</w:t>
            </w:r>
          </w:p>
        </w:tc>
        <w:tc>
          <w:tcPr>
            <w:tcW w:w="886" w:type="dxa"/>
            <w:shd w:val="clear" w:color="auto" w:fill="auto"/>
          </w:tcPr>
          <w:p w14:paraId="148B0A34" w14:textId="00CD873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51316ED" w14:textId="67C86C5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863581E" w14:textId="77777777" w:rsidR="002C2EA9" w:rsidRPr="002C2EA9" w:rsidRDefault="002C2EA9" w:rsidP="00C04EA9">
            <w:pPr>
              <w:spacing w:line="240" w:lineRule="auto"/>
              <w:jc w:val="center"/>
              <w:rPr>
                <w:sz w:val="18"/>
                <w:szCs w:val="18"/>
                <w:lang w:val="en-US" w:eastAsia="en-GB"/>
              </w:rPr>
            </w:pPr>
          </w:p>
        </w:tc>
      </w:tr>
      <w:tr w:rsidR="002C2EA9" w:rsidRPr="002C2EA9" w14:paraId="7B79900C" w14:textId="77777777" w:rsidTr="002C2EA9">
        <w:trPr>
          <w:trHeight w:hRule="exact" w:val="227"/>
        </w:trPr>
        <w:tc>
          <w:tcPr>
            <w:tcW w:w="3119" w:type="dxa"/>
            <w:shd w:val="clear" w:color="auto" w:fill="auto"/>
          </w:tcPr>
          <w:p w14:paraId="5B91E1E5" w14:textId="1BC7E0A8"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Glyceria </w:t>
            </w:r>
            <w:proofErr w:type="spellStart"/>
            <w:r w:rsidRPr="002C2EA9">
              <w:rPr>
                <w:i/>
                <w:iCs/>
                <w:color w:val="000000"/>
                <w:sz w:val="18"/>
                <w:szCs w:val="18"/>
                <w:lang w:val="en-US" w:eastAsia="en-GB"/>
              </w:rPr>
              <w:t>elata</w:t>
            </w:r>
            <w:proofErr w:type="spellEnd"/>
          </w:p>
        </w:tc>
        <w:tc>
          <w:tcPr>
            <w:tcW w:w="2941" w:type="dxa"/>
            <w:shd w:val="clear" w:color="auto" w:fill="auto"/>
          </w:tcPr>
          <w:p w14:paraId="0693E8A2" w14:textId="72516CE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tall </w:t>
            </w:r>
            <w:proofErr w:type="spellStart"/>
            <w:r w:rsidRPr="002C2EA9">
              <w:rPr>
                <w:color w:val="000000"/>
                <w:sz w:val="18"/>
                <w:szCs w:val="18"/>
                <w:lang w:val="en-US" w:eastAsia="en-GB"/>
              </w:rPr>
              <w:t>mannagrass</w:t>
            </w:r>
            <w:proofErr w:type="spellEnd"/>
          </w:p>
        </w:tc>
        <w:tc>
          <w:tcPr>
            <w:tcW w:w="886" w:type="dxa"/>
            <w:shd w:val="clear" w:color="auto" w:fill="auto"/>
          </w:tcPr>
          <w:p w14:paraId="73504B8A" w14:textId="15528D6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A6EF247" w14:textId="1B07378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D518574" w14:textId="77777777" w:rsidR="002C2EA9" w:rsidRPr="002C2EA9" w:rsidRDefault="002C2EA9" w:rsidP="00C04EA9">
            <w:pPr>
              <w:spacing w:line="240" w:lineRule="auto"/>
              <w:jc w:val="center"/>
              <w:rPr>
                <w:sz w:val="18"/>
                <w:szCs w:val="18"/>
                <w:lang w:val="en-US" w:eastAsia="en-GB"/>
              </w:rPr>
            </w:pPr>
          </w:p>
        </w:tc>
      </w:tr>
      <w:tr w:rsidR="0082724B" w:rsidRPr="002C2EA9" w14:paraId="4B7AA7B3" w14:textId="77777777" w:rsidTr="002C2EA9">
        <w:trPr>
          <w:trHeight w:hRule="exact" w:val="227"/>
        </w:trPr>
        <w:tc>
          <w:tcPr>
            <w:tcW w:w="3119" w:type="dxa"/>
            <w:shd w:val="clear" w:color="auto" w:fill="auto"/>
          </w:tcPr>
          <w:p w14:paraId="6445EB09" w14:textId="2CCF4C14" w:rsidR="0082724B" w:rsidRPr="002C2EA9" w:rsidRDefault="0082724B" w:rsidP="00C04EA9">
            <w:pPr>
              <w:spacing w:line="240" w:lineRule="auto"/>
              <w:rPr>
                <w:i/>
                <w:iCs/>
                <w:color w:val="000000"/>
                <w:sz w:val="18"/>
                <w:szCs w:val="18"/>
                <w:lang w:val="en-US" w:eastAsia="en-GB"/>
              </w:rPr>
            </w:pPr>
            <w:r>
              <w:rPr>
                <w:i/>
                <w:iCs/>
                <w:color w:val="000000"/>
                <w:sz w:val="18"/>
                <w:szCs w:val="18"/>
                <w:lang w:val="en-US" w:eastAsia="en-GB"/>
              </w:rPr>
              <w:t xml:space="preserve">Glyceria </w:t>
            </w:r>
            <w:proofErr w:type="spellStart"/>
            <w:r w:rsidRPr="0082724B">
              <w:rPr>
                <w:i/>
                <w:iCs/>
                <w:color w:val="000000"/>
                <w:sz w:val="18"/>
                <w:szCs w:val="18"/>
                <w:lang w:val="en-US" w:eastAsia="en-GB"/>
              </w:rPr>
              <w:t>leptostachya</w:t>
            </w:r>
            <w:proofErr w:type="spellEnd"/>
          </w:p>
        </w:tc>
        <w:tc>
          <w:tcPr>
            <w:tcW w:w="2941" w:type="dxa"/>
            <w:shd w:val="clear" w:color="auto" w:fill="auto"/>
          </w:tcPr>
          <w:p w14:paraId="6956A49D" w14:textId="1E6012CA" w:rsidR="0082724B" w:rsidRPr="002C2EA9" w:rsidRDefault="0082724B" w:rsidP="00C04EA9">
            <w:pPr>
              <w:spacing w:line="240" w:lineRule="auto"/>
              <w:rPr>
                <w:color w:val="000000"/>
                <w:sz w:val="18"/>
                <w:szCs w:val="18"/>
                <w:lang w:val="en-US" w:eastAsia="en-GB"/>
              </w:rPr>
            </w:pPr>
            <w:r>
              <w:rPr>
                <w:color w:val="000000"/>
                <w:sz w:val="18"/>
                <w:szCs w:val="18"/>
                <w:lang w:val="en-US" w:eastAsia="en-GB"/>
              </w:rPr>
              <w:t xml:space="preserve">slender spiked </w:t>
            </w:r>
            <w:proofErr w:type="spellStart"/>
            <w:r>
              <w:rPr>
                <w:color w:val="000000"/>
                <w:sz w:val="18"/>
                <w:szCs w:val="18"/>
                <w:lang w:val="en-US" w:eastAsia="en-GB"/>
              </w:rPr>
              <w:t>mannagrass</w:t>
            </w:r>
            <w:proofErr w:type="spellEnd"/>
          </w:p>
        </w:tc>
        <w:tc>
          <w:tcPr>
            <w:tcW w:w="886" w:type="dxa"/>
            <w:shd w:val="clear" w:color="auto" w:fill="auto"/>
          </w:tcPr>
          <w:p w14:paraId="3BF60DE7" w14:textId="66BD8721" w:rsidR="0082724B" w:rsidRPr="002C2EA9" w:rsidRDefault="0082724B" w:rsidP="00C04EA9">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69801BDA" w14:textId="77777777" w:rsidR="0082724B" w:rsidRPr="002C2EA9" w:rsidRDefault="0082724B" w:rsidP="00C04EA9">
            <w:pPr>
              <w:spacing w:line="240" w:lineRule="auto"/>
              <w:jc w:val="center"/>
              <w:rPr>
                <w:color w:val="000000"/>
                <w:sz w:val="18"/>
                <w:szCs w:val="18"/>
                <w:lang w:val="en-US" w:eastAsia="en-GB"/>
              </w:rPr>
            </w:pPr>
          </w:p>
        </w:tc>
        <w:tc>
          <w:tcPr>
            <w:tcW w:w="886" w:type="dxa"/>
          </w:tcPr>
          <w:p w14:paraId="72B9583A" w14:textId="0FF5DC3A" w:rsidR="0082724B" w:rsidRPr="002C2EA9" w:rsidRDefault="0082724B" w:rsidP="00C04EA9">
            <w:pPr>
              <w:spacing w:line="240" w:lineRule="auto"/>
              <w:jc w:val="center"/>
              <w:rPr>
                <w:sz w:val="18"/>
                <w:szCs w:val="18"/>
                <w:lang w:val="en-US" w:eastAsia="en-GB"/>
              </w:rPr>
            </w:pPr>
            <w:r>
              <w:rPr>
                <w:sz w:val="18"/>
                <w:szCs w:val="18"/>
                <w:lang w:val="en-US" w:eastAsia="en-GB"/>
              </w:rPr>
              <w:t>X</w:t>
            </w:r>
          </w:p>
        </w:tc>
      </w:tr>
      <w:tr w:rsidR="002C2EA9" w:rsidRPr="002C2EA9" w14:paraId="18D08457" w14:textId="19E740F7" w:rsidTr="002C2EA9">
        <w:trPr>
          <w:trHeight w:hRule="exact" w:val="227"/>
        </w:trPr>
        <w:tc>
          <w:tcPr>
            <w:tcW w:w="3119" w:type="dxa"/>
            <w:shd w:val="clear" w:color="auto" w:fill="auto"/>
            <w:hideMark/>
          </w:tcPr>
          <w:p w14:paraId="07FAFBB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Glyceria </w:t>
            </w:r>
            <w:r w:rsidRPr="002C2EA9">
              <w:rPr>
                <w:color w:val="000000"/>
                <w:sz w:val="18"/>
                <w:szCs w:val="18"/>
                <w:lang w:val="en-US" w:eastAsia="en-GB"/>
              </w:rPr>
              <w:t>sp. </w:t>
            </w:r>
          </w:p>
        </w:tc>
        <w:tc>
          <w:tcPr>
            <w:tcW w:w="2941" w:type="dxa"/>
            <w:shd w:val="clear" w:color="auto" w:fill="auto"/>
            <w:hideMark/>
          </w:tcPr>
          <w:p w14:paraId="4297B5AF" w14:textId="38CC6BDB"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mannagrass</w:t>
            </w:r>
            <w:proofErr w:type="spellEnd"/>
            <w:r w:rsidRPr="002C2EA9">
              <w:rPr>
                <w:color w:val="000000"/>
                <w:sz w:val="18"/>
                <w:szCs w:val="18"/>
                <w:lang w:val="en-US" w:eastAsia="en-GB"/>
              </w:rPr>
              <w:t> </w:t>
            </w:r>
          </w:p>
        </w:tc>
        <w:tc>
          <w:tcPr>
            <w:tcW w:w="886" w:type="dxa"/>
            <w:shd w:val="clear" w:color="auto" w:fill="auto"/>
            <w:hideMark/>
          </w:tcPr>
          <w:p w14:paraId="5121CD5F" w14:textId="4495750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BC40B42"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7B3FE40" w14:textId="628DF4F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8998041" w14:textId="77777777" w:rsidTr="002C2EA9">
        <w:trPr>
          <w:trHeight w:hRule="exact" w:val="227"/>
        </w:trPr>
        <w:tc>
          <w:tcPr>
            <w:tcW w:w="3119" w:type="dxa"/>
            <w:shd w:val="clear" w:color="auto" w:fill="auto"/>
          </w:tcPr>
          <w:p w14:paraId="4629E1E3" w14:textId="35EA873A"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Gnaphalium </w:t>
            </w:r>
            <w:proofErr w:type="spellStart"/>
            <w:r w:rsidRPr="002C2EA9">
              <w:rPr>
                <w:i/>
                <w:iCs/>
                <w:color w:val="000000"/>
                <w:sz w:val="18"/>
                <w:szCs w:val="18"/>
                <w:lang w:val="en-US" w:eastAsia="en-GB"/>
              </w:rPr>
              <w:t>uliginosum</w:t>
            </w:r>
            <w:proofErr w:type="spellEnd"/>
          </w:p>
        </w:tc>
        <w:tc>
          <w:tcPr>
            <w:tcW w:w="2941" w:type="dxa"/>
            <w:shd w:val="clear" w:color="auto" w:fill="auto"/>
          </w:tcPr>
          <w:p w14:paraId="4FCBA80B" w14:textId="7D706C3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marsh cudweed</w:t>
            </w:r>
          </w:p>
        </w:tc>
        <w:tc>
          <w:tcPr>
            <w:tcW w:w="886" w:type="dxa"/>
            <w:shd w:val="clear" w:color="auto" w:fill="auto"/>
          </w:tcPr>
          <w:p w14:paraId="52FA7B06" w14:textId="5CF5A9B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E4E6487" w14:textId="577CC2F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737698" w14:textId="77777777" w:rsidR="002C2EA9" w:rsidRPr="002C2EA9" w:rsidRDefault="002C2EA9" w:rsidP="00C04EA9">
            <w:pPr>
              <w:spacing w:line="240" w:lineRule="auto"/>
              <w:jc w:val="center"/>
              <w:rPr>
                <w:sz w:val="18"/>
                <w:szCs w:val="18"/>
                <w:lang w:val="en-US" w:eastAsia="en-GB"/>
              </w:rPr>
            </w:pPr>
          </w:p>
        </w:tc>
      </w:tr>
      <w:tr w:rsidR="002C2EA9" w:rsidRPr="002C2EA9" w14:paraId="411AE7BF" w14:textId="1886EAB3" w:rsidTr="002C2EA9">
        <w:trPr>
          <w:trHeight w:hRule="exact" w:val="227"/>
        </w:trPr>
        <w:tc>
          <w:tcPr>
            <w:tcW w:w="3119" w:type="dxa"/>
            <w:shd w:val="clear" w:color="auto" w:fill="auto"/>
            <w:hideMark/>
          </w:tcPr>
          <w:p w14:paraId="362A5814"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Gratio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bracteata</w:t>
            </w:r>
            <w:proofErr w:type="spellEnd"/>
            <w:r w:rsidRPr="002C2EA9">
              <w:rPr>
                <w:color w:val="000000"/>
                <w:sz w:val="18"/>
                <w:szCs w:val="18"/>
                <w:lang w:val="en-US" w:eastAsia="en-GB"/>
              </w:rPr>
              <w:t> </w:t>
            </w:r>
          </w:p>
        </w:tc>
        <w:tc>
          <w:tcPr>
            <w:tcW w:w="2941" w:type="dxa"/>
            <w:shd w:val="clear" w:color="auto" w:fill="auto"/>
            <w:hideMark/>
          </w:tcPr>
          <w:p w14:paraId="1181D155"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ractless hedge-hyssop </w:t>
            </w:r>
          </w:p>
        </w:tc>
        <w:tc>
          <w:tcPr>
            <w:tcW w:w="886" w:type="dxa"/>
            <w:shd w:val="clear" w:color="auto" w:fill="auto"/>
            <w:hideMark/>
          </w:tcPr>
          <w:p w14:paraId="3C486A18" w14:textId="7EB4C1D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8C244B" w14:textId="325AC3F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E688A8" w14:textId="0B4DA30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54B5659" w14:textId="77777777" w:rsidTr="002C2EA9">
        <w:trPr>
          <w:trHeight w:hRule="exact" w:val="227"/>
        </w:trPr>
        <w:tc>
          <w:tcPr>
            <w:tcW w:w="3119" w:type="dxa"/>
            <w:shd w:val="clear" w:color="auto" w:fill="auto"/>
          </w:tcPr>
          <w:p w14:paraId="49699410" w14:textId="5F907999"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Hieracium </w:t>
            </w:r>
            <w:proofErr w:type="spellStart"/>
            <w:r w:rsidRPr="002C2EA9">
              <w:rPr>
                <w:i/>
                <w:iCs/>
                <w:color w:val="000000"/>
                <w:sz w:val="18"/>
                <w:szCs w:val="18"/>
                <w:lang w:val="en-US" w:eastAsia="en-GB"/>
              </w:rPr>
              <w:t>lachenalii</w:t>
            </w:r>
            <w:proofErr w:type="spellEnd"/>
          </w:p>
        </w:tc>
        <w:tc>
          <w:tcPr>
            <w:tcW w:w="2941" w:type="dxa"/>
            <w:shd w:val="clear" w:color="auto" w:fill="auto"/>
          </w:tcPr>
          <w:p w14:paraId="7261FCD5" w14:textId="706F9D7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European hawkweed</w:t>
            </w:r>
          </w:p>
        </w:tc>
        <w:tc>
          <w:tcPr>
            <w:tcW w:w="886" w:type="dxa"/>
            <w:shd w:val="clear" w:color="auto" w:fill="auto"/>
          </w:tcPr>
          <w:p w14:paraId="342D5B1C" w14:textId="04FA096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B0D1205" w14:textId="0747561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792348" w14:textId="77777777" w:rsidR="002C2EA9" w:rsidRPr="002C2EA9" w:rsidRDefault="002C2EA9" w:rsidP="00C04EA9">
            <w:pPr>
              <w:spacing w:line="240" w:lineRule="auto"/>
              <w:jc w:val="center"/>
              <w:rPr>
                <w:sz w:val="18"/>
                <w:szCs w:val="18"/>
                <w:lang w:val="en-US" w:eastAsia="en-GB"/>
              </w:rPr>
            </w:pPr>
          </w:p>
        </w:tc>
      </w:tr>
      <w:tr w:rsidR="002C2EA9" w:rsidRPr="002C2EA9" w14:paraId="73ABA46B" w14:textId="49154E47" w:rsidTr="002C2EA9">
        <w:trPr>
          <w:trHeight w:hRule="exact" w:val="227"/>
        </w:trPr>
        <w:tc>
          <w:tcPr>
            <w:tcW w:w="3119" w:type="dxa"/>
            <w:shd w:val="clear" w:color="auto" w:fill="auto"/>
            <w:hideMark/>
          </w:tcPr>
          <w:p w14:paraId="403959BC"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Hordeum </w:t>
            </w:r>
            <w:proofErr w:type="spellStart"/>
            <w:r w:rsidRPr="002C2EA9">
              <w:rPr>
                <w:i/>
                <w:iCs/>
                <w:color w:val="000000"/>
                <w:sz w:val="18"/>
                <w:szCs w:val="18"/>
                <w:lang w:val="en-US" w:eastAsia="en-GB"/>
              </w:rPr>
              <w:t>brachyantherum</w:t>
            </w:r>
            <w:proofErr w:type="spellEnd"/>
            <w:r w:rsidRPr="002C2EA9">
              <w:rPr>
                <w:color w:val="000000"/>
                <w:sz w:val="18"/>
                <w:szCs w:val="18"/>
                <w:lang w:val="en-US" w:eastAsia="en-GB"/>
              </w:rPr>
              <w:t> </w:t>
            </w:r>
          </w:p>
        </w:tc>
        <w:tc>
          <w:tcPr>
            <w:tcW w:w="2941" w:type="dxa"/>
            <w:shd w:val="clear" w:color="auto" w:fill="auto"/>
            <w:hideMark/>
          </w:tcPr>
          <w:p w14:paraId="733468D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eadow barley </w:t>
            </w:r>
          </w:p>
        </w:tc>
        <w:tc>
          <w:tcPr>
            <w:tcW w:w="886" w:type="dxa"/>
            <w:shd w:val="clear" w:color="auto" w:fill="auto"/>
            <w:hideMark/>
          </w:tcPr>
          <w:p w14:paraId="3CA727B8" w14:textId="777DBEF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9250736"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168CAF1" w14:textId="3C74312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A34BBD9" w14:textId="77777777" w:rsidTr="002C2EA9">
        <w:trPr>
          <w:trHeight w:hRule="exact" w:val="227"/>
        </w:trPr>
        <w:tc>
          <w:tcPr>
            <w:tcW w:w="3119" w:type="dxa"/>
            <w:shd w:val="clear" w:color="auto" w:fill="auto"/>
          </w:tcPr>
          <w:p w14:paraId="1F7A960B" w14:textId="59EEEA8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anagalloides</w:t>
            </w:r>
            <w:proofErr w:type="spellEnd"/>
          </w:p>
        </w:tc>
        <w:tc>
          <w:tcPr>
            <w:tcW w:w="2941" w:type="dxa"/>
            <w:shd w:val="clear" w:color="auto" w:fill="auto"/>
          </w:tcPr>
          <w:p w14:paraId="3CDAEBDA" w14:textId="79E16163"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og St. John’s wort</w:t>
            </w:r>
          </w:p>
        </w:tc>
        <w:tc>
          <w:tcPr>
            <w:tcW w:w="886" w:type="dxa"/>
            <w:shd w:val="clear" w:color="auto" w:fill="auto"/>
          </w:tcPr>
          <w:p w14:paraId="3596EB74" w14:textId="5662127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9D39223" w14:textId="0B6C4B9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49A301E" w14:textId="77777777" w:rsidR="002C2EA9" w:rsidRPr="002C2EA9" w:rsidRDefault="002C2EA9" w:rsidP="00C04EA9">
            <w:pPr>
              <w:spacing w:line="240" w:lineRule="auto"/>
              <w:jc w:val="center"/>
              <w:rPr>
                <w:sz w:val="18"/>
                <w:szCs w:val="18"/>
                <w:lang w:val="en-US" w:eastAsia="en-GB"/>
              </w:rPr>
            </w:pPr>
          </w:p>
        </w:tc>
      </w:tr>
      <w:tr w:rsidR="002C2EA9" w:rsidRPr="002C2EA9" w14:paraId="715F46A4" w14:textId="77777777" w:rsidTr="002C2EA9">
        <w:trPr>
          <w:trHeight w:hRule="exact" w:val="227"/>
        </w:trPr>
        <w:tc>
          <w:tcPr>
            <w:tcW w:w="3119" w:type="dxa"/>
            <w:shd w:val="clear" w:color="auto" w:fill="auto"/>
          </w:tcPr>
          <w:p w14:paraId="5241FCDD" w14:textId="13F3D317"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scouleri</w:t>
            </w:r>
            <w:proofErr w:type="spellEnd"/>
            <w:r w:rsidRPr="002C2EA9">
              <w:rPr>
                <w:i/>
                <w:iCs/>
                <w:color w:val="000000"/>
                <w:sz w:val="18"/>
                <w:szCs w:val="18"/>
                <w:lang w:val="en-US" w:eastAsia="en-GB"/>
              </w:rPr>
              <w:t xml:space="preserve"> </w:t>
            </w:r>
            <w:r w:rsidRPr="002C2EA9">
              <w:rPr>
                <w:color w:val="000000"/>
                <w:sz w:val="18"/>
                <w:szCs w:val="18"/>
                <w:lang w:val="en-US" w:eastAsia="en-GB"/>
              </w:rPr>
              <w:t>ssp.</w:t>
            </w:r>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488E95F5" w14:textId="0D770AE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estern St. John’s wort</w:t>
            </w:r>
          </w:p>
        </w:tc>
        <w:tc>
          <w:tcPr>
            <w:tcW w:w="886" w:type="dxa"/>
            <w:shd w:val="clear" w:color="auto" w:fill="auto"/>
          </w:tcPr>
          <w:p w14:paraId="211BB285" w14:textId="099C847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E9C5BFA" w14:textId="2AEA76B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81607D" w14:textId="77777777" w:rsidR="002C2EA9" w:rsidRPr="002C2EA9" w:rsidRDefault="002C2EA9" w:rsidP="00C04EA9">
            <w:pPr>
              <w:spacing w:line="240" w:lineRule="auto"/>
              <w:jc w:val="center"/>
              <w:rPr>
                <w:sz w:val="18"/>
                <w:szCs w:val="18"/>
                <w:lang w:val="en-US" w:eastAsia="en-GB"/>
              </w:rPr>
            </w:pPr>
          </w:p>
        </w:tc>
      </w:tr>
      <w:tr w:rsidR="002C2EA9" w:rsidRPr="002C2EA9" w14:paraId="01E3DCB4" w14:textId="77777777" w:rsidTr="002C2EA9">
        <w:trPr>
          <w:trHeight w:hRule="exact" w:val="227"/>
        </w:trPr>
        <w:tc>
          <w:tcPr>
            <w:tcW w:w="3119" w:type="dxa"/>
            <w:shd w:val="clear" w:color="auto" w:fill="auto"/>
          </w:tcPr>
          <w:p w14:paraId="6708AEFA" w14:textId="416BA1EE"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Hypochaer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radicata</w:t>
            </w:r>
            <w:proofErr w:type="spellEnd"/>
          </w:p>
        </w:tc>
        <w:tc>
          <w:tcPr>
            <w:tcW w:w="2941" w:type="dxa"/>
            <w:shd w:val="clear" w:color="auto" w:fill="auto"/>
          </w:tcPr>
          <w:p w14:paraId="532D9139" w14:textId="19F4FF7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airy cat’s-ear</w:t>
            </w:r>
          </w:p>
        </w:tc>
        <w:tc>
          <w:tcPr>
            <w:tcW w:w="886" w:type="dxa"/>
            <w:shd w:val="clear" w:color="auto" w:fill="auto"/>
          </w:tcPr>
          <w:p w14:paraId="162920D6" w14:textId="5B536DF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2DD5F26" w14:textId="2AAEE44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98117E" w14:textId="77777777" w:rsidR="002C2EA9" w:rsidRPr="002C2EA9" w:rsidRDefault="002C2EA9" w:rsidP="00C04EA9">
            <w:pPr>
              <w:spacing w:line="240" w:lineRule="auto"/>
              <w:jc w:val="center"/>
              <w:rPr>
                <w:sz w:val="18"/>
                <w:szCs w:val="18"/>
                <w:lang w:val="en-US" w:eastAsia="en-GB"/>
              </w:rPr>
            </w:pPr>
          </w:p>
        </w:tc>
      </w:tr>
      <w:tr w:rsidR="002C2EA9" w:rsidRPr="002C2EA9" w14:paraId="35A1924D" w14:textId="3C3E4E87" w:rsidTr="002C2EA9">
        <w:trPr>
          <w:trHeight w:hRule="exact" w:val="227"/>
        </w:trPr>
        <w:tc>
          <w:tcPr>
            <w:tcW w:w="3119" w:type="dxa"/>
            <w:shd w:val="clear" w:color="auto" w:fill="auto"/>
            <w:hideMark/>
          </w:tcPr>
          <w:p w14:paraId="1ACF904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mpatiens capensis</w:t>
            </w:r>
            <w:r w:rsidRPr="002C2EA9">
              <w:rPr>
                <w:color w:val="000000"/>
                <w:sz w:val="18"/>
                <w:szCs w:val="18"/>
                <w:lang w:val="en-US" w:eastAsia="en-GB"/>
              </w:rPr>
              <w:t> </w:t>
            </w:r>
          </w:p>
        </w:tc>
        <w:tc>
          <w:tcPr>
            <w:tcW w:w="2941" w:type="dxa"/>
            <w:shd w:val="clear" w:color="auto" w:fill="auto"/>
            <w:hideMark/>
          </w:tcPr>
          <w:p w14:paraId="27DE29B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jewelweed </w:t>
            </w:r>
          </w:p>
        </w:tc>
        <w:tc>
          <w:tcPr>
            <w:tcW w:w="886" w:type="dxa"/>
            <w:shd w:val="clear" w:color="auto" w:fill="auto"/>
            <w:hideMark/>
          </w:tcPr>
          <w:p w14:paraId="10F22C7E" w14:textId="1DAFBCB7" w:rsidR="002C2EA9" w:rsidRPr="002C2EA9" w:rsidRDefault="002C2EA9" w:rsidP="00C04EA9">
            <w:pPr>
              <w:spacing w:line="240" w:lineRule="auto"/>
              <w:jc w:val="center"/>
              <w:rPr>
                <w:sz w:val="18"/>
                <w:szCs w:val="18"/>
                <w:lang w:val="en-US" w:eastAsia="en-GB"/>
              </w:rPr>
            </w:pPr>
            <w:r>
              <w:rPr>
                <w:color w:val="000000"/>
                <w:sz w:val="18"/>
                <w:szCs w:val="18"/>
                <w:lang w:val="en-US" w:eastAsia="en-GB"/>
              </w:rPr>
              <w:t>E</w:t>
            </w:r>
          </w:p>
        </w:tc>
        <w:tc>
          <w:tcPr>
            <w:tcW w:w="886" w:type="dxa"/>
          </w:tcPr>
          <w:p w14:paraId="3CA33052" w14:textId="1F43D18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D5755C1" w14:textId="17333A7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F786B1E" w14:textId="5A81963E" w:rsidTr="002C2EA9">
        <w:trPr>
          <w:trHeight w:hRule="exact" w:val="227"/>
        </w:trPr>
        <w:tc>
          <w:tcPr>
            <w:tcW w:w="3119" w:type="dxa"/>
            <w:shd w:val="clear" w:color="auto" w:fill="auto"/>
            <w:hideMark/>
          </w:tcPr>
          <w:p w14:paraId="1276541D"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mpatiens </w:t>
            </w:r>
            <w:proofErr w:type="spellStart"/>
            <w:r w:rsidRPr="002C2EA9">
              <w:rPr>
                <w:i/>
                <w:iCs/>
                <w:color w:val="000000"/>
                <w:sz w:val="18"/>
                <w:szCs w:val="18"/>
                <w:lang w:val="en-US" w:eastAsia="en-GB"/>
              </w:rPr>
              <w:t>glandulifera</w:t>
            </w:r>
            <w:proofErr w:type="spellEnd"/>
            <w:r w:rsidRPr="002C2EA9">
              <w:rPr>
                <w:color w:val="000000"/>
                <w:sz w:val="18"/>
                <w:szCs w:val="18"/>
                <w:lang w:val="en-US" w:eastAsia="en-GB"/>
              </w:rPr>
              <w:t> </w:t>
            </w:r>
          </w:p>
        </w:tc>
        <w:tc>
          <w:tcPr>
            <w:tcW w:w="2941" w:type="dxa"/>
            <w:shd w:val="clear" w:color="auto" w:fill="auto"/>
            <w:hideMark/>
          </w:tcPr>
          <w:p w14:paraId="6085A29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olicemen's helmet </w:t>
            </w:r>
          </w:p>
        </w:tc>
        <w:tc>
          <w:tcPr>
            <w:tcW w:w="886" w:type="dxa"/>
            <w:shd w:val="clear" w:color="auto" w:fill="auto"/>
            <w:hideMark/>
          </w:tcPr>
          <w:p w14:paraId="01BB74B1" w14:textId="3FFEF4A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4150428"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386DAD27" w14:textId="235711D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DFAAB47" w14:textId="629888D5" w:rsidTr="002C2EA9">
        <w:trPr>
          <w:trHeight w:hRule="exact" w:val="227"/>
        </w:trPr>
        <w:tc>
          <w:tcPr>
            <w:tcW w:w="3119" w:type="dxa"/>
            <w:shd w:val="clear" w:color="auto" w:fill="auto"/>
            <w:hideMark/>
          </w:tcPr>
          <w:p w14:paraId="19B215F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mpatiens parviflora</w:t>
            </w:r>
            <w:r w:rsidRPr="002C2EA9">
              <w:rPr>
                <w:color w:val="000000"/>
                <w:sz w:val="18"/>
                <w:szCs w:val="18"/>
                <w:lang w:val="en-US" w:eastAsia="en-GB"/>
              </w:rPr>
              <w:t> </w:t>
            </w:r>
          </w:p>
        </w:tc>
        <w:tc>
          <w:tcPr>
            <w:tcW w:w="2941" w:type="dxa"/>
            <w:shd w:val="clear" w:color="auto" w:fill="auto"/>
            <w:hideMark/>
          </w:tcPr>
          <w:p w14:paraId="6000D0A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 touch-me-not </w:t>
            </w:r>
          </w:p>
        </w:tc>
        <w:tc>
          <w:tcPr>
            <w:tcW w:w="886" w:type="dxa"/>
            <w:shd w:val="clear" w:color="auto" w:fill="auto"/>
            <w:hideMark/>
          </w:tcPr>
          <w:p w14:paraId="1A51C4E1" w14:textId="32FDA5C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C674482"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0C64127" w14:textId="5E5455C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586DE01" w14:textId="20BE2C9E" w:rsidTr="002C2EA9">
        <w:trPr>
          <w:trHeight w:hRule="exact" w:val="227"/>
        </w:trPr>
        <w:tc>
          <w:tcPr>
            <w:tcW w:w="3119" w:type="dxa"/>
            <w:shd w:val="clear" w:color="auto" w:fill="auto"/>
            <w:hideMark/>
          </w:tcPr>
          <w:p w14:paraId="24899DD5" w14:textId="5D0E78A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ris </w:t>
            </w:r>
            <w:proofErr w:type="spellStart"/>
            <w:r w:rsidRPr="002C2EA9">
              <w:rPr>
                <w:i/>
                <w:iCs/>
                <w:color w:val="000000"/>
                <w:sz w:val="18"/>
                <w:szCs w:val="18"/>
                <w:lang w:val="en-US" w:eastAsia="en-GB"/>
              </w:rPr>
              <w:t>pseudacorus</w:t>
            </w:r>
            <w:proofErr w:type="spellEnd"/>
            <w:r w:rsidRPr="002C2EA9">
              <w:rPr>
                <w:color w:val="000000"/>
                <w:sz w:val="18"/>
                <w:szCs w:val="18"/>
                <w:lang w:val="en-US" w:eastAsia="en-GB"/>
              </w:rPr>
              <w:t> </w:t>
            </w:r>
          </w:p>
        </w:tc>
        <w:tc>
          <w:tcPr>
            <w:tcW w:w="2941" w:type="dxa"/>
            <w:shd w:val="clear" w:color="auto" w:fill="auto"/>
            <w:hideMark/>
          </w:tcPr>
          <w:p w14:paraId="4E78C27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yellow-flag iris </w:t>
            </w:r>
          </w:p>
        </w:tc>
        <w:tc>
          <w:tcPr>
            <w:tcW w:w="886" w:type="dxa"/>
            <w:shd w:val="clear" w:color="auto" w:fill="auto"/>
            <w:hideMark/>
          </w:tcPr>
          <w:p w14:paraId="09C8C053" w14:textId="47CEAD9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B35A628" w14:textId="148D2A7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AC26CC2" w14:textId="646C542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2D13D5B" w14:textId="4FD333A1" w:rsidTr="002C2EA9">
        <w:trPr>
          <w:trHeight w:hRule="exact" w:val="227"/>
        </w:trPr>
        <w:tc>
          <w:tcPr>
            <w:tcW w:w="3119" w:type="dxa"/>
            <w:shd w:val="clear" w:color="auto" w:fill="auto"/>
            <w:hideMark/>
          </w:tcPr>
          <w:p w14:paraId="51FFD2DC"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Isoete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chinospora</w:t>
            </w:r>
            <w:proofErr w:type="spellEnd"/>
            <w:r w:rsidRPr="002C2EA9">
              <w:rPr>
                <w:color w:val="000000"/>
                <w:sz w:val="18"/>
                <w:szCs w:val="18"/>
                <w:lang w:val="en-US" w:eastAsia="en-GB"/>
              </w:rPr>
              <w:t> </w:t>
            </w:r>
          </w:p>
        </w:tc>
        <w:tc>
          <w:tcPr>
            <w:tcW w:w="2941" w:type="dxa"/>
            <w:shd w:val="clear" w:color="auto" w:fill="auto"/>
            <w:hideMark/>
          </w:tcPr>
          <w:p w14:paraId="5E491D8F"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ristle-like quillwort </w:t>
            </w:r>
          </w:p>
        </w:tc>
        <w:tc>
          <w:tcPr>
            <w:tcW w:w="886" w:type="dxa"/>
            <w:shd w:val="clear" w:color="auto" w:fill="auto"/>
            <w:hideMark/>
          </w:tcPr>
          <w:p w14:paraId="35FFD669" w14:textId="5EE59CC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1F86214"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4708991" w14:textId="2AE4CB8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E379737" w14:textId="77777777" w:rsidTr="002C2EA9">
        <w:trPr>
          <w:trHeight w:hRule="exact" w:val="227"/>
        </w:trPr>
        <w:tc>
          <w:tcPr>
            <w:tcW w:w="3119" w:type="dxa"/>
            <w:shd w:val="clear" w:color="auto" w:fill="auto"/>
          </w:tcPr>
          <w:p w14:paraId="6A80F880" w14:textId="75ACAEF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Isolep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cernua</w:t>
            </w:r>
            <w:proofErr w:type="spellEnd"/>
          </w:p>
        </w:tc>
        <w:tc>
          <w:tcPr>
            <w:tcW w:w="2941" w:type="dxa"/>
            <w:shd w:val="clear" w:color="auto" w:fill="auto"/>
          </w:tcPr>
          <w:p w14:paraId="70CA2A3A" w14:textId="1859802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low </w:t>
            </w:r>
            <w:proofErr w:type="spellStart"/>
            <w:r w:rsidRPr="002C2EA9">
              <w:rPr>
                <w:color w:val="000000"/>
                <w:sz w:val="18"/>
                <w:szCs w:val="18"/>
                <w:lang w:val="en-US" w:eastAsia="en-GB"/>
              </w:rPr>
              <w:t>clubrush</w:t>
            </w:r>
            <w:proofErr w:type="spellEnd"/>
          </w:p>
        </w:tc>
        <w:tc>
          <w:tcPr>
            <w:tcW w:w="886" w:type="dxa"/>
            <w:shd w:val="clear" w:color="auto" w:fill="auto"/>
          </w:tcPr>
          <w:p w14:paraId="16C2EA36" w14:textId="3C96C0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E9FC5E6" w14:textId="7E53533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277EFCE" w14:textId="77777777" w:rsidR="002C2EA9" w:rsidRPr="002C2EA9" w:rsidRDefault="002C2EA9" w:rsidP="00C04EA9">
            <w:pPr>
              <w:spacing w:line="240" w:lineRule="auto"/>
              <w:jc w:val="center"/>
              <w:rPr>
                <w:sz w:val="18"/>
                <w:szCs w:val="18"/>
                <w:lang w:val="en-US" w:eastAsia="en-GB"/>
              </w:rPr>
            </w:pPr>
          </w:p>
        </w:tc>
      </w:tr>
      <w:tr w:rsidR="002C2EA9" w:rsidRPr="002C2EA9" w14:paraId="21C631FF" w14:textId="1C5A76F7" w:rsidTr="002C2EA9">
        <w:trPr>
          <w:trHeight w:hRule="exact" w:val="227"/>
        </w:trPr>
        <w:tc>
          <w:tcPr>
            <w:tcW w:w="3119" w:type="dxa"/>
            <w:shd w:val="clear" w:color="auto" w:fill="auto"/>
            <w:hideMark/>
          </w:tcPr>
          <w:p w14:paraId="202BA34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articulatus</w:t>
            </w:r>
            <w:proofErr w:type="spellEnd"/>
            <w:r w:rsidRPr="002C2EA9">
              <w:rPr>
                <w:color w:val="000000"/>
                <w:sz w:val="18"/>
                <w:szCs w:val="18"/>
                <w:lang w:val="en-US" w:eastAsia="en-GB"/>
              </w:rPr>
              <w:t> </w:t>
            </w:r>
          </w:p>
        </w:tc>
        <w:tc>
          <w:tcPr>
            <w:tcW w:w="2941" w:type="dxa"/>
            <w:shd w:val="clear" w:color="auto" w:fill="auto"/>
            <w:hideMark/>
          </w:tcPr>
          <w:p w14:paraId="45239EC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jointed rush </w:t>
            </w:r>
          </w:p>
        </w:tc>
        <w:tc>
          <w:tcPr>
            <w:tcW w:w="886" w:type="dxa"/>
            <w:shd w:val="clear" w:color="auto" w:fill="auto"/>
            <w:hideMark/>
          </w:tcPr>
          <w:p w14:paraId="028E224A" w14:textId="29BD010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89A066" w14:textId="591D8A6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5929BCD" w14:textId="2661142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A031B79" w14:textId="746FD88B" w:rsidTr="002C2EA9">
        <w:trPr>
          <w:trHeight w:hRule="exact" w:val="227"/>
        </w:trPr>
        <w:tc>
          <w:tcPr>
            <w:tcW w:w="3119" w:type="dxa"/>
            <w:shd w:val="clear" w:color="auto" w:fill="auto"/>
            <w:hideMark/>
          </w:tcPr>
          <w:p w14:paraId="4B78D78F"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balticus</w:t>
            </w:r>
            <w:proofErr w:type="spellEnd"/>
            <w:r w:rsidRPr="002C2EA9">
              <w:rPr>
                <w:color w:val="000000"/>
                <w:sz w:val="18"/>
                <w:szCs w:val="18"/>
                <w:lang w:val="en-US" w:eastAsia="en-GB"/>
              </w:rPr>
              <w:t> </w:t>
            </w:r>
          </w:p>
        </w:tc>
        <w:tc>
          <w:tcPr>
            <w:tcW w:w="2941" w:type="dxa"/>
            <w:shd w:val="clear" w:color="auto" w:fill="auto"/>
            <w:hideMark/>
          </w:tcPr>
          <w:p w14:paraId="75F26435" w14:textId="3E36A6E6" w:rsidR="002C2EA9" w:rsidRPr="002C2EA9" w:rsidRDefault="002C2EA9" w:rsidP="00C04EA9">
            <w:pPr>
              <w:spacing w:line="240" w:lineRule="auto"/>
              <w:rPr>
                <w:sz w:val="18"/>
                <w:szCs w:val="18"/>
                <w:lang w:val="en-US" w:eastAsia="en-GB"/>
              </w:rPr>
            </w:pPr>
            <w:r>
              <w:rPr>
                <w:color w:val="000000"/>
                <w:sz w:val="18"/>
                <w:szCs w:val="18"/>
                <w:lang w:val="en-US" w:eastAsia="en-GB"/>
              </w:rPr>
              <w:t>B</w:t>
            </w:r>
            <w:r w:rsidRPr="002C2EA9">
              <w:rPr>
                <w:color w:val="000000"/>
                <w:sz w:val="18"/>
                <w:szCs w:val="18"/>
                <w:lang w:val="en-US" w:eastAsia="en-GB"/>
              </w:rPr>
              <w:t>altic rush </w:t>
            </w:r>
          </w:p>
        </w:tc>
        <w:tc>
          <w:tcPr>
            <w:tcW w:w="886" w:type="dxa"/>
            <w:shd w:val="clear" w:color="auto" w:fill="auto"/>
            <w:hideMark/>
          </w:tcPr>
          <w:p w14:paraId="6EFB4E98" w14:textId="52DCFE8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BBFBB3" w14:textId="0C61BD1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D33ADF" w14:textId="754FA7C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209B7E4" w14:textId="77777777" w:rsidTr="002C2EA9">
        <w:trPr>
          <w:trHeight w:hRule="exact" w:val="227"/>
        </w:trPr>
        <w:tc>
          <w:tcPr>
            <w:tcW w:w="3119" w:type="dxa"/>
            <w:shd w:val="clear" w:color="auto" w:fill="auto"/>
          </w:tcPr>
          <w:p w14:paraId="5C05D0BF" w14:textId="0FD0362A"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bolanderi</w:t>
            </w:r>
            <w:proofErr w:type="spellEnd"/>
          </w:p>
        </w:tc>
        <w:tc>
          <w:tcPr>
            <w:tcW w:w="2941" w:type="dxa"/>
            <w:shd w:val="clear" w:color="auto" w:fill="auto"/>
          </w:tcPr>
          <w:p w14:paraId="66261630" w14:textId="7FF58A19"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Bolander’s</w:t>
            </w:r>
            <w:proofErr w:type="spellEnd"/>
            <w:r w:rsidRPr="002C2EA9">
              <w:rPr>
                <w:color w:val="000000"/>
                <w:sz w:val="18"/>
                <w:szCs w:val="18"/>
                <w:lang w:val="en-US" w:eastAsia="en-GB"/>
              </w:rPr>
              <w:t xml:space="preserve"> rush</w:t>
            </w:r>
          </w:p>
        </w:tc>
        <w:tc>
          <w:tcPr>
            <w:tcW w:w="886" w:type="dxa"/>
            <w:shd w:val="clear" w:color="auto" w:fill="auto"/>
          </w:tcPr>
          <w:p w14:paraId="5E2E115E" w14:textId="09BFDDE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85D2C80" w14:textId="20B1252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980ECD0" w14:textId="77777777" w:rsidR="002C2EA9" w:rsidRPr="002C2EA9" w:rsidRDefault="002C2EA9" w:rsidP="00C04EA9">
            <w:pPr>
              <w:spacing w:line="240" w:lineRule="auto"/>
              <w:jc w:val="center"/>
              <w:rPr>
                <w:sz w:val="18"/>
                <w:szCs w:val="18"/>
                <w:lang w:val="en-US" w:eastAsia="en-GB"/>
              </w:rPr>
            </w:pPr>
          </w:p>
        </w:tc>
      </w:tr>
      <w:tr w:rsidR="002C2EA9" w:rsidRPr="002C2EA9" w14:paraId="182C387B" w14:textId="1F861F8E" w:rsidTr="002C2EA9">
        <w:trPr>
          <w:trHeight w:hRule="exact" w:val="227"/>
        </w:trPr>
        <w:tc>
          <w:tcPr>
            <w:tcW w:w="3119" w:type="dxa"/>
            <w:shd w:val="clear" w:color="auto" w:fill="auto"/>
            <w:hideMark/>
          </w:tcPr>
          <w:p w14:paraId="2441CD58"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effusus</w:t>
            </w:r>
            <w:r w:rsidRPr="002C2EA9">
              <w:rPr>
                <w:color w:val="000000"/>
                <w:sz w:val="18"/>
                <w:szCs w:val="18"/>
                <w:lang w:val="en-US" w:eastAsia="en-GB"/>
              </w:rPr>
              <w:t> </w:t>
            </w:r>
          </w:p>
        </w:tc>
        <w:tc>
          <w:tcPr>
            <w:tcW w:w="2941" w:type="dxa"/>
            <w:shd w:val="clear" w:color="auto" w:fill="auto"/>
            <w:hideMark/>
          </w:tcPr>
          <w:p w14:paraId="0B6F8163" w14:textId="6D1B470C"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rush </w:t>
            </w:r>
          </w:p>
        </w:tc>
        <w:tc>
          <w:tcPr>
            <w:tcW w:w="886" w:type="dxa"/>
            <w:shd w:val="clear" w:color="auto" w:fill="auto"/>
            <w:hideMark/>
          </w:tcPr>
          <w:p w14:paraId="4FC37354" w14:textId="031D2F2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C2643E6" w14:textId="5ED6CCA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755A4F" w14:textId="0BE5A98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AFFBB9A" w14:textId="6C1683BB" w:rsidTr="002C2EA9">
        <w:trPr>
          <w:trHeight w:hRule="exact" w:val="227"/>
        </w:trPr>
        <w:tc>
          <w:tcPr>
            <w:tcW w:w="3119" w:type="dxa"/>
            <w:shd w:val="clear" w:color="auto" w:fill="auto"/>
            <w:hideMark/>
          </w:tcPr>
          <w:p w14:paraId="737F8DC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gerardii</w:t>
            </w:r>
            <w:r w:rsidRPr="002C2EA9">
              <w:rPr>
                <w:color w:val="000000"/>
                <w:sz w:val="18"/>
                <w:szCs w:val="18"/>
                <w:lang w:val="en-US" w:eastAsia="en-GB"/>
              </w:rPr>
              <w:t> </w:t>
            </w:r>
          </w:p>
        </w:tc>
        <w:tc>
          <w:tcPr>
            <w:tcW w:w="2941" w:type="dxa"/>
            <w:shd w:val="clear" w:color="auto" w:fill="auto"/>
            <w:hideMark/>
          </w:tcPr>
          <w:p w14:paraId="7F6F66A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alt-marsh rush </w:t>
            </w:r>
          </w:p>
        </w:tc>
        <w:tc>
          <w:tcPr>
            <w:tcW w:w="886" w:type="dxa"/>
            <w:shd w:val="clear" w:color="auto" w:fill="auto"/>
            <w:hideMark/>
          </w:tcPr>
          <w:p w14:paraId="6FC31B6B" w14:textId="11A5AD4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6B7692A"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36C880AA" w14:textId="04A4BD1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B8FFB32" w14:textId="44FCCA9B" w:rsidTr="002C2EA9">
        <w:trPr>
          <w:trHeight w:hRule="exact" w:val="227"/>
        </w:trPr>
        <w:tc>
          <w:tcPr>
            <w:tcW w:w="3119" w:type="dxa"/>
            <w:shd w:val="clear" w:color="auto" w:fill="auto"/>
            <w:hideMark/>
          </w:tcPr>
          <w:p w14:paraId="2FCCD3C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oxymeris</w:t>
            </w:r>
            <w:proofErr w:type="spellEnd"/>
            <w:r w:rsidRPr="002C2EA9">
              <w:rPr>
                <w:color w:val="000000"/>
                <w:sz w:val="18"/>
                <w:szCs w:val="18"/>
                <w:lang w:val="en-US" w:eastAsia="en-GB"/>
              </w:rPr>
              <w:t> </w:t>
            </w:r>
          </w:p>
        </w:tc>
        <w:tc>
          <w:tcPr>
            <w:tcW w:w="2941" w:type="dxa"/>
            <w:shd w:val="clear" w:color="auto" w:fill="auto"/>
            <w:hideMark/>
          </w:tcPr>
          <w:p w14:paraId="5FE5EC35" w14:textId="0EC2A09B" w:rsidR="002C2EA9" w:rsidRPr="002C2EA9" w:rsidRDefault="002C2EA9" w:rsidP="00C04EA9">
            <w:pPr>
              <w:spacing w:line="240" w:lineRule="auto"/>
              <w:rPr>
                <w:sz w:val="18"/>
                <w:szCs w:val="18"/>
                <w:lang w:val="en-US" w:eastAsia="en-GB"/>
              </w:rPr>
            </w:pPr>
            <w:r>
              <w:rPr>
                <w:color w:val="000000"/>
                <w:sz w:val="18"/>
                <w:szCs w:val="18"/>
                <w:lang w:val="en-US" w:eastAsia="en-GB"/>
              </w:rPr>
              <w:t>p</w:t>
            </w:r>
            <w:r w:rsidRPr="002C2EA9">
              <w:rPr>
                <w:color w:val="000000"/>
                <w:sz w:val="18"/>
                <w:szCs w:val="18"/>
                <w:lang w:val="en-US" w:eastAsia="en-GB"/>
              </w:rPr>
              <w:t>ointed rush </w:t>
            </w:r>
          </w:p>
        </w:tc>
        <w:tc>
          <w:tcPr>
            <w:tcW w:w="886" w:type="dxa"/>
            <w:shd w:val="clear" w:color="auto" w:fill="auto"/>
            <w:hideMark/>
          </w:tcPr>
          <w:p w14:paraId="12A3A8D0" w14:textId="1BF6322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9E6980" w14:textId="70CC0B3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F575C6" w14:textId="3EF5EAAD"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D724206" w14:textId="77777777" w:rsidTr="002C2EA9">
        <w:trPr>
          <w:trHeight w:hRule="exact" w:val="227"/>
        </w:trPr>
        <w:tc>
          <w:tcPr>
            <w:tcW w:w="3119" w:type="dxa"/>
            <w:shd w:val="clear" w:color="auto" w:fill="auto"/>
          </w:tcPr>
          <w:p w14:paraId="277F1B80" w14:textId="7AEBEF24"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supiniformis</w:t>
            </w:r>
            <w:proofErr w:type="spellEnd"/>
          </w:p>
        </w:tc>
        <w:tc>
          <w:tcPr>
            <w:tcW w:w="2941" w:type="dxa"/>
            <w:shd w:val="clear" w:color="auto" w:fill="auto"/>
          </w:tcPr>
          <w:p w14:paraId="524EB46D" w14:textId="1A011C2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preading rush</w:t>
            </w:r>
          </w:p>
        </w:tc>
        <w:tc>
          <w:tcPr>
            <w:tcW w:w="886" w:type="dxa"/>
            <w:shd w:val="clear" w:color="auto" w:fill="auto"/>
          </w:tcPr>
          <w:p w14:paraId="306C898C" w14:textId="37A2685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EE5926E" w14:textId="6C8915A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2F663E" w14:textId="77777777" w:rsidR="002C2EA9" w:rsidRPr="002C2EA9" w:rsidRDefault="002C2EA9" w:rsidP="00C04EA9">
            <w:pPr>
              <w:spacing w:line="240" w:lineRule="auto"/>
              <w:jc w:val="center"/>
              <w:rPr>
                <w:sz w:val="18"/>
                <w:szCs w:val="18"/>
                <w:lang w:val="en-US" w:eastAsia="en-GB"/>
              </w:rPr>
            </w:pPr>
          </w:p>
        </w:tc>
      </w:tr>
      <w:tr w:rsidR="002C2EA9" w:rsidRPr="002C2EA9" w14:paraId="6407421F" w14:textId="53B4021F" w:rsidTr="002C2EA9">
        <w:trPr>
          <w:trHeight w:hRule="exact" w:val="227"/>
        </w:trPr>
        <w:tc>
          <w:tcPr>
            <w:tcW w:w="3119" w:type="dxa"/>
            <w:shd w:val="clear" w:color="auto" w:fill="auto"/>
            <w:hideMark/>
          </w:tcPr>
          <w:p w14:paraId="4DA47984"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tenuis</w:t>
            </w:r>
            <w:r w:rsidRPr="002C2EA9">
              <w:rPr>
                <w:color w:val="000000"/>
                <w:sz w:val="18"/>
                <w:szCs w:val="18"/>
                <w:lang w:val="en-US" w:eastAsia="en-GB"/>
              </w:rPr>
              <w:t> </w:t>
            </w:r>
          </w:p>
        </w:tc>
        <w:tc>
          <w:tcPr>
            <w:tcW w:w="2941" w:type="dxa"/>
            <w:shd w:val="clear" w:color="auto" w:fill="auto"/>
            <w:hideMark/>
          </w:tcPr>
          <w:p w14:paraId="39D69A5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lender rush </w:t>
            </w:r>
          </w:p>
        </w:tc>
        <w:tc>
          <w:tcPr>
            <w:tcW w:w="886" w:type="dxa"/>
            <w:shd w:val="clear" w:color="auto" w:fill="auto"/>
            <w:hideMark/>
          </w:tcPr>
          <w:p w14:paraId="78EAD556" w14:textId="4EEFB29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3726C5" w14:textId="32838CC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C24D42" w14:textId="7B38BCD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B197CB5" w14:textId="77777777" w:rsidTr="002C2EA9">
        <w:trPr>
          <w:trHeight w:hRule="exact" w:val="227"/>
        </w:trPr>
        <w:tc>
          <w:tcPr>
            <w:tcW w:w="3119" w:type="dxa"/>
            <w:shd w:val="clear" w:color="auto" w:fill="auto"/>
          </w:tcPr>
          <w:p w14:paraId="61367CEC" w14:textId="0514D0B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actu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erriola</w:t>
            </w:r>
            <w:proofErr w:type="spellEnd"/>
          </w:p>
        </w:tc>
        <w:tc>
          <w:tcPr>
            <w:tcW w:w="2941" w:type="dxa"/>
            <w:shd w:val="clear" w:color="auto" w:fill="auto"/>
          </w:tcPr>
          <w:p w14:paraId="026345C0" w14:textId="3D44AAC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prickly lettuce</w:t>
            </w:r>
          </w:p>
        </w:tc>
        <w:tc>
          <w:tcPr>
            <w:tcW w:w="886" w:type="dxa"/>
            <w:shd w:val="clear" w:color="auto" w:fill="auto"/>
          </w:tcPr>
          <w:p w14:paraId="35778C53" w14:textId="0E57629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64F2120" w14:textId="496D0DD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B6925A" w14:textId="77777777" w:rsidR="002C2EA9" w:rsidRPr="002C2EA9" w:rsidRDefault="002C2EA9" w:rsidP="00C04EA9">
            <w:pPr>
              <w:spacing w:line="240" w:lineRule="auto"/>
              <w:jc w:val="center"/>
              <w:rPr>
                <w:sz w:val="18"/>
                <w:szCs w:val="18"/>
                <w:lang w:val="en-US" w:eastAsia="en-GB"/>
              </w:rPr>
            </w:pPr>
          </w:p>
        </w:tc>
      </w:tr>
      <w:tr w:rsidR="002C2EA9" w:rsidRPr="002C2EA9" w14:paraId="5C7FB888" w14:textId="77777777" w:rsidTr="002C2EA9">
        <w:trPr>
          <w:trHeight w:hRule="exact" w:val="227"/>
        </w:trPr>
        <w:tc>
          <w:tcPr>
            <w:tcW w:w="3119" w:type="dxa"/>
            <w:shd w:val="clear" w:color="auto" w:fill="auto"/>
          </w:tcPr>
          <w:p w14:paraId="6A7B5320" w14:textId="7FF56B8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apsana</w:t>
            </w:r>
            <w:proofErr w:type="spellEnd"/>
            <w:r w:rsidRPr="002C2EA9">
              <w:rPr>
                <w:i/>
                <w:iCs/>
                <w:color w:val="000000"/>
                <w:sz w:val="18"/>
                <w:szCs w:val="18"/>
                <w:lang w:val="en-US" w:eastAsia="en-GB"/>
              </w:rPr>
              <w:t xml:space="preserve"> communis</w:t>
            </w:r>
          </w:p>
        </w:tc>
        <w:tc>
          <w:tcPr>
            <w:tcW w:w="2941" w:type="dxa"/>
            <w:shd w:val="clear" w:color="auto" w:fill="auto"/>
          </w:tcPr>
          <w:p w14:paraId="1830E1E5" w14:textId="624D674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nipplewort</w:t>
            </w:r>
          </w:p>
        </w:tc>
        <w:tc>
          <w:tcPr>
            <w:tcW w:w="886" w:type="dxa"/>
            <w:shd w:val="clear" w:color="auto" w:fill="auto"/>
          </w:tcPr>
          <w:p w14:paraId="2656DDEB" w14:textId="4E80C8B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D8C3E09" w14:textId="3DA1FDB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834CBEB" w14:textId="77777777" w:rsidR="002C2EA9" w:rsidRPr="002C2EA9" w:rsidRDefault="002C2EA9" w:rsidP="00C04EA9">
            <w:pPr>
              <w:spacing w:line="240" w:lineRule="auto"/>
              <w:jc w:val="center"/>
              <w:rPr>
                <w:sz w:val="18"/>
                <w:szCs w:val="18"/>
                <w:lang w:val="en-US" w:eastAsia="en-GB"/>
              </w:rPr>
            </w:pPr>
          </w:p>
        </w:tc>
      </w:tr>
      <w:tr w:rsidR="002C2EA9" w:rsidRPr="002C2EA9" w14:paraId="6092F954" w14:textId="281AA955" w:rsidTr="002C2EA9">
        <w:trPr>
          <w:trHeight w:hRule="exact" w:val="227"/>
        </w:trPr>
        <w:tc>
          <w:tcPr>
            <w:tcW w:w="3119" w:type="dxa"/>
            <w:shd w:val="clear" w:color="auto" w:fill="auto"/>
            <w:hideMark/>
          </w:tcPr>
          <w:p w14:paraId="05807F1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Lathyrus palustris</w:t>
            </w:r>
            <w:r w:rsidRPr="002C2EA9">
              <w:rPr>
                <w:color w:val="000000"/>
                <w:sz w:val="18"/>
                <w:szCs w:val="18"/>
                <w:lang w:val="en-US" w:eastAsia="en-GB"/>
              </w:rPr>
              <w:t> </w:t>
            </w:r>
          </w:p>
        </w:tc>
        <w:tc>
          <w:tcPr>
            <w:tcW w:w="2941" w:type="dxa"/>
            <w:shd w:val="clear" w:color="auto" w:fill="auto"/>
            <w:hideMark/>
          </w:tcPr>
          <w:p w14:paraId="2D98A1C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arsh pea </w:t>
            </w:r>
          </w:p>
        </w:tc>
        <w:tc>
          <w:tcPr>
            <w:tcW w:w="886" w:type="dxa"/>
            <w:shd w:val="clear" w:color="auto" w:fill="auto"/>
            <w:hideMark/>
          </w:tcPr>
          <w:p w14:paraId="5382EB8A" w14:textId="5CA3980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EF84974" w14:textId="5E60280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DED8E1" w14:textId="4AB1AE0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EBF37DA" w14:textId="7D32EFA6" w:rsidTr="002C2EA9">
        <w:trPr>
          <w:trHeight w:hRule="exact" w:val="227"/>
        </w:trPr>
        <w:tc>
          <w:tcPr>
            <w:tcW w:w="3119" w:type="dxa"/>
            <w:shd w:val="clear" w:color="auto" w:fill="auto"/>
            <w:hideMark/>
          </w:tcPr>
          <w:p w14:paraId="0173F073"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eer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ryzoides</w:t>
            </w:r>
            <w:proofErr w:type="spellEnd"/>
            <w:r w:rsidRPr="002C2EA9">
              <w:rPr>
                <w:color w:val="000000"/>
                <w:sz w:val="18"/>
                <w:szCs w:val="18"/>
                <w:lang w:val="en-US" w:eastAsia="en-GB"/>
              </w:rPr>
              <w:t> </w:t>
            </w:r>
          </w:p>
        </w:tc>
        <w:tc>
          <w:tcPr>
            <w:tcW w:w="2941" w:type="dxa"/>
            <w:shd w:val="clear" w:color="auto" w:fill="auto"/>
            <w:hideMark/>
          </w:tcPr>
          <w:p w14:paraId="57DC129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rice cutgrass </w:t>
            </w:r>
          </w:p>
        </w:tc>
        <w:tc>
          <w:tcPr>
            <w:tcW w:w="886" w:type="dxa"/>
            <w:shd w:val="clear" w:color="auto" w:fill="auto"/>
            <w:hideMark/>
          </w:tcPr>
          <w:p w14:paraId="30C20825" w14:textId="0B0B6B4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87B46B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2620B130" w14:textId="1D6EB45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BCE6488" w14:textId="46F696DA" w:rsidTr="002C2EA9">
        <w:trPr>
          <w:trHeight w:hRule="exact" w:val="227"/>
        </w:trPr>
        <w:tc>
          <w:tcPr>
            <w:tcW w:w="3119" w:type="dxa"/>
            <w:shd w:val="clear" w:color="auto" w:fill="auto"/>
            <w:hideMark/>
          </w:tcPr>
          <w:p w14:paraId="3DE8A16B"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emna</w:t>
            </w:r>
            <w:proofErr w:type="spellEnd"/>
            <w:r w:rsidRPr="002C2EA9">
              <w:rPr>
                <w:i/>
                <w:iCs/>
                <w:color w:val="000000"/>
                <w:sz w:val="18"/>
                <w:szCs w:val="18"/>
                <w:lang w:val="en-US" w:eastAsia="en-GB"/>
              </w:rPr>
              <w:t xml:space="preserve"> sp.</w:t>
            </w:r>
            <w:r w:rsidRPr="002C2EA9">
              <w:rPr>
                <w:color w:val="000000"/>
                <w:sz w:val="18"/>
                <w:szCs w:val="18"/>
                <w:lang w:val="en-US" w:eastAsia="en-GB"/>
              </w:rPr>
              <w:t> </w:t>
            </w:r>
          </w:p>
        </w:tc>
        <w:tc>
          <w:tcPr>
            <w:tcW w:w="2941" w:type="dxa"/>
            <w:shd w:val="clear" w:color="auto" w:fill="auto"/>
            <w:hideMark/>
          </w:tcPr>
          <w:p w14:paraId="2085681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duckweed </w:t>
            </w:r>
          </w:p>
        </w:tc>
        <w:tc>
          <w:tcPr>
            <w:tcW w:w="886" w:type="dxa"/>
            <w:shd w:val="clear" w:color="auto" w:fill="auto"/>
            <w:hideMark/>
          </w:tcPr>
          <w:p w14:paraId="38F78C4E" w14:textId="04842B2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F05B8A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D061563" w14:textId="692A0A1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13F5251" w14:textId="6D6F8241" w:rsidTr="002C2EA9">
        <w:trPr>
          <w:trHeight w:hRule="exact" w:val="227"/>
        </w:trPr>
        <w:tc>
          <w:tcPr>
            <w:tcW w:w="3119" w:type="dxa"/>
            <w:shd w:val="clear" w:color="auto" w:fill="auto"/>
            <w:hideMark/>
          </w:tcPr>
          <w:p w14:paraId="07F360D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eym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ollis</w:t>
            </w:r>
            <w:proofErr w:type="spellEnd"/>
            <w:r w:rsidRPr="002C2EA9">
              <w:rPr>
                <w:color w:val="000000"/>
                <w:sz w:val="18"/>
                <w:szCs w:val="18"/>
                <w:lang w:val="en-US" w:eastAsia="en-GB"/>
              </w:rPr>
              <w:t> </w:t>
            </w:r>
          </w:p>
        </w:tc>
        <w:tc>
          <w:tcPr>
            <w:tcW w:w="2941" w:type="dxa"/>
            <w:shd w:val="clear" w:color="auto" w:fill="auto"/>
            <w:hideMark/>
          </w:tcPr>
          <w:p w14:paraId="1ED7E59D"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dunegrass</w:t>
            </w:r>
            <w:proofErr w:type="spellEnd"/>
            <w:r w:rsidRPr="002C2EA9">
              <w:rPr>
                <w:color w:val="000000"/>
                <w:sz w:val="18"/>
                <w:szCs w:val="18"/>
                <w:lang w:val="en-US" w:eastAsia="en-GB"/>
              </w:rPr>
              <w:t> </w:t>
            </w:r>
          </w:p>
        </w:tc>
        <w:tc>
          <w:tcPr>
            <w:tcW w:w="886" w:type="dxa"/>
            <w:shd w:val="clear" w:color="auto" w:fill="auto"/>
            <w:hideMark/>
          </w:tcPr>
          <w:p w14:paraId="5B907E04" w14:textId="5D779EE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26D4821"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69E4EB3A" w14:textId="0CD1B4B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6EC4F1" w14:textId="1AB62283" w:rsidTr="002C2EA9">
        <w:trPr>
          <w:trHeight w:hRule="exact" w:val="227"/>
        </w:trPr>
        <w:tc>
          <w:tcPr>
            <w:tcW w:w="3119" w:type="dxa"/>
            <w:shd w:val="clear" w:color="auto" w:fill="auto"/>
            <w:hideMark/>
          </w:tcPr>
          <w:p w14:paraId="745C5E30" w14:textId="42EAFCCF"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ilaeopsis</w:t>
            </w:r>
            <w:proofErr w:type="spellEnd"/>
            <w:r w:rsidRPr="002C2EA9">
              <w:rPr>
                <w:i/>
                <w:iCs/>
                <w:color w:val="000000"/>
                <w:sz w:val="18"/>
                <w:szCs w:val="18"/>
                <w:lang w:val="en-US" w:eastAsia="en-GB"/>
              </w:rPr>
              <w:t> occidentalis</w:t>
            </w:r>
            <w:r w:rsidRPr="002C2EA9">
              <w:rPr>
                <w:color w:val="000000"/>
                <w:sz w:val="18"/>
                <w:szCs w:val="18"/>
                <w:lang w:val="en-US" w:eastAsia="en-GB"/>
              </w:rPr>
              <w:t> </w:t>
            </w:r>
          </w:p>
        </w:tc>
        <w:tc>
          <w:tcPr>
            <w:tcW w:w="2941" w:type="dxa"/>
            <w:shd w:val="clear" w:color="auto" w:fill="auto"/>
            <w:hideMark/>
          </w:tcPr>
          <w:p w14:paraId="16964429" w14:textId="77A51EAD" w:rsidR="002C2EA9" w:rsidRPr="002C2EA9" w:rsidRDefault="002C2EA9" w:rsidP="00C04EA9">
            <w:pPr>
              <w:spacing w:line="240" w:lineRule="auto"/>
              <w:rPr>
                <w:sz w:val="18"/>
                <w:szCs w:val="18"/>
                <w:lang w:val="en-US" w:eastAsia="en-GB"/>
              </w:rPr>
            </w:pPr>
            <w:r w:rsidRPr="002C2EA9">
              <w:rPr>
                <w:color w:val="000000"/>
                <w:sz w:val="18"/>
                <w:szCs w:val="18"/>
                <w:lang w:val="en-US" w:eastAsia="en-GB"/>
              </w:rPr>
              <w:t>western </w:t>
            </w:r>
            <w:proofErr w:type="spellStart"/>
            <w:r w:rsidRPr="002C2EA9">
              <w:rPr>
                <w:color w:val="000000"/>
                <w:sz w:val="18"/>
                <w:szCs w:val="18"/>
                <w:lang w:val="en-US" w:eastAsia="en-GB"/>
              </w:rPr>
              <w:t>lilaeopsis</w:t>
            </w:r>
            <w:proofErr w:type="spellEnd"/>
          </w:p>
        </w:tc>
        <w:tc>
          <w:tcPr>
            <w:tcW w:w="886" w:type="dxa"/>
            <w:shd w:val="clear" w:color="auto" w:fill="auto"/>
            <w:hideMark/>
          </w:tcPr>
          <w:p w14:paraId="1DC1A1F4" w14:textId="1BCB6B5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E10F76" w14:textId="67D01A8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56B189" w14:textId="2FDA39F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73DF216" w14:textId="10E5CC95" w:rsidTr="002C2EA9">
        <w:trPr>
          <w:trHeight w:hRule="exact" w:val="227"/>
        </w:trPr>
        <w:tc>
          <w:tcPr>
            <w:tcW w:w="3119" w:type="dxa"/>
            <w:shd w:val="clear" w:color="auto" w:fill="auto"/>
            <w:hideMark/>
          </w:tcPr>
          <w:p w14:paraId="3C8606FA"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imosella</w:t>
            </w:r>
            <w:proofErr w:type="spellEnd"/>
            <w:r w:rsidRPr="002C2EA9">
              <w:rPr>
                <w:i/>
                <w:iCs/>
                <w:color w:val="000000"/>
                <w:sz w:val="18"/>
                <w:szCs w:val="18"/>
                <w:lang w:val="en-US" w:eastAsia="en-GB"/>
              </w:rPr>
              <w:t> aquatica</w:t>
            </w:r>
            <w:r w:rsidRPr="002C2EA9">
              <w:rPr>
                <w:color w:val="000000"/>
                <w:sz w:val="18"/>
                <w:szCs w:val="18"/>
                <w:lang w:val="en-US" w:eastAsia="en-GB"/>
              </w:rPr>
              <w:t> </w:t>
            </w:r>
          </w:p>
        </w:tc>
        <w:tc>
          <w:tcPr>
            <w:tcW w:w="2941" w:type="dxa"/>
            <w:shd w:val="clear" w:color="auto" w:fill="auto"/>
            <w:hideMark/>
          </w:tcPr>
          <w:p w14:paraId="7CC66BD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w:t>
            </w:r>
            <w:proofErr w:type="spellStart"/>
            <w:r w:rsidRPr="002C2EA9">
              <w:rPr>
                <w:color w:val="000000"/>
                <w:sz w:val="18"/>
                <w:szCs w:val="18"/>
                <w:lang w:val="en-US" w:eastAsia="en-GB"/>
              </w:rPr>
              <w:t>mudwort</w:t>
            </w:r>
            <w:proofErr w:type="spellEnd"/>
            <w:r w:rsidRPr="002C2EA9">
              <w:rPr>
                <w:color w:val="000000"/>
                <w:sz w:val="18"/>
                <w:szCs w:val="18"/>
                <w:lang w:val="en-US" w:eastAsia="en-GB"/>
              </w:rPr>
              <w:t> </w:t>
            </w:r>
          </w:p>
        </w:tc>
        <w:tc>
          <w:tcPr>
            <w:tcW w:w="886" w:type="dxa"/>
            <w:shd w:val="clear" w:color="auto" w:fill="auto"/>
            <w:hideMark/>
          </w:tcPr>
          <w:p w14:paraId="63246B86" w14:textId="65E1AEA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2540AA5" w14:textId="1053542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E6349D" w14:textId="61EFA70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E5BAEAC" w14:textId="77777777" w:rsidTr="002C2EA9">
        <w:trPr>
          <w:trHeight w:hRule="exact" w:val="227"/>
        </w:trPr>
        <w:tc>
          <w:tcPr>
            <w:tcW w:w="3119" w:type="dxa"/>
            <w:shd w:val="clear" w:color="auto" w:fill="auto"/>
          </w:tcPr>
          <w:p w14:paraId="2FD62CAD" w14:textId="7A2557C6"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Lolium </w:t>
            </w:r>
            <w:proofErr w:type="spellStart"/>
            <w:r w:rsidRPr="002C2EA9">
              <w:rPr>
                <w:i/>
                <w:iCs/>
                <w:color w:val="000000"/>
                <w:sz w:val="18"/>
                <w:szCs w:val="18"/>
                <w:lang w:val="en-US" w:eastAsia="en-GB"/>
              </w:rPr>
              <w:t>perenne</w:t>
            </w:r>
            <w:proofErr w:type="spellEnd"/>
          </w:p>
        </w:tc>
        <w:tc>
          <w:tcPr>
            <w:tcW w:w="2941" w:type="dxa"/>
            <w:shd w:val="clear" w:color="auto" w:fill="auto"/>
          </w:tcPr>
          <w:p w14:paraId="467CBF17" w14:textId="77E60D37"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perennial ryegrass</w:t>
            </w:r>
          </w:p>
        </w:tc>
        <w:tc>
          <w:tcPr>
            <w:tcW w:w="886" w:type="dxa"/>
            <w:shd w:val="clear" w:color="auto" w:fill="auto"/>
          </w:tcPr>
          <w:p w14:paraId="3ABBB1D1" w14:textId="4F95E2A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DA17E4F" w14:textId="4424FB4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777F4E" w14:textId="77777777" w:rsidR="002C2EA9" w:rsidRPr="002C2EA9" w:rsidRDefault="002C2EA9" w:rsidP="00C04EA9">
            <w:pPr>
              <w:spacing w:line="240" w:lineRule="auto"/>
              <w:jc w:val="center"/>
              <w:rPr>
                <w:sz w:val="18"/>
                <w:szCs w:val="18"/>
                <w:lang w:val="en-US" w:eastAsia="en-GB"/>
              </w:rPr>
            </w:pPr>
          </w:p>
        </w:tc>
      </w:tr>
      <w:tr w:rsidR="002C2EA9" w:rsidRPr="002C2EA9" w14:paraId="75370738" w14:textId="4C7D459F" w:rsidTr="002C2EA9">
        <w:trPr>
          <w:trHeight w:hRule="exact" w:val="227"/>
        </w:trPr>
        <w:tc>
          <w:tcPr>
            <w:tcW w:w="3119" w:type="dxa"/>
            <w:shd w:val="clear" w:color="auto" w:fill="auto"/>
            <w:hideMark/>
          </w:tcPr>
          <w:p w14:paraId="6E7CF9E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Lotus </w:t>
            </w:r>
            <w:proofErr w:type="spellStart"/>
            <w:r w:rsidRPr="002C2EA9">
              <w:rPr>
                <w:i/>
                <w:iCs/>
                <w:color w:val="000000"/>
                <w:sz w:val="18"/>
                <w:szCs w:val="18"/>
                <w:lang w:val="en-US" w:eastAsia="en-GB"/>
              </w:rPr>
              <w:t>corniculatus</w:t>
            </w:r>
            <w:proofErr w:type="spellEnd"/>
            <w:r w:rsidRPr="002C2EA9">
              <w:rPr>
                <w:color w:val="000000"/>
                <w:sz w:val="18"/>
                <w:szCs w:val="18"/>
                <w:lang w:val="en-US" w:eastAsia="en-GB"/>
              </w:rPr>
              <w:t> </w:t>
            </w:r>
          </w:p>
        </w:tc>
        <w:tc>
          <w:tcPr>
            <w:tcW w:w="2941" w:type="dxa"/>
            <w:shd w:val="clear" w:color="auto" w:fill="auto"/>
            <w:hideMark/>
          </w:tcPr>
          <w:p w14:paraId="4B8AF5F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bird's-foot trefoil </w:t>
            </w:r>
          </w:p>
        </w:tc>
        <w:tc>
          <w:tcPr>
            <w:tcW w:w="886" w:type="dxa"/>
            <w:shd w:val="clear" w:color="auto" w:fill="auto"/>
            <w:hideMark/>
          </w:tcPr>
          <w:p w14:paraId="2D0A0A39" w14:textId="1DF6833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DFBCE1D" w14:textId="516F8CC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E4D5C0" w14:textId="41E89F8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BDC7FE7" w14:textId="77777777" w:rsidTr="002C2EA9">
        <w:trPr>
          <w:trHeight w:hRule="exact" w:val="227"/>
        </w:trPr>
        <w:tc>
          <w:tcPr>
            <w:tcW w:w="3119" w:type="dxa"/>
            <w:shd w:val="clear" w:color="auto" w:fill="auto"/>
          </w:tcPr>
          <w:p w14:paraId="1BD01B46" w14:textId="79E20EC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Lotus </w:t>
            </w:r>
            <w:proofErr w:type="spellStart"/>
            <w:r w:rsidRPr="002C2EA9">
              <w:rPr>
                <w:i/>
                <w:iCs/>
                <w:color w:val="000000"/>
                <w:sz w:val="18"/>
                <w:szCs w:val="18"/>
                <w:lang w:val="en-US" w:eastAsia="en-GB"/>
              </w:rPr>
              <w:t>pedunculatus</w:t>
            </w:r>
            <w:proofErr w:type="spellEnd"/>
          </w:p>
        </w:tc>
        <w:tc>
          <w:tcPr>
            <w:tcW w:w="2941" w:type="dxa"/>
            <w:shd w:val="clear" w:color="auto" w:fill="auto"/>
          </w:tcPr>
          <w:p w14:paraId="19B31530" w14:textId="477CE72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talked bird’s-foot trefoil</w:t>
            </w:r>
          </w:p>
        </w:tc>
        <w:tc>
          <w:tcPr>
            <w:tcW w:w="886" w:type="dxa"/>
            <w:shd w:val="clear" w:color="auto" w:fill="auto"/>
          </w:tcPr>
          <w:p w14:paraId="0640943A" w14:textId="1DBB96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6833AFA" w14:textId="40992BC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7A74B8" w14:textId="77777777" w:rsidR="002C2EA9" w:rsidRPr="002C2EA9" w:rsidRDefault="002C2EA9" w:rsidP="00C04EA9">
            <w:pPr>
              <w:spacing w:line="240" w:lineRule="auto"/>
              <w:jc w:val="center"/>
              <w:rPr>
                <w:sz w:val="18"/>
                <w:szCs w:val="18"/>
                <w:lang w:val="en-US" w:eastAsia="en-GB"/>
              </w:rPr>
            </w:pPr>
          </w:p>
        </w:tc>
      </w:tr>
      <w:tr w:rsidR="002C2EA9" w:rsidRPr="002C2EA9" w14:paraId="5750F75B" w14:textId="71E923A7" w:rsidTr="002C2EA9">
        <w:trPr>
          <w:trHeight w:hRule="exact" w:val="227"/>
        </w:trPr>
        <w:tc>
          <w:tcPr>
            <w:tcW w:w="3119" w:type="dxa"/>
            <w:shd w:val="clear" w:color="auto" w:fill="auto"/>
            <w:hideMark/>
          </w:tcPr>
          <w:p w14:paraId="5B1CD95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udwigi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7CCBC5E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purslane </w:t>
            </w:r>
          </w:p>
        </w:tc>
        <w:tc>
          <w:tcPr>
            <w:tcW w:w="886" w:type="dxa"/>
            <w:shd w:val="clear" w:color="auto" w:fill="auto"/>
            <w:hideMark/>
          </w:tcPr>
          <w:p w14:paraId="30736E08" w14:textId="15152F4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A741F7" w14:textId="28886C4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809B615" w14:textId="143BBC0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38D93B" w14:textId="77777777" w:rsidTr="002C2EA9">
        <w:trPr>
          <w:trHeight w:hRule="exact" w:val="227"/>
        </w:trPr>
        <w:tc>
          <w:tcPr>
            <w:tcW w:w="3119" w:type="dxa"/>
            <w:shd w:val="clear" w:color="auto" w:fill="auto"/>
          </w:tcPr>
          <w:p w14:paraId="4C1972F1" w14:textId="3EC9BC6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americanus</w:t>
            </w:r>
          </w:p>
        </w:tc>
        <w:tc>
          <w:tcPr>
            <w:tcW w:w="2941" w:type="dxa"/>
            <w:shd w:val="clear" w:color="auto" w:fill="auto"/>
          </w:tcPr>
          <w:p w14:paraId="075B6F2E" w14:textId="0521BA1E"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merican bugleweed</w:t>
            </w:r>
          </w:p>
        </w:tc>
        <w:tc>
          <w:tcPr>
            <w:tcW w:w="886" w:type="dxa"/>
            <w:shd w:val="clear" w:color="auto" w:fill="auto"/>
          </w:tcPr>
          <w:p w14:paraId="59C4F334" w14:textId="79EDBAB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3B2F445" w14:textId="3020993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51E7DD" w14:textId="77777777" w:rsidR="002C2EA9" w:rsidRPr="002C2EA9" w:rsidRDefault="002C2EA9" w:rsidP="00C04EA9">
            <w:pPr>
              <w:spacing w:line="240" w:lineRule="auto"/>
              <w:jc w:val="center"/>
              <w:rPr>
                <w:sz w:val="18"/>
                <w:szCs w:val="18"/>
                <w:lang w:val="en-US" w:eastAsia="en-GB"/>
              </w:rPr>
            </w:pPr>
          </w:p>
        </w:tc>
      </w:tr>
      <w:tr w:rsidR="002C2EA9" w:rsidRPr="002C2EA9" w14:paraId="3172858C" w14:textId="479AF335" w:rsidTr="002C2EA9">
        <w:trPr>
          <w:trHeight w:hRule="exact" w:val="227"/>
        </w:trPr>
        <w:tc>
          <w:tcPr>
            <w:tcW w:w="3119" w:type="dxa"/>
            <w:shd w:val="clear" w:color="auto" w:fill="auto"/>
            <w:hideMark/>
          </w:tcPr>
          <w:p w14:paraId="582E3EB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europaeus</w:t>
            </w:r>
            <w:r w:rsidRPr="002C2EA9">
              <w:rPr>
                <w:color w:val="000000"/>
                <w:sz w:val="18"/>
                <w:szCs w:val="18"/>
                <w:lang w:val="en-US" w:eastAsia="en-GB"/>
              </w:rPr>
              <w:t> </w:t>
            </w:r>
          </w:p>
        </w:tc>
        <w:tc>
          <w:tcPr>
            <w:tcW w:w="2941" w:type="dxa"/>
            <w:shd w:val="clear" w:color="auto" w:fill="auto"/>
            <w:hideMark/>
          </w:tcPr>
          <w:p w14:paraId="0128D87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European horehound </w:t>
            </w:r>
          </w:p>
        </w:tc>
        <w:tc>
          <w:tcPr>
            <w:tcW w:w="886" w:type="dxa"/>
            <w:shd w:val="clear" w:color="auto" w:fill="auto"/>
            <w:hideMark/>
          </w:tcPr>
          <w:p w14:paraId="1704E283" w14:textId="68C2624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27D515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E711F35" w14:textId="52AA34A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71DF8E2" w14:textId="77777777" w:rsidTr="002C2EA9">
        <w:trPr>
          <w:trHeight w:hRule="exact" w:val="227"/>
        </w:trPr>
        <w:tc>
          <w:tcPr>
            <w:tcW w:w="3119" w:type="dxa"/>
            <w:shd w:val="clear" w:color="auto" w:fill="auto"/>
          </w:tcPr>
          <w:p w14:paraId="3BD882EC" w14:textId="71C2BA3F" w:rsidR="002C2EA9" w:rsidRPr="002C2EA9" w:rsidRDefault="002C2EA9" w:rsidP="00C04EA9">
            <w:pPr>
              <w:spacing w:line="240" w:lineRule="auto"/>
              <w:rPr>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w:t>
            </w:r>
            <w:r w:rsidRPr="002C2EA9">
              <w:rPr>
                <w:color w:val="000000"/>
                <w:sz w:val="18"/>
                <w:szCs w:val="18"/>
                <w:lang w:val="en-US" w:eastAsia="en-GB"/>
              </w:rPr>
              <w:t>sp.</w:t>
            </w:r>
          </w:p>
        </w:tc>
        <w:tc>
          <w:tcPr>
            <w:tcW w:w="2941" w:type="dxa"/>
            <w:shd w:val="clear" w:color="auto" w:fill="auto"/>
          </w:tcPr>
          <w:p w14:paraId="7C237D69" w14:textId="1740FE9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orehound</w:t>
            </w:r>
          </w:p>
        </w:tc>
        <w:tc>
          <w:tcPr>
            <w:tcW w:w="886" w:type="dxa"/>
            <w:shd w:val="clear" w:color="auto" w:fill="auto"/>
          </w:tcPr>
          <w:p w14:paraId="788F11A3" w14:textId="3372EB0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23A49B05" w14:textId="5AAE2F2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DBCB94" w14:textId="77777777" w:rsidR="002C2EA9" w:rsidRPr="002C2EA9" w:rsidRDefault="002C2EA9" w:rsidP="00C04EA9">
            <w:pPr>
              <w:spacing w:line="240" w:lineRule="auto"/>
              <w:jc w:val="center"/>
              <w:rPr>
                <w:sz w:val="18"/>
                <w:szCs w:val="18"/>
                <w:lang w:val="en-US" w:eastAsia="en-GB"/>
              </w:rPr>
            </w:pPr>
          </w:p>
        </w:tc>
      </w:tr>
      <w:tr w:rsidR="002C2EA9" w:rsidRPr="002C2EA9" w14:paraId="0ACF4C67" w14:textId="74C6FDC1" w:rsidTr="002C2EA9">
        <w:trPr>
          <w:trHeight w:hRule="exact" w:val="227"/>
        </w:trPr>
        <w:tc>
          <w:tcPr>
            <w:tcW w:w="3119" w:type="dxa"/>
            <w:shd w:val="clear" w:color="auto" w:fill="auto"/>
            <w:hideMark/>
          </w:tcPr>
          <w:p w14:paraId="117A158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chiton</w:t>
            </w:r>
            <w:proofErr w:type="spellEnd"/>
            <w:r w:rsidRPr="002C2EA9">
              <w:rPr>
                <w:i/>
                <w:iCs/>
                <w:color w:val="000000"/>
                <w:sz w:val="18"/>
                <w:szCs w:val="18"/>
                <w:lang w:val="en-US" w:eastAsia="en-GB"/>
              </w:rPr>
              <w:t> americanus</w:t>
            </w:r>
            <w:r w:rsidRPr="002C2EA9">
              <w:rPr>
                <w:color w:val="000000"/>
                <w:sz w:val="18"/>
                <w:szCs w:val="18"/>
                <w:lang w:val="en-US" w:eastAsia="en-GB"/>
              </w:rPr>
              <w:t> </w:t>
            </w:r>
          </w:p>
        </w:tc>
        <w:tc>
          <w:tcPr>
            <w:tcW w:w="2941" w:type="dxa"/>
            <w:shd w:val="clear" w:color="auto" w:fill="auto"/>
            <w:hideMark/>
          </w:tcPr>
          <w:p w14:paraId="1399A19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kunk cabbage </w:t>
            </w:r>
          </w:p>
        </w:tc>
        <w:tc>
          <w:tcPr>
            <w:tcW w:w="886" w:type="dxa"/>
            <w:shd w:val="clear" w:color="auto" w:fill="auto"/>
            <w:hideMark/>
          </w:tcPr>
          <w:p w14:paraId="07D829FC" w14:textId="0441D25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2719A80" w14:textId="51615D4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01DC96" w14:textId="66B30D7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9C5B874" w14:textId="77777777" w:rsidTr="002C2EA9">
        <w:trPr>
          <w:trHeight w:hRule="exact" w:val="227"/>
        </w:trPr>
        <w:tc>
          <w:tcPr>
            <w:tcW w:w="3119" w:type="dxa"/>
            <w:shd w:val="clear" w:color="auto" w:fill="auto"/>
          </w:tcPr>
          <w:p w14:paraId="36814532" w14:textId="55D7148A"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xml:space="preserve"> maritima</w:t>
            </w:r>
          </w:p>
        </w:tc>
        <w:tc>
          <w:tcPr>
            <w:tcW w:w="2941" w:type="dxa"/>
            <w:shd w:val="clear" w:color="auto" w:fill="auto"/>
          </w:tcPr>
          <w:p w14:paraId="18486243" w14:textId="5F3FE82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ea milkwort</w:t>
            </w:r>
          </w:p>
        </w:tc>
        <w:tc>
          <w:tcPr>
            <w:tcW w:w="886" w:type="dxa"/>
            <w:shd w:val="clear" w:color="auto" w:fill="auto"/>
          </w:tcPr>
          <w:p w14:paraId="2BEE68AD" w14:textId="31B99E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432817F" w14:textId="38F1EF1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9EDE5F" w14:textId="77777777" w:rsidR="002C2EA9" w:rsidRPr="002C2EA9" w:rsidRDefault="002C2EA9" w:rsidP="00C04EA9">
            <w:pPr>
              <w:spacing w:line="240" w:lineRule="auto"/>
              <w:jc w:val="center"/>
              <w:rPr>
                <w:sz w:val="18"/>
                <w:szCs w:val="18"/>
                <w:lang w:val="en-US" w:eastAsia="en-GB"/>
              </w:rPr>
            </w:pPr>
          </w:p>
        </w:tc>
      </w:tr>
      <w:tr w:rsidR="002C2EA9" w:rsidRPr="002C2EA9" w14:paraId="0F66E119" w14:textId="0F78298E" w:rsidTr="002C2EA9">
        <w:trPr>
          <w:trHeight w:hRule="exact" w:val="227"/>
        </w:trPr>
        <w:tc>
          <w:tcPr>
            <w:tcW w:w="3119" w:type="dxa"/>
            <w:shd w:val="clear" w:color="auto" w:fill="auto"/>
            <w:hideMark/>
          </w:tcPr>
          <w:p w14:paraId="4DB2CED1"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ummularia</w:t>
            </w:r>
            <w:proofErr w:type="spellEnd"/>
            <w:r w:rsidRPr="002C2EA9">
              <w:rPr>
                <w:color w:val="000000"/>
                <w:sz w:val="18"/>
                <w:szCs w:val="18"/>
                <w:lang w:val="en-US" w:eastAsia="en-GB"/>
              </w:rPr>
              <w:t> </w:t>
            </w:r>
          </w:p>
        </w:tc>
        <w:tc>
          <w:tcPr>
            <w:tcW w:w="2941" w:type="dxa"/>
            <w:shd w:val="clear" w:color="auto" w:fill="auto"/>
            <w:hideMark/>
          </w:tcPr>
          <w:p w14:paraId="5FB4FD6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reeping jenny </w:t>
            </w:r>
          </w:p>
        </w:tc>
        <w:tc>
          <w:tcPr>
            <w:tcW w:w="886" w:type="dxa"/>
            <w:shd w:val="clear" w:color="auto" w:fill="auto"/>
            <w:hideMark/>
          </w:tcPr>
          <w:p w14:paraId="3D69657A" w14:textId="6C2FB13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2D15B52" w14:textId="3F777A8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DEF5DE" w14:textId="7E1942E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4BB8CAD" w14:textId="778B11D9" w:rsidTr="002C2EA9">
        <w:trPr>
          <w:trHeight w:hRule="exact" w:val="227"/>
        </w:trPr>
        <w:tc>
          <w:tcPr>
            <w:tcW w:w="3119" w:type="dxa"/>
            <w:shd w:val="clear" w:color="auto" w:fill="auto"/>
            <w:hideMark/>
          </w:tcPr>
          <w:p w14:paraId="78D6458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errestris</w:t>
            </w:r>
            <w:proofErr w:type="spellEnd"/>
            <w:r w:rsidRPr="002C2EA9">
              <w:rPr>
                <w:color w:val="000000"/>
                <w:sz w:val="18"/>
                <w:szCs w:val="18"/>
                <w:lang w:val="en-US" w:eastAsia="en-GB"/>
              </w:rPr>
              <w:t> </w:t>
            </w:r>
          </w:p>
        </w:tc>
        <w:tc>
          <w:tcPr>
            <w:tcW w:w="2941" w:type="dxa"/>
            <w:shd w:val="clear" w:color="auto" w:fill="auto"/>
            <w:hideMark/>
          </w:tcPr>
          <w:p w14:paraId="4F358CBA"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og loosestrife </w:t>
            </w:r>
          </w:p>
        </w:tc>
        <w:tc>
          <w:tcPr>
            <w:tcW w:w="886" w:type="dxa"/>
            <w:shd w:val="clear" w:color="auto" w:fill="auto"/>
            <w:hideMark/>
          </w:tcPr>
          <w:p w14:paraId="5464A931" w14:textId="7CAF7C9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59B8F1D" w14:textId="7FFEC14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D38A79F" w14:textId="2A29B27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C066283" w14:textId="718346EA" w:rsidTr="002C2EA9">
        <w:trPr>
          <w:trHeight w:hRule="exact" w:val="227"/>
        </w:trPr>
        <w:tc>
          <w:tcPr>
            <w:tcW w:w="3119" w:type="dxa"/>
            <w:shd w:val="clear" w:color="auto" w:fill="auto"/>
            <w:hideMark/>
          </w:tcPr>
          <w:p w14:paraId="1A109474"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hyrsiflora</w:t>
            </w:r>
            <w:proofErr w:type="spellEnd"/>
            <w:r w:rsidRPr="002C2EA9">
              <w:rPr>
                <w:color w:val="000000"/>
                <w:sz w:val="18"/>
                <w:szCs w:val="18"/>
                <w:lang w:val="en-US" w:eastAsia="en-GB"/>
              </w:rPr>
              <w:t> </w:t>
            </w:r>
          </w:p>
        </w:tc>
        <w:tc>
          <w:tcPr>
            <w:tcW w:w="2941" w:type="dxa"/>
            <w:shd w:val="clear" w:color="auto" w:fill="auto"/>
            <w:hideMark/>
          </w:tcPr>
          <w:p w14:paraId="091BE42F"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ufted loosestrife </w:t>
            </w:r>
          </w:p>
        </w:tc>
        <w:tc>
          <w:tcPr>
            <w:tcW w:w="886" w:type="dxa"/>
            <w:shd w:val="clear" w:color="auto" w:fill="auto"/>
            <w:hideMark/>
          </w:tcPr>
          <w:p w14:paraId="0E0DA1D7" w14:textId="734BFB2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04890DB" w14:textId="7963B04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4447C23" w14:textId="1CAFC7B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DF7E73" w14:textId="625B31BD" w:rsidTr="002C2EA9">
        <w:trPr>
          <w:trHeight w:hRule="exact" w:val="227"/>
        </w:trPr>
        <w:tc>
          <w:tcPr>
            <w:tcW w:w="3119" w:type="dxa"/>
            <w:shd w:val="clear" w:color="auto" w:fill="auto"/>
            <w:hideMark/>
          </w:tcPr>
          <w:p w14:paraId="5BFE1846"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vulgaris</w:t>
            </w:r>
            <w:r w:rsidRPr="002C2EA9">
              <w:rPr>
                <w:color w:val="000000"/>
                <w:sz w:val="18"/>
                <w:szCs w:val="18"/>
                <w:lang w:val="en-US" w:eastAsia="en-GB"/>
              </w:rPr>
              <w:t> </w:t>
            </w:r>
          </w:p>
        </w:tc>
        <w:tc>
          <w:tcPr>
            <w:tcW w:w="2941" w:type="dxa"/>
            <w:shd w:val="clear" w:color="auto" w:fill="auto"/>
            <w:hideMark/>
          </w:tcPr>
          <w:p w14:paraId="3DF629B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yellow loosestrife </w:t>
            </w:r>
          </w:p>
        </w:tc>
        <w:tc>
          <w:tcPr>
            <w:tcW w:w="886" w:type="dxa"/>
            <w:shd w:val="clear" w:color="auto" w:fill="auto"/>
            <w:hideMark/>
          </w:tcPr>
          <w:p w14:paraId="27AB4E17" w14:textId="44EE237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C3916E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F90167F" w14:textId="1E8D541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5FEF666" w14:textId="35BBE320" w:rsidTr="002C2EA9">
        <w:trPr>
          <w:trHeight w:hRule="exact" w:val="227"/>
        </w:trPr>
        <w:tc>
          <w:tcPr>
            <w:tcW w:w="3119" w:type="dxa"/>
            <w:shd w:val="clear" w:color="auto" w:fill="auto"/>
            <w:hideMark/>
          </w:tcPr>
          <w:p w14:paraId="2603078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th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alicaria</w:t>
            </w:r>
            <w:proofErr w:type="spellEnd"/>
            <w:r w:rsidRPr="002C2EA9">
              <w:rPr>
                <w:color w:val="000000"/>
                <w:sz w:val="18"/>
                <w:szCs w:val="18"/>
                <w:lang w:val="en-US" w:eastAsia="en-GB"/>
              </w:rPr>
              <w:t> </w:t>
            </w:r>
          </w:p>
        </w:tc>
        <w:tc>
          <w:tcPr>
            <w:tcW w:w="2941" w:type="dxa"/>
            <w:shd w:val="clear" w:color="auto" w:fill="auto"/>
            <w:hideMark/>
          </w:tcPr>
          <w:p w14:paraId="5D44825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urple loosestrife </w:t>
            </w:r>
          </w:p>
        </w:tc>
        <w:tc>
          <w:tcPr>
            <w:tcW w:w="886" w:type="dxa"/>
            <w:shd w:val="clear" w:color="auto" w:fill="auto"/>
            <w:hideMark/>
          </w:tcPr>
          <w:p w14:paraId="2849E5BB" w14:textId="7ED262A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05D0DFEA" w14:textId="6754927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050610" w14:textId="2EE0521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438046C" w14:textId="77777777" w:rsidTr="002C2EA9">
        <w:trPr>
          <w:trHeight w:hRule="exact" w:val="227"/>
        </w:trPr>
        <w:tc>
          <w:tcPr>
            <w:tcW w:w="3119" w:type="dxa"/>
            <w:shd w:val="clear" w:color="auto" w:fill="auto"/>
          </w:tcPr>
          <w:p w14:paraId="771B4A29" w14:textId="179CECF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ythr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ortula</w:t>
            </w:r>
            <w:proofErr w:type="spellEnd"/>
          </w:p>
        </w:tc>
        <w:tc>
          <w:tcPr>
            <w:tcW w:w="2941" w:type="dxa"/>
            <w:shd w:val="clear" w:color="auto" w:fill="auto"/>
          </w:tcPr>
          <w:p w14:paraId="6CF90047" w14:textId="2FCC077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European water-purslane</w:t>
            </w:r>
          </w:p>
        </w:tc>
        <w:tc>
          <w:tcPr>
            <w:tcW w:w="886" w:type="dxa"/>
            <w:shd w:val="clear" w:color="auto" w:fill="auto"/>
          </w:tcPr>
          <w:p w14:paraId="278C8786" w14:textId="41464B6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537F087" w14:textId="40C8521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E134481" w14:textId="77777777" w:rsidR="002C2EA9" w:rsidRPr="002C2EA9" w:rsidRDefault="002C2EA9" w:rsidP="00C04EA9">
            <w:pPr>
              <w:spacing w:line="240" w:lineRule="auto"/>
              <w:jc w:val="center"/>
              <w:rPr>
                <w:sz w:val="18"/>
                <w:szCs w:val="18"/>
                <w:lang w:val="en-US" w:eastAsia="en-GB"/>
              </w:rPr>
            </w:pPr>
          </w:p>
        </w:tc>
      </w:tr>
      <w:tr w:rsidR="002C2EA9" w:rsidRPr="002C2EA9" w14:paraId="77C041F9" w14:textId="77777777" w:rsidTr="002C2EA9">
        <w:trPr>
          <w:trHeight w:hRule="exact" w:val="227"/>
        </w:trPr>
        <w:tc>
          <w:tcPr>
            <w:tcW w:w="3119" w:type="dxa"/>
            <w:shd w:val="clear" w:color="auto" w:fill="auto"/>
          </w:tcPr>
          <w:p w14:paraId="4186EE6D" w14:textId="7F9F2E1E"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Melilotus alba</w:t>
            </w:r>
          </w:p>
        </w:tc>
        <w:tc>
          <w:tcPr>
            <w:tcW w:w="2941" w:type="dxa"/>
            <w:shd w:val="clear" w:color="auto" w:fill="auto"/>
          </w:tcPr>
          <w:p w14:paraId="70759806" w14:textId="46ACC8C7"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white </w:t>
            </w:r>
            <w:proofErr w:type="gramStart"/>
            <w:r w:rsidRPr="002C2EA9">
              <w:rPr>
                <w:color w:val="000000"/>
                <w:sz w:val="18"/>
                <w:szCs w:val="18"/>
                <w:lang w:val="en-US" w:eastAsia="en-GB"/>
              </w:rPr>
              <w:t>sweet-clover</w:t>
            </w:r>
            <w:proofErr w:type="gramEnd"/>
          </w:p>
        </w:tc>
        <w:tc>
          <w:tcPr>
            <w:tcW w:w="886" w:type="dxa"/>
            <w:shd w:val="clear" w:color="auto" w:fill="auto"/>
          </w:tcPr>
          <w:p w14:paraId="6A560282" w14:textId="6D9F5DA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0AB1776" w14:textId="15D87D9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EAFC25D" w14:textId="77777777" w:rsidR="002C2EA9" w:rsidRPr="002C2EA9" w:rsidRDefault="002C2EA9" w:rsidP="00C04EA9">
            <w:pPr>
              <w:spacing w:line="240" w:lineRule="auto"/>
              <w:jc w:val="center"/>
              <w:rPr>
                <w:sz w:val="18"/>
                <w:szCs w:val="18"/>
                <w:lang w:val="en-US" w:eastAsia="en-GB"/>
              </w:rPr>
            </w:pPr>
          </w:p>
        </w:tc>
      </w:tr>
      <w:tr w:rsidR="002C2EA9" w:rsidRPr="002C2EA9" w14:paraId="43E88876" w14:textId="4FC65992" w:rsidTr="002C2EA9">
        <w:trPr>
          <w:trHeight w:hRule="exact" w:val="227"/>
        </w:trPr>
        <w:tc>
          <w:tcPr>
            <w:tcW w:w="3119" w:type="dxa"/>
            <w:shd w:val="clear" w:color="auto" w:fill="auto"/>
            <w:hideMark/>
          </w:tcPr>
          <w:p w14:paraId="113F7B2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entha aquatica</w:t>
            </w:r>
            <w:r w:rsidRPr="002C2EA9">
              <w:rPr>
                <w:color w:val="000000"/>
                <w:sz w:val="18"/>
                <w:szCs w:val="18"/>
                <w:lang w:val="en-US" w:eastAsia="en-GB"/>
              </w:rPr>
              <w:t> </w:t>
            </w:r>
          </w:p>
        </w:tc>
        <w:tc>
          <w:tcPr>
            <w:tcW w:w="2941" w:type="dxa"/>
            <w:shd w:val="clear" w:color="auto" w:fill="auto"/>
            <w:hideMark/>
          </w:tcPr>
          <w:p w14:paraId="4B634CD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mint </w:t>
            </w:r>
          </w:p>
        </w:tc>
        <w:tc>
          <w:tcPr>
            <w:tcW w:w="886" w:type="dxa"/>
            <w:shd w:val="clear" w:color="auto" w:fill="auto"/>
            <w:hideMark/>
          </w:tcPr>
          <w:p w14:paraId="3B86F818" w14:textId="682011E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92DF1FA" w14:textId="04BECD8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7671401" w14:textId="6EBB3F9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B5681C" w14:textId="1877154D" w:rsidTr="002C2EA9">
        <w:trPr>
          <w:trHeight w:hRule="exact" w:val="227"/>
        </w:trPr>
        <w:tc>
          <w:tcPr>
            <w:tcW w:w="3119" w:type="dxa"/>
            <w:shd w:val="clear" w:color="auto" w:fill="auto"/>
            <w:hideMark/>
          </w:tcPr>
          <w:p w14:paraId="4AC7E53E" w14:textId="3A21A3C6"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entha canadensis</w:t>
            </w:r>
          </w:p>
        </w:tc>
        <w:tc>
          <w:tcPr>
            <w:tcW w:w="2941" w:type="dxa"/>
            <w:shd w:val="clear" w:color="auto" w:fill="auto"/>
            <w:hideMark/>
          </w:tcPr>
          <w:p w14:paraId="71B2553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field mint </w:t>
            </w:r>
          </w:p>
        </w:tc>
        <w:tc>
          <w:tcPr>
            <w:tcW w:w="886" w:type="dxa"/>
            <w:shd w:val="clear" w:color="auto" w:fill="auto"/>
            <w:hideMark/>
          </w:tcPr>
          <w:p w14:paraId="617BE2B7" w14:textId="22763F1D" w:rsidR="002C2EA9" w:rsidRPr="002C2EA9" w:rsidRDefault="002C2EA9" w:rsidP="00C04EA9">
            <w:pPr>
              <w:spacing w:line="240" w:lineRule="auto"/>
              <w:jc w:val="center"/>
              <w:rPr>
                <w:sz w:val="18"/>
                <w:szCs w:val="18"/>
                <w:lang w:val="en-US" w:eastAsia="en-GB"/>
              </w:rPr>
            </w:pPr>
            <w:r>
              <w:rPr>
                <w:color w:val="000000"/>
                <w:sz w:val="18"/>
                <w:szCs w:val="18"/>
                <w:lang w:val="en-US" w:eastAsia="en-GB"/>
              </w:rPr>
              <w:t>N</w:t>
            </w:r>
          </w:p>
        </w:tc>
        <w:tc>
          <w:tcPr>
            <w:tcW w:w="886" w:type="dxa"/>
          </w:tcPr>
          <w:p w14:paraId="1477609F" w14:textId="4230F4D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78E186" w14:textId="20832C8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AC06E05" w14:textId="57708E25" w:rsidTr="002C2EA9">
        <w:trPr>
          <w:trHeight w:hRule="exact" w:val="227"/>
        </w:trPr>
        <w:tc>
          <w:tcPr>
            <w:tcW w:w="3119" w:type="dxa"/>
            <w:shd w:val="clear" w:color="auto" w:fill="auto"/>
            <w:hideMark/>
          </w:tcPr>
          <w:p w14:paraId="1267EE04"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 xml:space="preserve">Mentha </w:t>
            </w:r>
            <w:r w:rsidRPr="002C2EA9">
              <w:rPr>
                <w:color w:val="000000"/>
                <w:sz w:val="18"/>
                <w:szCs w:val="18"/>
                <w:lang w:val="en-US" w:eastAsia="en-GB"/>
              </w:rPr>
              <w:t>x</w:t>
            </w:r>
            <w:r w:rsidRPr="002C2EA9">
              <w:rPr>
                <w:i/>
                <w:iCs/>
                <w:color w:val="000000"/>
                <w:sz w:val="18"/>
                <w:szCs w:val="18"/>
                <w:lang w:val="en-US" w:eastAsia="en-GB"/>
              </w:rPr>
              <w:t> </w:t>
            </w:r>
            <w:proofErr w:type="spellStart"/>
            <w:r w:rsidRPr="002C2EA9">
              <w:rPr>
                <w:i/>
                <w:iCs/>
                <w:color w:val="000000"/>
                <w:sz w:val="18"/>
                <w:szCs w:val="18"/>
                <w:lang w:val="en-US" w:eastAsia="en-GB"/>
              </w:rPr>
              <w:t>piperata</w:t>
            </w:r>
            <w:proofErr w:type="spellEnd"/>
            <w:r w:rsidRPr="002C2EA9">
              <w:rPr>
                <w:color w:val="000000"/>
                <w:sz w:val="18"/>
                <w:szCs w:val="18"/>
                <w:lang w:val="en-US" w:eastAsia="en-GB"/>
              </w:rPr>
              <w:t> </w:t>
            </w:r>
          </w:p>
        </w:tc>
        <w:tc>
          <w:tcPr>
            <w:tcW w:w="2941" w:type="dxa"/>
            <w:shd w:val="clear" w:color="auto" w:fill="auto"/>
            <w:hideMark/>
          </w:tcPr>
          <w:p w14:paraId="3822BBE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eppermint </w:t>
            </w:r>
          </w:p>
        </w:tc>
        <w:tc>
          <w:tcPr>
            <w:tcW w:w="886" w:type="dxa"/>
            <w:shd w:val="clear" w:color="auto" w:fill="auto"/>
            <w:hideMark/>
          </w:tcPr>
          <w:p w14:paraId="278EC24B" w14:textId="56DDABF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5F12CFD"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40A11B0" w14:textId="63509C3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1A0E2F9" w14:textId="61554428" w:rsidTr="002C2EA9">
        <w:trPr>
          <w:trHeight w:hRule="exact" w:val="227"/>
        </w:trPr>
        <w:tc>
          <w:tcPr>
            <w:tcW w:w="3119" w:type="dxa"/>
            <w:shd w:val="clear" w:color="auto" w:fill="auto"/>
            <w:hideMark/>
          </w:tcPr>
          <w:p w14:paraId="3349873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entha spicata</w:t>
            </w:r>
            <w:r w:rsidRPr="002C2EA9">
              <w:rPr>
                <w:color w:val="000000"/>
                <w:sz w:val="18"/>
                <w:szCs w:val="18"/>
                <w:lang w:val="en-US" w:eastAsia="en-GB"/>
              </w:rPr>
              <w:t> </w:t>
            </w:r>
          </w:p>
        </w:tc>
        <w:tc>
          <w:tcPr>
            <w:tcW w:w="2941" w:type="dxa"/>
            <w:shd w:val="clear" w:color="auto" w:fill="auto"/>
            <w:hideMark/>
          </w:tcPr>
          <w:p w14:paraId="26D4205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pearmint </w:t>
            </w:r>
          </w:p>
        </w:tc>
        <w:tc>
          <w:tcPr>
            <w:tcW w:w="886" w:type="dxa"/>
            <w:shd w:val="clear" w:color="auto" w:fill="auto"/>
            <w:hideMark/>
          </w:tcPr>
          <w:p w14:paraId="32E8A223" w14:textId="111B59E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1E274B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F24ADB7" w14:textId="26870F3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A8128F" w:rsidRPr="002C2EA9" w14:paraId="155F72C8" w14:textId="77777777" w:rsidTr="006453B5">
        <w:trPr>
          <w:trHeight w:hRule="exact" w:val="227"/>
        </w:trPr>
        <w:tc>
          <w:tcPr>
            <w:tcW w:w="3119" w:type="dxa"/>
            <w:tcBorders>
              <w:bottom w:val="single" w:sz="4" w:space="0" w:color="auto"/>
            </w:tcBorders>
            <w:shd w:val="clear" w:color="auto" w:fill="auto"/>
          </w:tcPr>
          <w:p w14:paraId="540C7033" w14:textId="77777777" w:rsidR="00A8128F" w:rsidRPr="002C2EA9" w:rsidRDefault="00A8128F" w:rsidP="006453B5">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7C39466A" w14:textId="77777777" w:rsidR="00A8128F" w:rsidRPr="002C2EA9" w:rsidRDefault="00A8128F" w:rsidP="006453B5">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3C4F544F" w14:textId="77777777" w:rsidR="00A8128F" w:rsidRPr="002C2EA9" w:rsidRDefault="00A8128F" w:rsidP="006453B5">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4A6221A8" w14:textId="77777777" w:rsidR="00A8128F" w:rsidRPr="002C2EA9" w:rsidRDefault="00A8128F" w:rsidP="006453B5">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31B20465" w14:textId="77777777" w:rsidR="00A8128F" w:rsidRPr="002C2EA9" w:rsidRDefault="00A8128F" w:rsidP="006453B5">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5C6279E0" w14:textId="5D2910A2" w:rsidTr="00A8128F">
        <w:trPr>
          <w:trHeight w:hRule="exact" w:val="227"/>
        </w:trPr>
        <w:tc>
          <w:tcPr>
            <w:tcW w:w="3119" w:type="dxa"/>
            <w:shd w:val="clear" w:color="auto" w:fill="auto"/>
            <w:hideMark/>
          </w:tcPr>
          <w:p w14:paraId="34301E29"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Menyanthes</w:t>
            </w:r>
            <w:proofErr w:type="spellEnd"/>
            <w:r w:rsidRPr="002C2EA9">
              <w:rPr>
                <w:i/>
                <w:iCs/>
                <w:color w:val="000000"/>
                <w:sz w:val="18"/>
                <w:szCs w:val="18"/>
                <w:lang w:val="en-US" w:eastAsia="en-GB"/>
              </w:rPr>
              <w:t> trifoliata</w:t>
            </w:r>
            <w:r w:rsidRPr="002C2EA9">
              <w:rPr>
                <w:color w:val="000000"/>
                <w:sz w:val="18"/>
                <w:szCs w:val="18"/>
                <w:lang w:val="en-US" w:eastAsia="en-GB"/>
              </w:rPr>
              <w:t> </w:t>
            </w:r>
          </w:p>
        </w:tc>
        <w:tc>
          <w:tcPr>
            <w:tcW w:w="2941" w:type="dxa"/>
            <w:shd w:val="clear" w:color="auto" w:fill="auto"/>
            <w:hideMark/>
          </w:tcPr>
          <w:p w14:paraId="3501CB1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uckbean </w:t>
            </w:r>
          </w:p>
        </w:tc>
        <w:tc>
          <w:tcPr>
            <w:tcW w:w="886" w:type="dxa"/>
            <w:shd w:val="clear" w:color="auto" w:fill="auto"/>
            <w:hideMark/>
          </w:tcPr>
          <w:p w14:paraId="20D9BE33" w14:textId="6155DD9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20FD1AA" w14:textId="5F1CA9A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6FF7D0" w14:textId="266004F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ACE69C9" w14:textId="61829BAF" w:rsidTr="00A8128F">
        <w:trPr>
          <w:trHeight w:hRule="exact" w:val="227"/>
        </w:trPr>
        <w:tc>
          <w:tcPr>
            <w:tcW w:w="3119" w:type="dxa"/>
            <w:shd w:val="clear" w:color="auto" w:fill="auto"/>
            <w:hideMark/>
          </w:tcPr>
          <w:p w14:paraId="48EA6DED"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imulus </w:t>
            </w:r>
            <w:proofErr w:type="spellStart"/>
            <w:r w:rsidRPr="002C2EA9">
              <w:rPr>
                <w:i/>
                <w:iCs/>
                <w:color w:val="000000"/>
                <w:sz w:val="18"/>
                <w:szCs w:val="18"/>
                <w:lang w:val="en-US" w:eastAsia="en-GB"/>
              </w:rPr>
              <w:t>gutattus</w:t>
            </w:r>
            <w:proofErr w:type="spellEnd"/>
            <w:r w:rsidRPr="002C2EA9">
              <w:rPr>
                <w:color w:val="000000"/>
                <w:sz w:val="18"/>
                <w:szCs w:val="18"/>
                <w:lang w:val="en-US" w:eastAsia="en-GB"/>
              </w:rPr>
              <w:t> </w:t>
            </w:r>
          </w:p>
        </w:tc>
        <w:tc>
          <w:tcPr>
            <w:tcW w:w="2941" w:type="dxa"/>
            <w:shd w:val="clear" w:color="auto" w:fill="auto"/>
            <w:hideMark/>
          </w:tcPr>
          <w:p w14:paraId="6487F7F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 xml:space="preserve">yellow </w:t>
            </w:r>
            <w:proofErr w:type="gramStart"/>
            <w:r w:rsidRPr="002C2EA9">
              <w:rPr>
                <w:color w:val="000000"/>
                <w:sz w:val="18"/>
                <w:szCs w:val="18"/>
                <w:lang w:val="en-US" w:eastAsia="en-GB"/>
              </w:rPr>
              <w:t>monkey-flower</w:t>
            </w:r>
            <w:proofErr w:type="gramEnd"/>
            <w:r w:rsidRPr="002C2EA9">
              <w:rPr>
                <w:color w:val="000000"/>
                <w:sz w:val="18"/>
                <w:szCs w:val="18"/>
                <w:lang w:val="en-US" w:eastAsia="en-GB"/>
              </w:rPr>
              <w:t> </w:t>
            </w:r>
          </w:p>
        </w:tc>
        <w:tc>
          <w:tcPr>
            <w:tcW w:w="886" w:type="dxa"/>
            <w:shd w:val="clear" w:color="auto" w:fill="auto"/>
            <w:hideMark/>
          </w:tcPr>
          <w:p w14:paraId="4F41650C" w14:textId="3622094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A4C64A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6A9B8075" w14:textId="4CAAD92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B9287B7" w14:textId="6A9BFA51" w:rsidTr="002C2EA9">
        <w:trPr>
          <w:trHeight w:hRule="exact" w:val="227"/>
        </w:trPr>
        <w:tc>
          <w:tcPr>
            <w:tcW w:w="3119" w:type="dxa"/>
            <w:shd w:val="clear" w:color="auto" w:fill="auto"/>
            <w:hideMark/>
          </w:tcPr>
          <w:p w14:paraId="7BBCF12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Bryophyta</w:t>
            </w:r>
            <w:r w:rsidRPr="002C2EA9">
              <w:rPr>
                <w:color w:val="000000"/>
                <w:sz w:val="18"/>
                <w:szCs w:val="18"/>
                <w:lang w:val="en-US" w:eastAsia="en-GB"/>
              </w:rPr>
              <w:t> </w:t>
            </w:r>
          </w:p>
        </w:tc>
        <w:tc>
          <w:tcPr>
            <w:tcW w:w="2941" w:type="dxa"/>
            <w:shd w:val="clear" w:color="auto" w:fill="auto"/>
            <w:hideMark/>
          </w:tcPr>
          <w:p w14:paraId="1A7B3FC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unidentified moss </w:t>
            </w:r>
          </w:p>
        </w:tc>
        <w:tc>
          <w:tcPr>
            <w:tcW w:w="886" w:type="dxa"/>
            <w:shd w:val="clear" w:color="auto" w:fill="auto"/>
            <w:hideMark/>
          </w:tcPr>
          <w:p w14:paraId="054B79F6" w14:textId="52CA971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7814DFEA"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CDEF241" w14:textId="5159CF8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3884402" w14:textId="100098FC" w:rsidTr="002C2EA9">
        <w:trPr>
          <w:trHeight w:hRule="exact" w:val="227"/>
        </w:trPr>
        <w:tc>
          <w:tcPr>
            <w:tcW w:w="3119" w:type="dxa"/>
            <w:shd w:val="clear" w:color="auto" w:fill="auto"/>
            <w:hideMark/>
          </w:tcPr>
          <w:p w14:paraId="7F6D5DE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yosotis </w:t>
            </w:r>
            <w:proofErr w:type="spellStart"/>
            <w:r w:rsidRPr="002C2EA9">
              <w:rPr>
                <w:i/>
                <w:iCs/>
                <w:color w:val="000000"/>
                <w:sz w:val="18"/>
                <w:szCs w:val="18"/>
                <w:lang w:val="en-US" w:eastAsia="en-GB"/>
              </w:rPr>
              <w:t>scorpioides</w:t>
            </w:r>
            <w:proofErr w:type="spellEnd"/>
            <w:r w:rsidRPr="002C2EA9">
              <w:rPr>
                <w:color w:val="000000"/>
                <w:sz w:val="18"/>
                <w:szCs w:val="18"/>
                <w:lang w:val="en-US" w:eastAsia="en-GB"/>
              </w:rPr>
              <w:t> </w:t>
            </w:r>
          </w:p>
        </w:tc>
        <w:tc>
          <w:tcPr>
            <w:tcW w:w="2941" w:type="dxa"/>
            <w:shd w:val="clear" w:color="auto" w:fill="auto"/>
            <w:hideMark/>
          </w:tcPr>
          <w:p w14:paraId="21B872B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European forget-me-not </w:t>
            </w:r>
          </w:p>
        </w:tc>
        <w:tc>
          <w:tcPr>
            <w:tcW w:w="886" w:type="dxa"/>
            <w:shd w:val="clear" w:color="auto" w:fill="auto"/>
            <w:hideMark/>
          </w:tcPr>
          <w:p w14:paraId="3C166E0A" w14:textId="41137DA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DEC6666" w14:textId="1D90DA9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F9A848" w14:textId="7D7BAC3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162807" w14:textId="61B9967D" w:rsidTr="002C2EA9">
        <w:trPr>
          <w:trHeight w:hRule="exact" w:val="227"/>
        </w:trPr>
        <w:tc>
          <w:tcPr>
            <w:tcW w:w="3119" w:type="dxa"/>
            <w:shd w:val="clear" w:color="auto" w:fill="auto"/>
            <w:hideMark/>
          </w:tcPr>
          <w:p w14:paraId="5DA5DA6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yrica gale</w:t>
            </w:r>
            <w:r w:rsidRPr="002C2EA9">
              <w:rPr>
                <w:color w:val="000000"/>
                <w:sz w:val="18"/>
                <w:szCs w:val="18"/>
                <w:lang w:val="en-US" w:eastAsia="en-GB"/>
              </w:rPr>
              <w:t> </w:t>
            </w:r>
          </w:p>
        </w:tc>
        <w:tc>
          <w:tcPr>
            <w:tcW w:w="2941" w:type="dxa"/>
            <w:shd w:val="clear" w:color="auto" w:fill="auto"/>
            <w:hideMark/>
          </w:tcPr>
          <w:p w14:paraId="3EB8FE9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weet gale </w:t>
            </w:r>
          </w:p>
        </w:tc>
        <w:tc>
          <w:tcPr>
            <w:tcW w:w="886" w:type="dxa"/>
            <w:shd w:val="clear" w:color="auto" w:fill="auto"/>
            <w:hideMark/>
          </w:tcPr>
          <w:p w14:paraId="5A0C61F0" w14:textId="23C8A59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D92D4D"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27CF2C6E" w14:textId="0C8A6D9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25E8075" w14:textId="51E83B78" w:rsidTr="002C2EA9">
        <w:trPr>
          <w:trHeight w:hRule="exact" w:val="227"/>
        </w:trPr>
        <w:tc>
          <w:tcPr>
            <w:tcW w:w="3119" w:type="dxa"/>
            <w:shd w:val="clear" w:color="auto" w:fill="auto"/>
            <w:hideMark/>
          </w:tcPr>
          <w:p w14:paraId="750A6756"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ippuroides</w:t>
            </w:r>
            <w:proofErr w:type="spellEnd"/>
            <w:r w:rsidRPr="002C2EA9">
              <w:rPr>
                <w:color w:val="000000"/>
                <w:sz w:val="18"/>
                <w:szCs w:val="18"/>
                <w:lang w:val="en-US" w:eastAsia="en-GB"/>
              </w:rPr>
              <w:t> </w:t>
            </w:r>
          </w:p>
        </w:tc>
        <w:tc>
          <w:tcPr>
            <w:tcW w:w="2941" w:type="dxa"/>
            <w:shd w:val="clear" w:color="auto" w:fill="auto"/>
            <w:hideMark/>
          </w:tcPr>
          <w:p w14:paraId="2B2B436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 xml:space="preserve">western </w:t>
            </w:r>
            <w:proofErr w:type="gramStart"/>
            <w:r w:rsidRPr="002C2EA9">
              <w:rPr>
                <w:color w:val="000000"/>
                <w:sz w:val="18"/>
                <w:szCs w:val="18"/>
                <w:lang w:val="en-US" w:eastAsia="en-GB"/>
              </w:rPr>
              <w:t>water-milfoil</w:t>
            </w:r>
            <w:proofErr w:type="gramEnd"/>
            <w:r w:rsidRPr="002C2EA9">
              <w:rPr>
                <w:color w:val="000000"/>
                <w:sz w:val="18"/>
                <w:szCs w:val="18"/>
                <w:lang w:val="en-US" w:eastAsia="en-GB"/>
              </w:rPr>
              <w:t> </w:t>
            </w:r>
          </w:p>
        </w:tc>
        <w:tc>
          <w:tcPr>
            <w:tcW w:w="886" w:type="dxa"/>
            <w:shd w:val="clear" w:color="auto" w:fill="auto"/>
            <w:hideMark/>
          </w:tcPr>
          <w:p w14:paraId="35C6B019" w14:textId="638592F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09690C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53E5DAF" w14:textId="359BB2F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61F607" w14:textId="77777777" w:rsidTr="002C2EA9">
        <w:trPr>
          <w:trHeight w:hRule="exact" w:val="227"/>
        </w:trPr>
        <w:tc>
          <w:tcPr>
            <w:tcW w:w="3119" w:type="dxa"/>
            <w:shd w:val="clear" w:color="auto" w:fill="auto"/>
          </w:tcPr>
          <w:p w14:paraId="77C7CD17" w14:textId="639235FC"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ussuriense</w:t>
            </w:r>
            <w:proofErr w:type="spellEnd"/>
          </w:p>
        </w:tc>
        <w:tc>
          <w:tcPr>
            <w:tcW w:w="2941" w:type="dxa"/>
            <w:shd w:val="clear" w:color="auto" w:fill="auto"/>
          </w:tcPr>
          <w:p w14:paraId="4713F35A" w14:textId="0684547A"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Ussurian</w:t>
            </w:r>
            <w:proofErr w:type="spellEnd"/>
            <w:r w:rsidRPr="002C2EA9">
              <w:rPr>
                <w:color w:val="000000"/>
                <w:sz w:val="18"/>
                <w:szCs w:val="18"/>
                <w:lang w:val="en-US" w:eastAsia="en-GB"/>
              </w:rPr>
              <w:t xml:space="preserve"> </w:t>
            </w:r>
            <w:proofErr w:type="gramStart"/>
            <w:r w:rsidRPr="002C2EA9">
              <w:rPr>
                <w:color w:val="000000"/>
                <w:sz w:val="18"/>
                <w:szCs w:val="18"/>
                <w:lang w:val="en-US" w:eastAsia="en-GB"/>
              </w:rPr>
              <w:t>water-milfoil</w:t>
            </w:r>
            <w:proofErr w:type="gramEnd"/>
          </w:p>
        </w:tc>
        <w:tc>
          <w:tcPr>
            <w:tcW w:w="886" w:type="dxa"/>
            <w:shd w:val="clear" w:color="auto" w:fill="auto"/>
          </w:tcPr>
          <w:p w14:paraId="636B913F" w14:textId="1DA9734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0AFF7A7" w14:textId="08B87C6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9BC8C5F" w14:textId="77777777" w:rsidR="002C2EA9" w:rsidRPr="002C2EA9" w:rsidRDefault="002C2EA9" w:rsidP="00C04EA9">
            <w:pPr>
              <w:spacing w:line="240" w:lineRule="auto"/>
              <w:jc w:val="center"/>
              <w:rPr>
                <w:sz w:val="18"/>
                <w:szCs w:val="18"/>
                <w:lang w:val="en-US" w:eastAsia="en-GB"/>
              </w:rPr>
            </w:pPr>
          </w:p>
        </w:tc>
      </w:tr>
      <w:tr w:rsidR="002C2EA9" w:rsidRPr="002C2EA9" w14:paraId="5572C0E9" w14:textId="77777777" w:rsidTr="002C2EA9">
        <w:trPr>
          <w:trHeight w:hRule="exact" w:val="227"/>
        </w:trPr>
        <w:tc>
          <w:tcPr>
            <w:tcW w:w="3119" w:type="dxa"/>
            <w:shd w:val="clear" w:color="auto" w:fill="auto"/>
          </w:tcPr>
          <w:p w14:paraId="347441F8" w14:textId="023EA5D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Naja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flexilis</w:t>
            </w:r>
            <w:proofErr w:type="spellEnd"/>
          </w:p>
        </w:tc>
        <w:tc>
          <w:tcPr>
            <w:tcW w:w="2941" w:type="dxa"/>
            <w:shd w:val="clear" w:color="auto" w:fill="auto"/>
          </w:tcPr>
          <w:p w14:paraId="6B1383B5" w14:textId="0755329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avy water nymph</w:t>
            </w:r>
          </w:p>
        </w:tc>
        <w:tc>
          <w:tcPr>
            <w:tcW w:w="886" w:type="dxa"/>
            <w:shd w:val="clear" w:color="auto" w:fill="auto"/>
          </w:tcPr>
          <w:p w14:paraId="66B0B4EE" w14:textId="6A81859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41A0A2B" w14:textId="05EE01E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604E931" w14:textId="77777777" w:rsidR="002C2EA9" w:rsidRPr="002C2EA9" w:rsidRDefault="002C2EA9" w:rsidP="00C04EA9">
            <w:pPr>
              <w:spacing w:line="240" w:lineRule="auto"/>
              <w:jc w:val="center"/>
              <w:rPr>
                <w:sz w:val="18"/>
                <w:szCs w:val="18"/>
                <w:lang w:val="en-US" w:eastAsia="en-GB"/>
              </w:rPr>
            </w:pPr>
          </w:p>
        </w:tc>
      </w:tr>
      <w:tr w:rsidR="002C2EA9" w:rsidRPr="002C2EA9" w14:paraId="330C2508" w14:textId="77777777" w:rsidTr="002C2EA9">
        <w:trPr>
          <w:trHeight w:hRule="exact" w:val="227"/>
        </w:trPr>
        <w:tc>
          <w:tcPr>
            <w:tcW w:w="3119" w:type="dxa"/>
            <w:shd w:val="clear" w:color="auto" w:fill="auto"/>
          </w:tcPr>
          <w:p w14:paraId="1BADFF11" w14:textId="6D091901"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Nasturtium officinale</w:t>
            </w:r>
          </w:p>
        </w:tc>
        <w:tc>
          <w:tcPr>
            <w:tcW w:w="2941" w:type="dxa"/>
            <w:shd w:val="clear" w:color="auto" w:fill="auto"/>
          </w:tcPr>
          <w:p w14:paraId="7D1EE92B" w14:textId="2A77215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mmon watercress</w:t>
            </w:r>
          </w:p>
        </w:tc>
        <w:tc>
          <w:tcPr>
            <w:tcW w:w="886" w:type="dxa"/>
            <w:shd w:val="clear" w:color="auto" w:fill="auto"/>
          </w:tcPr>
          <w:p w14:paraId="25E40717" w14:textId="3747058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7F0C98F" w14:textId="3AAC27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714260" w14:textId="77777777" w:rsidR="002C2EA9" w:rsidRPr="002C2EA9" w:rsidRDefault="002C2EA9" w:rsidP="00C04EA9">
            <w:pPr>
              <w:spacing w:line="240" w:lineRule="auto"/>
              <w:jc w:val="center"/>
              <w:rPr>
                <w:sz w:val="18"/>
                <w:szCs w:val="18"/>
                <w:lang w:val="en-US" w:eastAsia="en-GB"/>
              </w:rPr>
            </w:pPr>
          </w:p>
        </w:tc>
      </w:tr>
      <w:tr w:rsidR="002C2EA9" w:rsidRPr="002C2EA9" w14:paraId="7F19FAAB" w14:textId="549CDC6A" w:rsidTr="002C2EA9">
        <w:trPr>
          <w:trHeight w:hRule="exact" w:val="227"/>
        </w:trPr>
        <w:tc>
          <w:tcPr>
            <w:tcW w:w="3119" w:type="dxa"/>
            <w:shd w:val="clear" w:color="auto" w:fill="auto"/>
            <w:hideMark/>
          </w:tcPr>
          <w:p w14:paraId="1E72C606" w14:textId="3A71173D"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Oenanthe </w:t>
            </w:r>
            <w:proofErr w:type="spellStart"/>
            <w:r w:rsidRPr="002C2EA9">
              <w:rPr>
                <w:i/>
                <w:iCs/>
                <w:color w:val="000000"/>
                <w:sz w:val="18"/>
                <w:szCs w:val="18"/>
                <w:lang w:val="en-US" w:eastAsia="en-GB"/>
              </w:rPr>
              <w:t>sarmentosa</w:t>
            </w:r>
            <w:proofErr w:type="spellEnd"/>
            <w:r w:rsidRPr="002C2EA9">
              <w:rPr>
                <w:color w:val="000000"/>
                <w:sz w:val="18"/>
                <w:szCs w:val="18"/>
                <w:lang w:val="en-US" w:eastAsia="en-GB"/>
              </w:rPr>
              <w:t> </w:t>
            </w:r>
          </w:p>
        </w:tc>
        <w:tc>
          <w:tcPr>
            <w:tcW w:w="2941" w:type="dxa"/>
            <w:shd w:val="clear" w:color="auto" w:fill="auto"/>
            <w:hideMark/>
          </w:tcPr>
          <w:p w14:paraId="34238C8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parsley </w:t>
            </w:r>
          </w:p>
        </w:tc>
        <w:tc>
          <w:tcPr>
            <w:tcW w:w="886" w:type="dxa"/>
            <w:shd w:val="clear" w:color="auto" w:fill="auto"/>
            <w:hideMark/>
          </w:tcPr>
          <w:p w14:paraId="52D2E14C" w14:textId="1663999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2D1A1FD" w14:textId="115B6AB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0C0A02F" w14:textId="312E926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D4C2DB4" w14:textId="77777777" w:rsidTr="002C2EA9">
        <w:trPr>
          <w:trHeight w:hRule="exact" w:val="227"/>
        </w:trPr>
        <w:tc>
          <w:tcPr>
            <w:tcW w:w="3119" w:type="dxa"/>
            <w:shd w:val="clear" w:color="auto" w:fill="auto"/>
          </w:tcPr>
          <w:p w14:paraId="405CD0DC" w14:textId="35AD639F"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Oxalis </w:t>
            </w:r>
            <w:proofErr w:type="spellStart"/>
            <w:r w:rsidRPr="002C2EA9">
              <w:rPr>
                <w:i/>
                <w:iCs/>
                <w:color w:val="000000"/>
                <w:sz w:val="18"/>
                <w:szCs w:val="18"/>
                <w:lang w:val="en-US" w:eastAsia="en-GB"/>
              </w:rPr>
              <w:t>corniculata</w:t>
            </w:r>
            <w:proofErr w:type="spellEnd"/>
          </w:p>
        </w:tc>
        <w:tc>
          <w:tcPr>
            <w:tcW w:w="2941" w:type="dxa"/>
            <w:shd w:val="clear" w:color="auto" w:fill="auto"/>
          </w:tcPr>
          <w:p w14:paraId="43C55626" w14:textId="64CB0C0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yellow oxalis</w:t>
            </w:r>
          </w:p>
        </w:tc>
        <w:tc>
          <w:tcPr>
            <w:tcW w:w="886" w:type="dxa"/>
            <w:shd w:val="clear" w:color="auto" w:fill="auto"/>
          </w:tcPr>
          <w:p w14:paraId="0486BB90" w14:textId="5C98455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FD628ED" w14:textId="58A9500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ECECFC" w14:textId="77777777" w:rsidR="002C2EA9" w:rsidRPr="002C2EA9" w:rsidRDefault="002C2EA9" w:rsidP="00C04EA9">
            <w:pPr>
              <w:spacing w:line="240" w:lineRule="auto"/>
              <w:jc w:val="center"/>
              <w:rPr>
                <w:sz w:val="18"/>
                <w:szCs w:val="18"/>
                <w:lang w:val="en-US" w:eastAsia="en-GB"/>
              </w:rPr>
            </w:pPr>
          </w:p>
        </w:tc>
      </w:tr>
      <w:tr w:rsidR="002C2EA9" w:rsidRPr="002C2EA9" w14:paraId="689191E8" w14:textId="77777777" w:rsidTr="002C2EA9">
        <w:trPr>
          <w:trHeight w:hRule="exact" w:val="227"/>
        </w:trPr>
        <w:tc>
          <w:tcPr>
            <w:tcW w:w="3119" w:type="dxa"/>
            <w:shd w:val="clear" w:color="auto" w:fill="auto"/>
          </w:tcPr>
          <w:p w14:paraId="63D432E1" w14:textId="4565178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hydropiper</w:t>
            </w:r>
          </w:p>
        </w:tc>
        <w:tc>
          <w:tcPr>
            <w:tcW w:w="2941" w:type="dxa"/>
            <w:shd w:val="clear" w:color="auto" w:fill="auto"/>
          </w:tcPr>
          <w:p w14:paraId="5EB0CF22" w14:textId="7F961E14"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marshpepper</w:t>
            </w:r>
            <w:proofErr w:type="spellEnd"/>
            <w:r w:rsidRPr="002C2EA9">
              <w:rPr>
                <w:color w:val="000000"/>
                <w:sz w:val="18"/>
                <w:szCs w:val="18"/>
                <w:lang w:val="en-US" w:eastAsia="en-GB"/>
              </w:rPr>
              <w:t xml:space="preserve"> smartweed</w:t>
            </w:r>
          </w:p>
        </w:tc>
        <w:tc>
          <w:tcPr>
            <w:tcW w:w="886" w:type="dxa"/>
            <w:shd w:val="clear" w:color="auto" w:fill="auto"/>
          </w:tcPr>
          <w:p w14:paraId="40072CAF" w14:textId="3D0CDE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E4A0D8A" w14:textId="31CC29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F64A6A" w14:textId="77777777" w:rsidR="002C2EA9" w:rsidRPr="002C2EA9" w:rsidRDefault="002C2EA9" w:rsidP="00C04EA9">
            <w:pPr>
              <w:spacing w:line="240" w:lineRule="auto"/>
              <w:jc w:val="center"/>
              <w:rPr>
                <w:sz w:val="18"/>
                <w:szCs w:val="18"/>
                <w:lang w:val="en-US" w:eastAsia="en-GB"/>
              </w:rPr>
            </w:pPr>
          </w:p>
        </w:tc>
      </w:tr>
      <w:tr w:rsidR="002C2EA9" w:rsidRPr="002C2EA9" w14:paraId="30F4F227" w14:textId="77777777" w:rsidTr="002C2EA9">
        <w:trPr>
          <w:trHeight w:hRule="exact" w:val="227"/>
        </w:trPr>
        <w:tc>
          <w:tcPr>
            <w:tcW w:w="3119" w:type="dxa"/>
            <w:shd w:val="clear" w:color="auto" w:fill="auto"/>
          </w:tcPr>
          <w:p w14:paraId="44ABC020" w14:textId="530BFC9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hydropiperoides</w:t>
            </w:r>
            <w:proofErr w:type="spellEnd"/>
          </w:p>
        </w:tc>
        <w:tc>
          <w:tcPr>
            <w:tcW w:w="2941" w:type="dxa"/>
            <w:shd w:val="clear" w:color="auto" w:fill="auto"/>
          </w:tcPr>
          <w:p w14:paraId="0BF6714E" w14:textId="129EABA3" w:rsidR="002C2EA9" w:rsidRPr="002C2EA9" w:rsidRDefault="002C2EA9" w:rsidP="00C04EA9">
            <w:pPr>
              <w:spacing w:line="240" w:lineRule="auto"/>
              <w:rPr>
                <w:color w:val="000000"/>
                <w:sz w:val="18"/>
                <w:szCs w:val="18"/>
                <w:lang w:val="en-US" w:eastAsia="en-GB"/>
              </w:rPr>
            </w:pPr>
            <w:proofErr w:type="gramStart"/>
            <w:r w:rsidRPr="002C2EA9">
              <w:rPr>
                <w:color w:val="000000"/>
                <w:sz w:val="18"/>
                <w:szCs w:val="18"/>
                <w:lang w:val="en-US" w:eastAsia="en-GB"/>
              </w:rPr>
              <w:t>water-pepper</w:t>
            </w:r>
            <w:proofErr w:type="gramEnd"/>
          </w:p>
        </w:tc>
        <w:tc>
          <w:tcPr>
            <w:tcW w:w="886" w:type="dxa"/>
            <w:shd w:val="clear" w:color="auto" w:fill="auto"/>
          </w:tcPr>
          <w:p w14:paraId="08658379" w14:textId="6C2B4BF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9716D08" w14:textId="540EA5C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70AEF6" w14:textId="77777777" w:rsidR="002C2EA9" w:rsidRPr="002C2EA9" w:rsidRDefault="002C2EA9" w:rsidP="00C04EA9">
            <w:pPr>
              <w:spacing w:line="240" w:lineRule="auto"/>
              <w:jc w:val="center"/>
              <w:rPr>
                <w:sz w:val="18"/>
                <w:szCs w:val="18"/>
                <w:lang w:val="en-US" w:eastAsia="en-GB"/>
              </w:rPr>
            </w:pPr>
          </w:p>
        </w:tc>
      </w:tr>
      <w:tr w:rsidR="002C2EA9" w:rsidRPr="002C2EA9" w14:paraId="1B7A0F19" w14:textId="77777777" w:rsidTr="002C2EA9">
        <w:trPr>
          <w:trHeight w:hRule="exact" w:val="227"/>
        </w:trPr>
        <w:tc>
          <w:tcPr>
            <w:tcW w:w="3119" w:type="dxa"/>
            <w:shd w:val="clear" w:color="auto" w:fill="auto"/>
          </w:tcPr>
          <w:p w14:paraId="347939E1" w14:textId="49D6EDA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pathifolia</w:t>
            </w:r>
            <w:proofErr w:type="spellEnd"/>
          </w:p>
        </w:tc>
        <w:tc>
          <w:tcPr>
            <w:tcW w:w="2941" w:type="dxa"/>
            <w:shd w:val="clear" w:color="auto" w:fill="auto"/>
          </w:tcPr>
          <w:p w14:paraId="29AE37AB" w14:textId="38F3AF6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illow weed</w:t>
            </w:r>
          </w:p>
        </w:tc>
        <w:tc>
          <w:tcPr>
            <w:tcW w:w="886" w:type="dxa"/>
            <w:shd w:val="clear" w:color="auto" w:fill="auto"/>
          </w:tcPr>
          <w:p w14:paraId="1B9A672D" w14:textId="2B87D1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D74EAD7" w14:textId="679A00B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961E424" w14:textId="77777777" w:rsidR="002C2EA9" w:rsidRPr="002C2EA9" w:rsidRDefault="002C2EA9" w:rsidP="00C04EA9">
            <w:pPr>
              <w:spacing w:line="240" w:lineRule="auto"/>
              <w:jc w:val="center"/>
              <w:rPr>
                <w:sz w:val="18"/>
                <w:szCs w:val="18"/>
                <w:lang w:val="en-US" w:eastAsia="en-GB"/>
              </w:rPr>
            </w:pPr>
          </w:p>
        </w:tc>
      </w:tr>
      <w:tr w:rsidR="002C2EA9" w:rsidRPr="002C2EA9" w14:paraId="044FC03B" w14:textId="77777777" w:rsidTr="002C2EA9">
        <w:trPr>
          <w:trHeight w:hRule="exact" w:val="227"/>
        </w:trPr>
        <w:tc>
          <w:tcPr>
            <w:tcW w:w="3119" w:type="dxa"/>
            <w:shd w:val="clear" w:color="auto" w:fill="auto"/>
          </w:tcPr>
          <w:p w14:paraId="6CC89CD2" w14:textId="09D219B7"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a</w:t>
            </w:r>
            <w:proofErr w:type="spellEnd"/>
            <w:r w:rsidRPr="002C2EA9">
              <w:rPr>
                <w:i/>
                <w:iCs/>
                <w:color w:val="000000"/>
                <w:sz w:val="18"/>
                <w:szCs w:val="18"/>
                <w:lang w:val="en-US" w:eastAsia="en-GB"/>
              </w:rPr>
              <w:t xml:space="preserve"> minor</w:t>
            </w:r>
          </w:p>
        </w:tc>
        <w:tc>
          <w:tcPr>
            <w:tcW w:w="2941" w:type="dxa"/>
            <w:shd w:val="clear" w:color="auto" w:fill="auto"/>
          </w:tcPr>
          <w:p w14:paraId="673524DD" w14:textId="1C9DA03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sian knotweed</w:t>
            </w:r>
          </w:p>
        </w:tc>
        <w:tc>
          <w:tcPr>
            <w:tcW w:w="886" w:type="dxa"/>
            <w:shd w:val="clear" w:color="auto" w:fill="auto"/>
          </w:tcPr>
          <w:p w14:paraId="7CD426CC" w14:textId="6618E80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1E14B41" w14:textId="648B14C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10F339" w14:textId="77777777" w:rsidR="002C2EA9" w:rsidRPr="002C2EA9" w:rsidRDefault="002C2EA9" w:rsidP="00C04EA9">
            <w:pPr>
              <w:spacing w:line="240" w:lineRule="auto"/>
              <w:jc w:val="center"/>
              <w:rPr>
                <w:sz w:val="18"/>
                <w:szCs w:val="18"/>
                <w:lang w:val="en-US" w:eastAsia="en-GB"/>
              </w:rPr>
            </w:pPr>
          </w:p>
        </w:tc>
      </w:tr>
      <w:tr w:rsidR="002C2EA9" w:rsidRPr="002C2EA9" w14:paraId="2A56FB95" w14:textId="18CDDE1A" w:rsidTr="002C2EA9">
        <w:trPr>
          <w:trHeight w:hRule="exact" w:val="227"/>
        </w:trPr>
        <w:tc>
          <w:tcPr>
            <w:tcW w:w="3119" w:type="dxa"/>
            <w:shd w:val="clear" w:color="auto" w:fill="auto"/>
            <w:hideMark/>
          </w:tcPr>
          <w:p w14:paraId="22B27F10"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34C155EA" w14:textId="6B2A4425" w:rsidR="002C2EA9" w:rsidRPr="002C2EA9" w:rsidRDefault="002C2EA9" w:rsidP="00C04EA9">
            <w:pPr>
              <w:spacing w:line="240" w:lineRule="auto"/>
              <w:rPr>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smartweed</w:t>
            </w:r>
          </w:p>
        </w:tc>
        <w:tc>
          <w:tcPr>
            <w:tcW w:w="886" w:type="dxa"/>
            <w:shd w:val="clear" w:color="auto" w:fill="auto"/>
            <w:hideMark/>
          </w:tcPr>
          <w:p w14:paraId="7809C852" w14:textId="0607445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4AE4C6C1" w14:textId="7FB771B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CCE59AC" w14:textId="62B2D12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F251081" w14:textId="0352E73E" w:rsidTr="002C2EA9">
        <w:trPr>
          <w:trHeight w:hRule="exact" w:val="227"/>
        </w:trPr>
        <w:tc>
          <w:tcPr>
            <w:tcW w:w="3119" w:type="dxa"/>
            <w:shd w:val="clear" w:color="auto" w:fill="auto"/>
            <w:hideMark/>
          </w:tcPr>
          <w:p w14:paraId="65FE5E7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halar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rundinacea</w:t>
            </w:r>
            <w:proofErr w:type="spellEnd"/>
            <w:r w:rsidRPr="002C2EA9">
              <w:rPr>
                <w:color w:val="000000"/>
                <w:sz w:val="18"/>
                <w:szCs w:val="18"/>
                <w:lang w:val="en-US" w:eastAsia="en-GB"/>
              </w:rPr>
              <w:t> </w:t>
            </w:r>
          </w:p>
        </w:tc>
        <w:tc>
          <w:tcPr>
            <w:tcW w:w="2941" w:type="dxa"/>
            <w:shd w:val="clear" w:color="auto" w:fill="auto"/>
            <w:hideMark/>
          </w:tcPr>
          <w:p w14:paraId="6A7AE52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reed canary grass </w:t>
            </w:r>
          </w:p>
        </w:tc>
        <w:tc>
          <w:tcPr>
            <w:tcW w:w="886" w:type="dxa"/>
            <w:shd w:val="clear" w:color="auto" w:fill="auto"/>
            <w:hideMark/>
          </w:tcPr>
          <w:p w14:paraId="07B6E969" w14:textId="5FD5905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C29D524" w14:textId="318A130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DDB24" w14:textId="010FBD2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7B7D836" w14:textId="5D4CAE99" w:rsidTr="002C2EA9">
        <w:trPr>
          <w:trHeight w:hRule="exact" w:val="227"/>
        </w:trPr>
        <w:tc>
          <w:tcPr>
            <w:tcW w:w="3119" w:type="dxa"/>
            <w:shd w:val="clear" w:color="auto" w:fill="auto"/>
            <w:hideMark/>
          </w:tcPr>
          <w:p w14:paraId="1BF6D08D" w14:textId="31192029"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lantago lanceolata </w:t>
            </w:r>
            <w:r w:rsidRPr="002C2EA9">
              <w:rPr>
                <w:color w:val="000000"/>
                <w:sz w:val="18"/>
                <w:szCs w:val="18"/>
                <w:lang w:val="en-US" w:eastAsia="en-GB"/>
              </w:rPr>
              <w:t> </w:t>
            </w:r>
          </w:p>
        </w:tc>
        <w:tc>
          <w:tcPr>
            <w:tcW w:w="2941" w:type="dxa"/>
            <w:shd w:val="clear" w:color="auto" w:fill="auto"/>
            <w:hideMark/>
          </w:tcPr>
          <w:p w14:paraId="66AB60BA" w14:textId="4582D324" w:rsidR="002C2EA9" w:rsidRPr="002C2EA9" w:rsidRDefault="002C2EA9" w:rsidP="00C04EA9">
            <w:pPr>
              <w:spacing w:line="240" w:lineRule="auto"/>
              <w:rPr>
                <w:sz w:val="18"/>
                <w:szCs w:val="18"/>
                <w:lang w:val="en-US" w:eastAsia="en-GB"/>
              </w:rPr>
            </w:pPr>
            <w:r>
              <w:rPr>
                <w:color w:val="000000"/>
                <w:sz w:val="18"/>
                <w:szCs w:val="18"/>
                <w:lang w:val="en-US" w:eastAsia="en-GB"/>
              </w:rPr>
              <w:t>r</w:t>
            </w:r>
            <w:r w:rsidRPr="002C2EA9">
              <w:rPr>
                <w:color w:val="000000"/>
                <w:sz w:val="18"/>
                <w:szCs w:val="18"/>
                <w:lang w:val="en-US" w:eastAsia="en-GB"/>
              </w:rPr>
              <w:t>ibwort plantain </w:t>
            </w:r>
          </w:p>
        </w:tc>
        <w:tc>
          <w:tcPr>
            <w:tcW w:w="886" w:type="dxa"/>
            <w:shd w:val="clear" w:color="auto" w:fill="auto"/>
            <w:hideMark/>
          </w:tcPr>
          <w:p w14:paraId="57AA9F8D" w14:textId="1F0EAE6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BB13F00" w14:textId="0BF5E68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D30F1A" w14:textId="53D8938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1A4547" w14:textId="78F74B62" w:rsidTr="002C2EA9">
        <w:trPr>
          <w:trHeight w:hRule="exact" w:val="227"/>
        </w:trPr>
        <w:tc>
          <w:tcPr>
            <w:tcW w:w="3119" w:type="dxa"/>
            <w:shd w:val="clear" w:color="auto" w:fill="auto"/>
            <w:hideMark/>
          </w:tcPr>
          <w:p w14:paraId="72EE705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lantago major</w:t>
            </w:r>
            <w:r w:rsidRPr="002C2EA9">
              <w:rPr>
                <w:color w:val="000000"/>
                <w:sz w:val="18"/>
                <w:szCs w:val="18"/>
                <w:lang w:val="en-US" w:eastAsia="en-GB"/>
              </w:rPr>
              <w:t> </w:t>
            </w:r>
          </w:p>
        </w:tc>
        <w:tc>
          <w:tcPr>
            <w:tcW w:w="2941" w:type="dxa"/>
            <w:shd w:val="clear" w:color="auto" w:fill="auto"/>
            <w:hideMark/>
          </w:tcPr>
          <w:p w14:paraId="4058F34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plantain </w:t>
            </w:r>
          </w:p>
        </w:tc>
        <w:tc>
          <w:tcPr>
            <w:tcW w:w="886" w:type="dxa"/>
            <w:shd w:val="clear" w:color="auto" w:fill="auto"/>
            <w:hideMark/>
          </w:tcPr>
          <w:p w14:paraId="2F79C8D4" w14:textId="114453C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C7834C" w14:textId="1496DCA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213E0DE" w14:textId="369F8BE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A3F0F19" w14:textId="0FA67EA4" w:rsidTr="002C2EA9">
        <w:trPr>
          <w:trHeight w:hRule="exact" w:val="227"/>
        </w:trPr>
        <w:tc>
          <w:tcPr>
            <w:tcW w:w="3119" w:type="dxa"/>
            <w:shd w:val="clear" w:color="auto" w:fill="auto"/>
            <w:hideMark/>
          </w:tcPr>
          <w:p w14:paraId="00E0B3F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a annua</w:t>
            </w:r>
            <w:r w:rsidRPr="002C2EA9">
              <w:rPr>
                <w:color w:val="000000"/>
                <w:sz w:val="18"/>
                <w:szCs w:val="18"/>
                <w:lang w:val="en-US" w:eastAsia="en-GB"/>
              </w:rPr>
              <w:t> </w:t>
            </w:r>
          </w:p>
        </w:tc>
        <w:tc>
          <w:tcPr>
            <w:tcW w:w="2941" w:type="dxa"/>
            <w:shd w:val="clear" w:color="auto" w:fill="auto"/>
            <w:hideMark/>
          </w:tcPr>
          <w:p w14:paraId="47642E3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annual bluegrass </w:t>
            </w:r>
          </w:p>
        </w:tc>
        <w:tc>
          <w:tcPr>
            <w:tcW w:w="886" w:type="dxa"/>
            <w:shd w:val="clear" w:color="auto" w:fill="auto"/>
            <w:hideMark/>
          </w:tcPr>
          <w:p w14:paraId="694D017D" w14:textId="054E7D9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F19C6D" w14:textId="0A8EFD0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5512D4" w14:textId="21C6687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1979D3" w14:textId="37BFF9CD" w:rsidTr="002C2EA9">
        <w:trPr>
          <w:trHeight w:hRule="exact" w:val="227"/>
        </w:trPr>
        <w:tc>
          <w:tcPr>
            <w:tcW w:w="3119" w:type="dxa"/>
            <w:shd w:val="clear" w:color="auto" w:fill="auto"/>
            <w:hideMark/>
          </w:tcPr>
          <w:p w14:paraId="7033012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a pratensis</w:t>
            </w:r>
            <w:r w:rsidRPr="002C2EA9">
              <w:rPr>
                <w:color w:val="000000"/>
                <w:sz w:val="18"/>
                <w:szCs w:val="18"/>
                <w:lang w:val="en-US" w:eastAsia="en-GB"/>
              </w:rPr>
              <w:t> </w:t>
            </w:r>
          </w:p>
        </w:tc>
        <w:tc>
          <w:tcPr>
            <w:tcW w:w="2941" w:type="dxa"/>
            <w:shd w:val="clear" w:color="auto" w:fill="auto"/>
            <w:hideMark/>
          </w:tcPr>
          <w:p w14:paraId="6FBF410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Kentucky bluegrass </w:t>
            </w:r>
          </w:p>
        </w:tc>
        <w:tc>
          <w:tcPr>
            <w:tcW w:w="886" w:type="dxa"/>
            <w:shd w:val="clear" w:color="auto" w:fill="auto"/>
            <w:hideMark/>
          </w:tcPr>
          <w:p w14:paraId="172E9511" w14:textId="2F33E4B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5540ACFB" w14:textId="56BD6CA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DEFC72" w14:textId="53A297BD"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5057C5" w14:textId="77777777" w:rsidTr="002C2EA9">
        <w:trPr>
          <w:trHeight w:hRule="exact" w:val="227"/>
        </w:trPr>
        <w:tc>
          <w:tcPr>
            <w:tcW w:w="3119" w:type="dxa"/>
            <w:shd w:val="clear" w:color="auto" w:fill="auto"/>
          </w:tcPr>
          <w:p w14:paraId="36DC46AB" w14:textId="38EA6181"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Poa </w:t>
            </w:r>
            <w:proofErr w:type="spellStart"/>
            <w:r w:rsidRPr="002C2EA9">
              <w:rPr>
                <w:i/>
                <w:iCs/>
                <w:color w:val="000000"/>
                <w:sz w:val="18"/>
                <w:szCs w:val="18"/>
                <w:lang w:val="en-US" w:eastAsia="en-GB"/>
              </w:rPr>
              <w:t>trivalis</w:t>
            </w:r>
            <w:proofErr w:type="spellEnd"/>
          </w:p>
        </w:tc>
        <w:tc>
          <w:tcPr>
            <w:tcW w:w="2941" w:type="dxa"/>
            <w:shd w:val="clear" w:color="auto" w:fill="auto"/>
          </w:tcPr>
          <w:p w14:paraId="3B8FF18D" w14:textId="3B106ABA" w:rsidR="002C2EA9" w:rsidRPr="002C2EA9" w:rsidRDefault="002C2EA9" w:rsidP="00C04EA9">
            <w:pPr>
              <w:spacing w:line="240" w:lineRule="auto"/>
              <w:rPr>
                <w:color w:val="000000"/>
                <w:sz w:val="18"/>
                <w:szCs w:val="18"/>
                <w:lang w:val="en-US" w:eastAsia="en-GB"/>
              </w:rPr>
            </w:pPr>
            <w:r>
              <w:rPr>
                <w:color w:val="000000"/>
                <w:sz w:val="18"/>
                <w:szCs w:val="18"/>
                <w:lang w:val="en-US" w:eastAsia="en-GB"/>
              </w:rPr>
              <w:t>r</w:t>
            </w:r>
            <w:r w:rsidRPr="002C2EA9">
              <w:rPr>
                <w:color w:val="000000"/>
                <w:sz w:val="18"/>
                <w:szCs w:val="18"/>
                <w:lang w:val="en-US" w:eastAsia="en-GB"/>
              </w:rPr>
              <w:t>ough bluegrass</w:t>
            </w:r>
          </w:p>
        </w:tc>
        <w:tc>
          <w:tcPr>
            <w:tcW w:w="886" w:type="dxa"/>
            <w:shd w:val="clear" w:color="auto" w:fill="auto"/>
          </w:tcPr>
          <w:p w14:paraId="1C32897D" w14:textId="60AD68C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9D13D07" w14:textId="779972D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B1F0D5C" w14:textId="77777777" w:rsidR="002C2EA9" w:rsidRPr="002C2EA9" w:rsidRDefault="002C2EA9" w:rsidP="00C04EA9">
            <w:pPr>
              <w:spacing w:line="240" w:lineRule="auto"/>
              <w:jc w:val="center"/>
              <w:rPr>
                <w:sz w:val="18"/>
                <w:szCs w:val="18"/>
                <w:lang w:val="en-US" w:eastAsia="en-GB"/>
              </w:rPr>
            </w:pPr>
          </w:p>
        </w:tc>
      </w:tr>
      <w:tr w:rsidR="002C2EA9" w:rsidRPr="002C2EA9" w14:paraId="25E1BC08" w14:textId="77777777" w:rsidTr="002C2EA9">
        <w:trPr>
          <w:trHeight w:hRule="exact" w:val="227"/>
        </w:trPr>
        <w:tc>
          <w:tcPr>
            <w:tcW w:w="3119" w:type="dxa"/>
            <w:shd w:val="clear" w:color="auto" w:fill="auto"/>
          </w:tcPr>
          <w:p w14:paraId="60838C99" w14:textId="118284C8" w:rsidR="002C2EA9" w:rsidRPr="002C2EA9" w:rsidRDefault="002C2EA9" w:rsidP="00C04EA9">
            <w:pPr>
              <w:spacing w:line="240" w:lineRule="auto"/>
              <w:rPr>
                <w:color w:val="000000"/>
                <w:sz w:val="18"/>
                <w:szCs w:val="18"/>
                <w:lang w:val="en-US" w:eastAsia="en-GB"/>
              </w:rPr>
            </w:pPr>
            <w:r w:rsidRPr="002C2EA9">
              <w:rPr>
                <w:i/>
                <w:iCs/>
                <w:color w:val="000000"/>
                <w:sz w:val="18"/>
                <w:szCs w:val="18"/>
                <w:lang w:val="en-US" w:eastAsia="en-GB"/>
              </w:rPr>
              <w:t>Poa</w:t>
            </w:r>
            <w:r w:rsidRPr="002C2EA9">
              <w:rPr>
                <w:color w:val="000000"/>
                <w:sz w:val="18"/>
                <w:szCs w:val="18"/>
                <w:lang w:val="en-US" w:eastAsia="en-GB"/>
              </w:rPr>
              <w:t xml:space="preserve"> sp.</w:t>
            </w:r>
          </w:p>
        </w:tc>
        <w:tc>
          <w:tcPr>
            <w:tcW w:w="2941" w:type="dxa"/>
            <w:shd w:val="clear" w:color="auto" w:fill="auto"/>
          </w:tcPr>
          <w:p w14:paraId="31B5A0CD" w14:textId="72CACEF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luegrass</w:t>
            </w:r>
          </w:p>
        </w:tc>
        <w:tc>
          <w:tcPr>
            <w:tcW w:w="886" w:type="dxa"/>
            <w:shd w:val="clear" w:color="auto" w:fill="auto"/>
          </w:tcPr>
          <w:p w14:paraId="1FE69C6F" w14:textId="6971CB8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D0C1E7F" w14:textId="4D996A6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FAD59E" w14:textId="77777777" w:rsidR="002C2EA9" w:rsidRPr="002C2EA9" w:rsidRDefault="002C2EA9" w:rsidP="00C04EA9">
            <w:pPr>
              <w:spacing w:line="240" w:lineRule="auto"/>
              <w:jc w:val="center"/>
              <w:rPr>
                <w:sz w:val="18"/>
                <w:szCs w:val="18"/>
                <w:lang w:val="en-US" w:eastAsia="en-GB"/>
              </w:rPr>
            </w:pPr>
          </w:p>
        </w:tc>
      </w:tr>
      <w:tr w:rsidR="002C2EA9" w:rsidRPr="002C2EA9" w14:paraId="60E8176D" w14:textId="77777777" w:rsidTr="002C2EA9">
        <w:trPr>
          <w:trHeight w:hRule="exact" w:val="227"/>
        </w:trPr>
        <w:tc>
          <w:tcPr>
            <w:tcW w:w="3119" w:type="dxa"/>
            <w:shd w:val="clear" w:color="auto" w:fill="auto"/>
          </w:tcPr>
          <w:p w14:paraId="412EE01C" w14:textId="7321B295"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oaceae</w:t>
            </w:r>
            <w:proofErr w:type="spellEnd"/>
            <w:r w:rsidRPr="002C2EA9">
              <w:rPr>
                <w:color w:val="000000"/>
                <w:sz w:val="18"/>
                <w:szCs w:val="18"/>
                <w:lang w:val="en-US" w:eastAsia="en-GB"/>
              </w:rPr>
              <w:t> </w:t>
            </w:r>
          </w:p>
        </w:tc>
        <w:tc>
          <w:tcPr>
            <w:tcW w:w="2941" w:type="dxa"/>
            <w:shd w:val="clear" w:color="auto" w:fill="auto"/>
          </w:tcPr>
          <w:p w14:paraId="3E5864BE" w14:textId="6ECCEE1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unidentified grasses </w:t>
            </w:r>
          </w:p>
        </w:tc>
        <w:tc>
          <w:tcPr>
            <w:tcW w:w="886" w:type="dxa"/>
            <w:shd w:val="clear" w:color="auto" w:fill="auto"/>
          </w:tcPr>
          <w:p w14:paraId="601DAD4E" w14:textId="46D610C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D8E72D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0CD84BFE" w14:textId="1D4DFC28" w:rsidR="002C2EA9" w:rsidRPr="002C2EA9" w:rsidRDefault="002C2EA9" w:rsidP="00C04EA9">
            <w:pPr>
              <w:spacing w:line="240" w:lineRule="auto"/>
              <w:jc w:val="center"/>
              <w:rPr>
                <w:sz w:val="18"/>
                <w:szCs w:val="18"/>
                <w:lang w:val="en-US" w:eastAsia="en-GB"/>
              </w:rPr>
            </w:pPr>
            <w:r w:rsidRPr="002C2EA9">
              <w:rPr>
                <w:sz w:val="18"/>
                <w:szCs w:val="18"/>
                <w:lang w:val="en-US" w:eastAsia="en-GB"/>
              </w:rPr>
              <w:t>X</w:t>
            </w:r>
          </w:p>
        </w:tc>
      </w:tr>
      <w:tr w:rsidR="002C2EA9" w:rsidRPr="002C2EA9" w14:paraId="4BF9C7BF" w14:textId="378797F4" w:rsidTr="002C2EA9">
        <w:trPr>
          <w:trHeight w:hRule="exact" w:val="227"/>
        </w:trPr>
        <w:tc>
          <w:tcPr>
            <w:tcW w:w="3119" w:type="dxa"/>
            <w:shd w:val="clear" w:color="auto" w:fill="auto"/>
            <w:hideMark/>
          </w:tcPr>
          <w:p w14:paraId="79638CE2"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lygonum </w:t>
            </w:r>
            <w:proofErr w:type="spellStart"/>
            <w:r w:rsidRPr="002C2EA9">
              <w:rPr>
                <w:i/>
                <w:iCs/>
                <w:color w:val="000000"/>
                <w:sz w:val="18"/>
                <w:szCs w:val="18"/>
                <w:lang w:val="en-US" w:eastAsia="en-GB"/>
              </w:rPr>
              <w:t>aviculare</w:t>
            </w:r>
            <w:proofErr w:type="spellEnd"/>
            <w:r w:rsidRPr="002C2EA9">
              <w:rPr>
                <w:color w:val="000000"/>
                <w:sz w:val="18"/>
                <w:szCs w:val="18"/>
                <w:lang w:val="en-US" w:eastAsia="en-GB"/>
              </w:rPr>
              <w:t> </w:t>
            </w:r>
          </w:p>
        </w:tc>
        <w:tc>
          <w:tcPr>
            <w:tcW w:w="2941" w:type="dxa"/>
            <w:shd w:val="clear" w:color="auto" w:fill="auto"/>
            <w:hideMark/>
          </w:tcPr>
          <w:p w14:paraId="7B20B66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knotgrass </w:t>
            </w:r>
          </w:p>
        </w:tc>
        <w:tc>
          <w:tcPr>
            <w:tcW w:w="886" w:type="dxa"/>
            <w:shd w:val="clear" w:color="auto" w:fill="auto"/>
            <w:hideMark/>
          </w:tcPr>
          <w:p w14:paraId="31029ACF" w14:textId="74DA0D6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CCA3F1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67DD2CC0" w14:textId="1FA406D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559236C" w14:textId="77777777" w:rsidTr="002C2EA9">
        <w:trPr>
          <w:trHeight w:hRule="exact" w:val="227"/>
        </w:trPr>
        <w:tc>
          <w:tcPr>
            <w:tcW w:w="3119" w:type="dxa"/>
            <w:shd w:val="clear" w:color="auto" w:fill="auto"/>
          </w:tcPr>
          <w:p w14:paraId="7F0270EE" w14:textId="3115A5E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Populus balsamifera</w:t>
            </w:r>
          </w:p>
        </w:tc>
        <w:tc>
          <w:tcPr>
            <w:tcW w:w="2941" w:type="dxa"/>
            <w:shd w:val="clear" w:color="auto" w:fill="auto"/>
          </w:tcPr>
          <w:p w14:paraId="1BB36023" w14:textId="7A15C039"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lack cottonwood</w:t>
            </w:r>
          </w:p>
        </w:tc>
        <w:tc>
          <w:tcPr>
            <w:tcW w:w="886" w:type="dxa"/>
            <w:shd w:val="clear" w:color="auto" w:fill="auto"/>
          </w:tcPr>
          <w:p w14:paraId="4B7BD3FD" w14:textId="2F7C358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880705E" w14:textId="4B1F635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263AFB9" w14:textId="77777777" w:rsidR="002C2EA9" w:rsidRPr="002C2EA9" w:rsidRDefault="002C2EA9" w:rsidP="00C04EA9">
            <w:pPr>
              <w:spacing w:line="240" w:lineRule="auto"/>
              <w:jc w:val="center"/>
              <w:rPr>
                <w:sz w:val="18"/>
                <w:szCs w:val="18"/>
                <w:lang w:val="en-US" w:eastAsia="en-GB"/>
              </w:rPr>
            </w:pPr>
          </w:p>
        </w:tc>
      </w:tr>
      <w:tr w:rsidR="002C2EA9" w:rsidRPr="002C2EA9" w14:paraId="0ABAAC1C" w14:textId="2B0ABC09" w:rsidTr="002C2EA9">
        <w:trPr>
          <w:trHeight w:hRule="exact" w:val="227"/>
        </w:trPr>
        <w:tc>
          <w:tcPr>
            <w:tcW w:w="3119" w:type="dxa"/>
            <w:shd w:val="clear" w:color="auto" w:fill="auto"/>
            <w:hideMark/>
          </w:tcPr>
          <w:p w14:paraId="4870CE5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foliosus</w:t>
            </w:r>
            <w:proofErr w:type="spellEnd"/>
            <w:r w:rsidRPr="002C2EA9">
              <w:rPr>
                <w:color w:val="000000"/>
                <w:sz w:val="18"/>
                <w:szCs w:val="18"/>
                <w:lang w:val="en-US" w:eastAsia="en-GB"/>
              </w:rPr>
              <w:t> </w:t>
            </w:r>
          </w:p>
        </w:tc>
        <w:tc>
          <w:tcPr>
            <w:tcW w:w="2941" w:type="dxa"/>
            <w:shd w:val="clear" w:color="auto" w:fill="auto"/>
            <w:hideMark/>
          </w:tcPr>
          <w:p w14:paraId="2AA8C549" w14:textId="04F7B21B" w:rsidR="002C2EA9" w:rsidRPr="002C2EA9" w:rsidRDefault="002C2EA9" w:rsidP="00C04EA9">
            <w:pPr>
              <w:spacing w:line="240" w:lineRule="auto"/>
              <w:rPr>
                <w:sz w:val="18"/>
                <w:szCs w:val="18"/>
                <w:lang w:val="en-US" w:eastAsia="en-GB"/>
              </w:rPr>
            </w:pPr>
            <w:r>
              <w:rPr>
                <w:color w:val="000000"/>
                <w:sz w:val="18"/>
                <w:szCs w:val="18"/>
                <w:lang w:val="en-US" w:eastAsia="en-GB"/>
              </w:rPr>
              <w:t>l</w:t>
            </w:r>
            <w:r w:rsidRPr="002C2EA9">
              <w:rPr>
                <w:color w:val="000000"/>
                <w:sz w:val="18"/>
                <w:szCs w:val="18"/>
                <w:lang w:val="en-US" w:eastAsia="en-GB"/>
              </w:rPr>
              <w:t>eafy pondweed </w:t>
            </w:r>
          </w:p>
        </w:tc>
        <w:tc>
          <w:tcPr>
            <w:tcW w:w="886" w:type="dxa"/>
            <w:shd w:val="clear" w:color="auto" w:fill="auto"/>
            <w:hideMark/>
          </w:tcPr>
          <w:p w14:paraId="27A547A7" w14:textId="6C4223B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5800A63"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5DC6987" w14:textId="72A6AC5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4025CC9" w14:textId="03C94C18" w:rsidTr="002C2EA9">
        <w:trPr>
          <w:trHeight w:hRule="exact" w:val="227"/>
        </w:trPr>
        <w:tc>
          <w:tcPr>
            <w:tcW w:w="3119" w:type="dxa"/>
            <w:shd w:val="clear" w:color="auto" w:fill="auto"/>
            <w:hideMark/>
          </w:tcPr>
          <w:p w14:paraId="36696AD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atans</w:t>
            </w:r>
            <w:proofErr w:type="spellEnd"/>
            <w:r w:rsidRPr="002C2EA9">
              <w:rPr>
                <w:color w:val="000000"/>
                <w:sz w:val="18"/>
                <w:szCs w:val="18"/>
                <w:lang w:val="en-US" w:eastAsia="en-GB"/>
              </w:rPr>
              <w:t> </w:t>
            </w:r>
          </w:p>
        </w:tc>
        <w:tc>
          <w:tcPr>
            <w:tcW w:w="2941" w:type="dxa"/>
            <w:shd w:val="clear" w:color="auto" w:fill="auto"/>
            <w:hideMark/>
          </w:tcPr>
          <w:p w14:paraId="05357F1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floating pondweed </w:t>
            </w:r>
          </w:p>
        </w:tc>
        <w:tc>
          <w:tcPr>
            <w:tcW w:w="886" w:type="dxa"/>
            <w:shd w:val="clear" w:color="auto" w:fill="auto"/>
            <w:hideMark/>
          </w:tcPr>
          <w:p w14:paraId="7058A6C2" w14:textId="40609C3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1E1D83" w14:textId="5B1062A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C78E559" w14:textId="7F2E375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4E3D83A" w14:textId="77777777" w:rsidTr="002C2EA9">
        <w:trPr>
          <w:trHeight w:hRule="exact" w:val="227"/>
        </w:trPr>
        <w:tc>
          <w:tcPr>
            <w:tcW w:w="3119" w:type="dxa"/>
            <w:shd w:val="clear" w:color="auto" w:fill="auto"/>
          </w:tcPr>
          <w:p w14:paraId="446BEEA9" w14:textId="0939035C"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usillus</w:t>
            </w:r>
            <w:proofErr w:type="spellEnd"/>
          </w:p>
        </w:tc>
        <w:tc>
          <w:tcPr>
            <w:tcW w:w="2941" w:type="dxa"/>
            <w:shd w:val="clear" w:color="auto" w:fill="auto"/>
          </w:tcPr>
          <w:p w14:paraId="7BAFB42A" w14:textId="293D833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mall pondweed</w:t>
            </w:r>
          </w:p>
        </w:tc>
        <w:tc>
          <w:tcPr>
            <w:tcW w:w="886" w:type="dxa"/>
            <w:shd w:val="clear" w:color="auto" w:fill="auto"/>
          </w:tcPr>
          <w:p w14:paraId="1E9FA93E" w14:textId="37DED7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E2C7E45" w14:textId="7B0E72D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F51999" w14:textId="77777777" w:rsidR="002C2EA9" w:rsidRPr="002C2EA9" w:rsidRDefault="002C2EA9" w:rsidP="00C04EA9">
            <w:pPr>
              <w:spacing w:line="240" w:lineRule="auto"/>
              <w:jc w:val="center"/>
              <w:rPr>
                <w:sz w:val="18"/>
                <w:szCs w:val="18"/>
                <w:lang w:val="en-US" w:eastAsia="en-GB"/>
              </w:rPr>
            </w:pPr>
          </w:p>
        </w:tc>
      </w:tr>
      <w:tr w:rsidR="002C2EA9" w:rsidRPr="002C2EA9" w14:paraId="528BCFD7" w14:textId="25035CC1" w:rsidTr="002C2EA9">
        <w:trPr>
          <w:trHeight w:hRule="exact" w:val="227"/>
        </w:trPr>
        <w:tc>
          <w:tcPr>
            <w:tcW w:w="3119" w:type="dxa"/>
            <w:shd w:val="clear" w:color="auto" w:fill="auto"/>
            <w:hideMark/>
          </w:tcPr>
          <w:p w14:paraId="39AE4BAF"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tentilla anserina</w:t>
            </w:r>
            <w:r w:rsidRPr="002C2EA9">
              <w:rPr>
                <w:color w:val="000000"/>
                <w:sz w:val="18"/>
                <w:szCs w:val="18"/>
                <w:lang w:val="en-US" w:eastAsia="en-GB"/>
              </w:rPr>
              <w:t> </w:t>
            </w:r>
          </w:p>
        </w:tc>
        <w:tc>
          <w:tcPr>
            <w:tcW w:w="2941" w:type="dxa"/>
            <w:shd w:val="clear" w:color="auto" w:fill="auto"/>
            <w:hideMark/>
          </w:tcPr>
          <w:p w14:paraId="6E9A490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ilverweed </w:t>
            </w:r>
          </w:p>
        </w:tc>
        <w:tc>
          <w:tcPr>
            <w:tcW w:w="886" w:type="dxa"/>
            <w:shd w:val="clear" w:color="auto" w:fill="auto"/>
            <w:hideMark/>
          </w:tcPr>
          <w:p w14:paraId="2FF12E59" w14:textId="5555AC2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F68C4A0" w14:textId="67D4956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0A0E4A" w14:textId="2B0E8F4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CA7E277" w14:textId="77777777" w:rsidTr="002C2EA9">
        <w:trPr>
          <w:trHeight w:hRule="exact" w:val="227"/>
        </w:trPr>
        <w:tc>
          <w:tcPr>
            <w:tcW w:w="3119" w:type="dxa"/>
            <w:shd w:val="clear" w:color="auto" w:fill="auto"/>
          </w:tcPr>
          <w:p w14:paraId="6AD8F880" w14:textId="3E1B721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Potentilla </w:t>
            </w:r>
            <w:proofErr w:type="spellStart"/>
            <w:r w:rsidRPr="002C2EA9">
              <w:rPr>
                <w:i/>
                <w:iCs/>
                <w:color w:val="000000"/>
                <w:sz w:val="18"/>
                <w:szCs w:val="18"/>
                <w:lang w:val="en-US" w:eastAsia="en-GB"/>
              </w:rPr>
              <w:t>egedii</w:t>
            </w:r>
            <w:proofErr w:type="spellEnd"/>
          </w:p>
        </w:tc>
        <w:tc>
          <w:tcPr>
            <w:tcW w:w="2941" w:type="dxa"/>
            <w:shd w:val="clear" w:color="auto" w:fill="auto"/>
          </w:tcPr>
          <w:p w14:paraId="20C236BF" w14:textId="06DF7B3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ast silverweed</w:t>
            </w:r>
          </w:p>
        </w:tc>
        <w:tc>
          <w:tcPr>
            <w:tcW w:w="886" w:type="dxa"/>
            <w:shd w:val="clear" w:color="auto" w:fill="auto"/>
          </w:tcPr>
          <w:p w14:paraId="55BAF4C2" w14:textId="4685E4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04C993C" w14:textId="19AB9DE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9F55B6" w14:textId="77777777" w:rsidR="002C2EA9" w:rsidRPr="002C2EA9" w:rsidRDefault="002C2EA9" w:rsidP="00C04EA9">
            <w:pPr>
              <w:spacing w:line="240" w:lineRule="auto"/>
              <w:jc w:val="center"/>
              <w:rPr>
                <w:sz w:val="18"/>
                <w:szCs w:val="18"/>
                <w:lang w:val="en-US" w:eastAsia="en-GB"/>
              </w:rPr>
            </w:pPr>
          </w:p>
        </w:tc>
      </w:tr>
      <w:tr w:rsidR="002C2EA9" w:rsidRPr="002C2EA9" w14:paraId="40C95475" w14:textId="77777777" w:rsidTr="002C2EA9">
        <w:trPr>
          <w:trHeight w:hRule="exact" w:val="227"/>
        </w:trPr>
        <w:tc>
          <w:tcPr>
            <w:tcW w:w="3119" w:type="dxa"/>
            <w:shd w:val="clear" w:color="auto" w:fill="auto"/>
          </w:tcPr>
          <w:p w14:paraId="5C779F9C" w14:textId="028CCF34"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Prunella vulgaris</w:t>
            </w:r>
            <w:r w:rsidRPr="002C2EA9">
              <w:rPr>
                <w:color w:val="000000"/>
                <w:sz w:val="18"/>
                <w:szCs w:val="18"/>
                <w:lang w:val="en-US" w:eastAsia="en-GB"/>
              </w:rPr>
              <w:t xml:space="preserve"> ssp.</w:t>
            </w:r>
            <w:r w:rsidRPr="002C2EA9">
              <w:rPr>
                <w:i/>
                <w:iCs/>
                <w:color w:val="000000"/>
                <w:sz w:val="18"/>
                <w:szCs w:val="18"/>
                <w:lang w:val="en-US" w:eastAsia="en-GB"/>
              </w:rPr>
              <w:t xml:space="preserve"> vulgaris</w:t>
            </w:r>
          </w:p>
        </w:tc>
        <w:tc>
          <w:tcPr>
            <w:tcW w:w="2941" w:type="dxa"/>
            <w:shd w:val="clear" w:color="auto" w:fill="auto"/>
          </w:tcPr>
          <w:p w14:paraId="74331DBB" w14:textId="6009C545"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elf-heal</w:t>
            </w:r>
          </w:p>
        </w:tc>
        <w:tc>
          <w:tcPr>
            <w:tcW w:w="886" w:type="dxa"/>
            <w:shd w:val="clear" w:color="auto" w:fill="auto"/>
          </w:tcPr>
          <w:p w14:paraId="68087BA7" w14:textId="71E1C2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87CA517" w14:textId="48E4C76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D61AA7" w14:textId="77777777" w:rsidR="002C2EA9" w:rsidRPr="002C2EA9" w:rsidRDefault="002C2EA9" w:rsidP="00C04EA9">
            <w:pPr>
              <w:spacing w:line="240" w:lineRule="auto"/>
              <w:jc w:val="center"/>
              <w:rPr>
                <w:sz w:val="18"/>
                <w:szCs w:val="18"/>
                <w:lang w:val="en-US" w:eastAsia="en-GB"/>
              </w:rPr>
            </w:pPr>
          </w:p>
        </w:tc>
      </w:tr>
      <w:tr w:rsidR="002C2EA9" w:rsidRPr="002C2EA9" w14:paraId="3C166547" w14:textId="77777777" w:rsidTr="002C2EA9">
        <w:trPr>
          <w:trHeight w:hRule="exact" w:val="227"/>
        </w:trPr>
        <w:tc>
          <w:tcPr>
            <w:tcW w:w="3119" w:type="dxa"/>
            <w:shd w:val="clear" w:color="auto" w:fill="auto"/>
          </w:tcPr>
          <w:p w14:paraId="508A7F2F" w14:textId="284702FB"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Ranunculus </w:t>
            </w:r>
            <w:proofErr w:type="spellStart"/>
            <w:r w:rsidRPr="002C2EA9">
              <w:rPr>
                <w:i/>
                <w:iCs/>
                <w:color w:val="000000"/>
                <w:sz w:val="18"/>
                <w:szCs w:val="18"/>
                <w:lang w:val="en-US" w:eastAsia="en-GB"/>
              </w:rPr>
              <w:t>flammula</w:t>
            </w:r>
            <w:proofErr w:type="spellEnd"/>
          </w:p>
        </w:tc>
        <w:tc>
          <w:tcPr>
            <w:tcW w:w="2941" w:type="dxa"/>
            <w:shd w:val="clear" w:color="auto" w:fill="auto"/>
          </w:tcPr>
          <w:p w14:paraId="6C3E0AE8" w14:textId="70C200E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esser spearwort</w:t>
            </w:r>
          </w:p>
        </w:tc>
        <w:tc>
          <w:tcPr>
            <w:tcW w:w="886" w:type="dxa"/>
            <w:shd w:val="clear" w:color="auto" w:fill="auto"/>
          </w:tcPr>
          <w:p w14:paraId="23356882" w14:textId="5DA9C02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2F71160" w14:textId="543CE24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627B05" w14:textId="77777777" w:rsidR="002C2EA9" w:rsidRPr="002C2EA9" w:rsidRDefault="002C2EA9" w:rsidP="00C04EA9">
            <w:pPr>
              <w:spacing w:line="240" w:lineRule="auto"/>
              <w:jc w:val="center"/>
              <w:rPr>
                <w:sz w:val="18"/>
                <w:szCs w:val="18"/>
                <w:lang w:val="en-US" w:eastAsia="en-GB"/>
              </w:rPr>
            </w:pPr>
          </w:p>
        </w:tc>
      </w:tr>
      <w:tr w:rsidR="002C2EA9" w:rsidRPr="002C2EA9" w14:paraId="126C38A9" w14:textId="55D2ECDF" w:rsidTr="002C2EA9">
        <w:trPr>
          <w:trHeight w:hRule="exact" w:val="227"/>
        </w:trPr>
        <w:tc>
          <w:tcPr>
            <w:tcW w:w="3119" w:type="dxa"/>
            <w:shd w:val="clear" w:color="auto" w:fill="auto"/>
            <w:hideMark/>
          </w:tcPr>
          <w:p w14:paraId="58B15E32"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anunculus occidentalis</w:t>
            </w:r>
            <w:r w:rsidRPr="002C2EA9">
              <w:rPr>
                <w:color w:val="000000"/>
                <w:sz w:val="18"/>
                <w:szCs w:val="18"/>
                <w:lang w:val="en-US" w:eastAsia="en-GB"/>
              </w:rPr>
              <w:t> </w:t>
            </w:r>
          </w:p>
        </w:tc>
        <w:tc>
          <w:tcPr>
            <w:tcW w:w="2941" w:type="dxa"/>
            <w:shd w:val="clear" w:color="auto" w:fill="auto"/>
            <w:hideMark/>
          </w:tcPr>
          <w:p w14:paraId="27777E0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estern buttercup </w:t>
            </w:r>
          </w:p>
        </w:tc>
        <w:tc>
          <w:tcPr>
            <w:tcW w:w="886" w:type="dxa"/>
            <w:shd w:val="clear" w:color="auto" w:fill="auto"/>
            <w:hideMark/>
          </w:tcPr>
          <w:p w14:paraId="2E29BE09" w14:textId="52B9C9D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ABDF8B8"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7D60580" w14:textId="4EED6A0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F642657" w14:textId="089DB4DA" w:rsidTr="002C2EA9">
        <w:trPr>
          <w:trHeight w:hRule="exact" w:val="227"/>
        </w:trPr>
        <w:tc>
          <w:tcPr>
            <w:tcW w:w="3119" w:type="dxa"/>
            <w:shd w:val="clear" w:color="auto" w:fill="auto"/>
            <w:hideMark/>
          </w:tcPr>
          <w:p w14:paraId="5CC6799E"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anunculus repens</w:t>
            </w:r>
            <w:r w:rsidRPr="002C2EA9">
              <w:rPr>
                <w:color w:val="000000"/>
                <w:sz w:val="18"/>
                <w:szCs w:val="18"/>
                <w:lang w:val="en-US" w:eastAsia="en-GB"/>
              </w:rPr>
              <w:t> </w:t>
            </w:r>
          </w:p>
        </w:tc>
        <w:tc>
          <w:tcPr>
            <w:tcW w:w="2941" w:type="dxa"/>
            <w:shd w:val="clear" w:color="auto" w:fill="auto"/>
            <w:hideMark/>
          </w:tcPr>
          <w:p w14:paraId="4534948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reeping buttercup </w:t>
            </w:r>
          </w:p>
        </w:tc>
        <w:tc>
          <w:tcPr>
            <w:tcW w:w="886" w:type="dxa"/>
            <w:shd w:val="clear" w:color="auto" w:fill="auto"/>
            <w:hideMark/>
          </w:tcPr>
          <w:p w14:paraId="0D3257EF" w14:textId="3C80A14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B6C754E" w14:textId="00DAC66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2FCF43" w14:textId="0509508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0D8EC67" w14:textId="362EFC6E" w:rsidTr="002C2EA9">
        <w:trPr>
          <w:trHeight w:hRule="exact" w:val="227"/>
        </w:trPr>
        <w:tc>
          <w:tcPr>
            <w:tcW w:w="3119" w:type="dxa"/>
            <w:shd w:val="clear" w:color="auto" w:fill="auto"/>
            <w:hideMark/>
          </w:tcPr>
          <w:p w14:paraId="201FD27D"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anunculus </w:t>
            </w:r>
            <w:proofErr w:type="spellStart"/>
            <w:r w:rsidRPr="002C2EA9">
              <w:rPr>
                <w:i/>
                <w:iCs/>
                <w:color w:val="000000"/>
                <w:sz w:val="18"/>
                <w:szCs w:val="18"/>
                <w:lang w:val="en-US" w:eastAsia="en-GB"/>
              </w:rPr>
              <w:t>sceleratus</w:t>
            </w:r>
            <w:proofErr w:type="spellEnd"/>
            <w:r w:rsidRPr="002C2EA9">
              <w:rPr>
                <w:color w:val="000000"/>
                <w:sz w:val="18"/>
                <w:szCs w:val="18"/>
                <w:lang w:val="en-US" w:eastAsia="en-GB"/>
              </w:rPr>
              <w:t> </w:t>
            </w:r>
          </w:p>
        </w:tc>
        <w:tc>
          <w:tcPr>
            <w:tcW w:w="2941" w:type="dxa"/>
            <w:shd w:val="clear" w:color="auto" w:fill="auto"/>
            <w:hideMark/>
          </w:tcPr>
          <w:p w14:paraId="7FDADB0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elery-leaved buttercup </w:t>
            </w:r>
          </w:p>
        </w:tc>
        <w:tc>
          <w:tcPr>
            <w:tcW w:w="886" w:type="dxa"/>
            <w:shd w:val="clear" w:color="auto" w:fill="auto"/>
            <w:hideMark/>
          </w:tcPr>
          <w:p w14:paraId="0A12732B" w14:textId="2DB91EA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619644"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396DF8D" w14:textId="5164326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C47B7BD" w14:textId="0E0B0B07" w:rsidTr="002C2EA9">
        <w:trPr>
          <w:trHeight w:hRule="exact" w:val="227"/>
        </w:trPr>
        <w:tc>
          <w:tcPr>
            <w:tcW w:w="3119" w:type="dxa"/>
            <w:shd w:val="clear" w:color="auto" w:fill="auto"/>
            <w:hideMark/>
          </w:tcPr>
          <w:p w14:paraId="1CF1CC3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Roripp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0335091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yellow </w:t>
            </w:r>
            <w:proofErr w:type="spellStart"/>
            <w:r w:rsidRPr="002C2EA9">
              <w:rPr>
                <w:color w:val="000000"/>
                <w:sz w:val="18"/>
                <w:szCs w:val="18"/>
                <w:lang w:val="en-US" w:eastAsia="en-GB"/>
              </w:rPr>
              <w:t>marshcress</w:t>
            </w:r>
            <w:proofErr w:type="spellEnd"/>
            <w:r w:rsidRPr="002C2EA9">
              <w:rPr>
                <w:color w:val="000000"/>
                <w:sz w:val="18"/>
                <w:szCs w:val="18"/>
                <w:lang w:val="en-US" w:eastAsia="en-GB"/>
              </w:rPr>
              <w:t> </w:t>
            </w:r>
          </w:p>
        </w:tc>
        <w:tc>
          <w:tcPr>
            <w:tcW w:w="886" w:type="dxa"/>
            <w:shd w:val="clear" w:color="auto" w:fill="auto"/>
            <w:hideMark/>
          </w:tcPr>
          <w:p w14:paraId="24A9AC67" w14:textId="31D8D28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9F1021" w14:textId="60C8C5D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B2C71C" w14:textId="0BEE529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C41B537" w14:textId="77777777" w:rsidTr="002C2EA9">
        <w:trPr>
          <w:trHeight w:hRule="exact" w:val="227"/>
        </w:trPr>
        <w:tc>
          <w:tcPr>
            <w:tcW w:w="3119" w:type="dxa"/>
            <w:shd w:val="clear" w:color="auto" w:fill="auto"/>
          </w:tcPr>
          <w:p w14:paraId="21EE4F28" w14:textId="322FDE1F"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Rosa multiflora</w:t>
            </w:r>
          </w:p>
        </w:tc>
        <w:tc>
          <w:tcPr>
            <w:tcW w:w="2941" w:type="dxa"/>
            <w:shd w:val="clear" w:color="auto" w:fill="auto"/>
          </w:tcPr>
          <w:p w14:paraId="4E5F7F62" w14:textId="156113A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rambler rose</w:t>
            </w:r>
          </w:p>
        </w:tc>
        <w:tc>
          <w:tcPr>
            <w:tcW w:w="886" w:type="dxa"/>
            <w:shd w:val="clear" w:color="auto" w:fill="auto"/>
          </w:tcPr>
          <w:p w14:paraId="40A6A1E0" w14:textId="483A99E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9CEEF5" w14:textId="0B2FC07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880C03" w14:textId="77777777" w:rsidR="002C2EA9" w:rsidRPr="002C2EA9" w:rsidRDefault="002C2EA9" w:rsidP="00C04EA9">
            <w:pPr>
              <w:spacing w:line="240" w:lineRule="auto"/>
              <w:jc w:val="center"/>
              <w:rPr>
                <w:sz w:val="18"/>
                <w:szCs w:val="18"/>
                <w:lang w:val="en-US" w:eastAsia="en-GB"/>
              </w:rPr>
            </w:pPr>
          </w:p>
        </w:tc>
      </w:tr>
      <w:tr w:rsidR="002C2EA9" w:rsidRPr="002C2EA9" w14:paraId="42977FE6" w14:textId="77777777" w:rsidTr="002C2EA9">
        <w:trPr>
          <w:trHeight w:hRule="exact" w:val="227"/>
        </w:trPr>
        <w:tc>
          <w:tcPr>
            <w:tcW w:w="3119" w:type="dxa"/>
            <w:shd w:val="clear" w:color="auto" w:fill="auto"/>
          </w:tcPr>
          <w:p w14:paraId="4BD0DFFF" w14:textId="2223F7E0"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Rosa </w:t>
            </w:r>
            <w:proofErr w:type="spellStart"/>
            <w:r w:rsidRPr="002C2EA9">
              <w:rPr>
                <w:i/>
                <w:iCs/>
                <w:color w:val="000000"/>
                <w:sz w:val="18"/>
                <w:szCs w:val="18"/>
                <w:lang w:val="en-US" w:eastAsia="en-GB"/>
              </w:rPr>
              <w:t>nutkana</w:t>
            </w:r>
            <w:proofErr w:type="spellEnd"/>
          </w:p>
        </w:tc>
        <w:tc>
          <w:tcPr>
            <w:tcW w:w="2941" w:type="dxa"/>
            <w:shd w:val="clear" w:color="auto" w:fill="auto"/>
          </w:tcPr>
          <w:p w14:paraId="272E0F22" w14:textId="7AC5CE9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Nootka rose</w:t>
            </w:r>
          </w:p>
        </w:tc>
        <w:tc>
          <w:tcPr>
            <w:tcW w:w="886" w:type="dxa"/>
            <w:shd w:val="clear" w:color="auto" w:fill="auto"/>
          </w:tcPr>
          <w:p w14:paraId="2D07487F" w14:textId="1192F21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B74EC02" w14:textId="4D5D11A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8EC13A" w14:textId="77777777" w:rsidR="002C2EA9" w:rsidRPr="002C2EA9" w:rsidRDefault="002C2EA9" w:rsidP="00C04EA9">
            <w:pPr>
              <w:spacing w:line="240" w:lineRule="auto"/>
              <w:jc w:val="center"/>
              <w:rPr>
                <w:sz w:val="18"/>
                <w:szCs w:val="18"/>
                <w:lang w:val="en-US" w:eastAsia="en-GB"/>
              </w:rPr>
            </w:pPr>
          </w:p>
        </w:tc>
      </w:tr>
      <w:tr w:rsidR="002C2EA9" w:rsidRPr="002C2EA9" w14:paraId="58A63BC3" w14:textId="5D8D6685" w:rsidTr="002C2EA9">
        <w:trPr>
          <w:trHeight w:hRule="exact" w:val="227"/>
        </w:trPr>
        <w:tc>
          <w:tcPr>
            <w:tcW w:w="3119" w:type="dxa"/>
            <w:shd w:val="clear" w:color="auto" w:fill="auto"/>
            <w:hideMark/>
          </w:tcPr>
          <w:p w14:paraId="0660850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bus </w:t>
            </w:r>
            <w:proofErr w:type="spellStart"/>
            <w:r w:rsidRPr="002C2EA9">
              <w:rPr>
                <w:i/>
                <w:iCs/>
                <w:color w:val="000000"/>
                <w:sz w:val="18"/>
                <w:szCs w:val="18"/>
                <w:lang w:val="en-US" w:eastAsia="en-GB"/>
              </w:rPr>
              <w:t>armeniacus</w:t>
            </w:r>
            <w:proofErr w:type="spellEnd"/>
            <w:r w:rsidRPr="002C2EA9">
              <w:rPr>
                <w:i/>
                <w:iCs/>
                <w:color w:val="000000"/>
                <w:sz w:val="18"/>
                <w:szCs w:val="18"/>
                <w:lang w:val="en-US" w:eastAsia="en-GB"/>
              </w:rPr>
              <w:t> </w:t>
            </w:r>
            <w:r w:rsidRPr="002C2EA9">
              <w:rPr>
                <w:color w:val="000000"/>
                <w:sz w:val="18"/>
                <w:szCs w:val="18"/>
                <w:lang w:val="en-US" w:eastAsia="en-GB"/>
              </w:rPr>
              <w:t> </w:t>
            </w:r>
          </w:p>
        </w:tc>
        <w:tc>
          <w:tcPr>
            <w:tcW w:w="2941" w:type="dxa"/>
            <w:shd w:val="clear" w:color="auto" w:fill="auto"/>
            <w:hideMark/>
          </w:tcPr>
          <w:p w14:paraId="3FDAF6BA"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Himalayan blackberry </w:t>
            </w:r>
          </w:p>
        </w:tc>
        <w:tc>
          <w:tcPr>
            <w:tcW w:w="886" w:type="dxa"/>
            <w:shd w:val="clear" w:color="auto" w:fill="auto"/>
            <w:hideMark/>
          </w:tcPr>
          <w:p w14:paraId="4E3815B9" w14:textId="6611DFF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2F6BB6E8" w14:textId="5E5285C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4A2E4FF" w14:textId="50E3350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12C4781" w14:textId="4837B499" w:rsidTr="002C2EA9">
        <w:trPr>
          <w:trHeight w:hRule="exact" w:val="227"/>
        </w:trPr>
        <w:tc>
          <w:tcPr>
            <w:tcW w:w="3119" w:type="dxa"/>
            <w:shd w:val="clear" w:color="auto" w:fill="auto"/>
            <w:hideMark/>
          </w:tcPr>
          <w:p w14:paraId="7C4F94B5"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conglomeratus</w:t>
            </w:r>
            <w:proofErr w:type="spellEnd"/>
            <w:r w:rsidRPr="002C2EA9">
              <w:rPr>
                <w:color w:val="000000"/>
                <w:sz w:val="18"/>
                <w:szCs w:val="18"/>
                <w:lang w:val="en-US" w:eastAsia="en-GB"/>
              </w:rPr>
              <w:t> </w:t>
            </w:r>
          </w:p>
        </w:tc>
        <w:tc>
          <w:tcPr>
            <w:tcW w:w="2941" w:type="dxa"/>
            <w:shd w:val="clear" w:color="auto" w:fill="auto"/>
            <w:hideMark/>
          </w:tcPr>
          <w:p w14:paraId="1408E10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lustered dock </w:t>
            </w:r>
          </w:p>
        </w:tc>
        <w:tc>
          <w:tcPr>
            <w:tcW w:w="886" w:type="dxa"/>
            <w:shd w:val="clear" w:color="auto" w:fill="auto"/>
            <w:hideMark/>
          </w:tcPr>
          <w:p w14:paraId="33ADE4B8" w14:textId="56CA96F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49CE726" w14:textId="11930CD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1820A2" w14:textId="37766D5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4081539" w14:textId="64A8B287" w:rsidTr="002C2EA9">
        <w:trPr>
          <w:trHeight w:hRule="exact" w:val="227"/>
        </w:trPr>
        <w:tc>
          <w:tcPr>
            <w:tcW w:w="3119" w:type="dxa"/>
            <w:shd w:val="clear" w:color="auto" w:fill="auto"/>
            <w:hideMark/>
          </w:tcPr>
          <w:p w14:paraId="0ABFDF7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crispus</w:t>
            </w:r>
            <w:r w:rsidRPr="002C2EA9">
              <w:rPr>
                <w:color w:val="000000"/>
                <w:sz w:val="18"/>
                <w:szCs w:val="18"/>
                <w:lang w:val="en-US" w:eastAsia="en-GB"/>
              </w:rPr>
              <w:t> </w:t>
            </w:r>
          </w:p>
        </w:tc>
        <w:tc>
          <w:tcPr>
            <w:tcW w:w="2941" w:type="dxa"/>
            <w:shd w:val="clear" w:color="auto" w:fill="auto"/>
            <w:hideMark/>
          </w:tcPr>
          <w:p w14:paraId="7DED2D5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urly dock </w:t>
            </w:r>
          </w:p>
        </w:tc>
        <w:tc>
          <w:tcPr>
            <w:tcW w:w="886" w:type="dxa"/>
            <w:shd w:val="clear" w:color="auto" w:fill="auto"/>
            <w:hideMark/>
          </w:tcPr>
          <w:p w14:paraId="0EF0B979" w14:textId="350D97E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AE2676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36D5D06B" w14:textId="554E737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EF0A175" w14:textId="43A95783" w:rsidTr="002C2EA9">
        <w:trPr>
          <w:trHeight w:hRule="exact" w:val="227"/>
        </w:trPr>
        <w:tc>
          <w:tcPr>
            <w:tcW w:w="3119" w:type="dxa"/>
            <w:shd w:val="clear" w:color="auto" w:fill="auto"/>
            <w:hideMark/>
          </w:tcPr>
          <w:p w14:paraId="0523036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occidentalis</w:t>
            </w:r>
            <w:r w:rsidRPr="002C2EA9">
              <w:rPr>
                <w:color w:val="000000"/>
                <w:sz w:val="18"/>
                <w:szCs w:val="18"/>
                <w:lang w:val="en-US" w:eastAsia="en-GB"/>
              </w:rPr>
              <w:t> </w:t>
            </w:r>
          </w:p>
        </w:tc>
        <w:tc>
          <w:tcPr>
            <w:tcW w:w="2941" w:type="dxa"/>
            <w:shd w:val="clear" w:color="auto" w:fill="auto"/>
            <w:hideMark/>
          </w:tcPr>
          <w:p w14:paraId="2B45414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estern dock </w:t>
            </w:r>
          </w:p>
        </w:tc>
        <w:tc>
          <w:tcPr>
            <w:tcW w:w="886" w:type="dxa"/>
            <w:shd w:val="clear" w:color="auto" w:fill="auto"/>
            <w:hideMark/>
          </w:tcPr>
          <w:p w14:paraId="1AE644F8" w14:textId="658A736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C2DB3E6" w14:textId="24F22DE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8F10BC" w14:textId="3DB128B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5BF3F1F" w14:textId="5581D576" w:rsidTr="002C2EA9">
        <w:trPr>
          <w:trHeight w:hRule="exact" w:val="227"/>
        </w:trPr>
        <w:tc>
          <w:tcPr>
            <w:tcW w:w="3119" w:type="dxa"/>
            <w:shd w:val="clear" w:color="auto" w:fill="auto"/>
            <w:hideMark/>
          </w:tcPr>
          <w:p w14:paraId="406EC44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salicifolius</w:t>
            </w:r>
            <w:proofErr w:type="spellEnd"/>
            <w:r w:rsidRPr="002C2EA9">
              <w:rPr>
                <w:color w:val="000000"/>
                <w:sz w:val="18"/>
                <w:szCs w:val="18"/>
                <w:lang w:val="en-US" w:eastAsia="en-GB"/>
              </w:rPr>
              <w:t> </w:t>
            </w:r>
          </w:p>
        </w:tc>
        <w:tc>
          <w:tcPr>
            <w:tcW w:w="2941" w:type="dxa"/>
            <w:shd w:val="clear" w:color="auto" w:fill="auto"/>
            <w:hideMark/>
          </w:tcPr>
          <w:p w14:paraId="746D535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illow-leaved dock </w:t>
            </w:r>
          </w:p>
        </w:tc>
        <w:tc>
          <w:tcPr>
            <w:tcW w:w="886" w:type="dxa"/>
            <w:shd w:val="clear" w:color="auto" w:fill="auto"/>
            <w:hideMark/>
          </w:tcPr>
          <w:p w14:paraId="21228E71" w14:textId="0B793BF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E4C0A7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0E6EF8C" w14:textId="50732DE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55A6816" w14:textId="77777777" w:rsidTr="002C2EA9">
        <w:trPr>
          <w:trHeight w:hRule="exact" w:val="227"/>
        </w:trPr>
        <w:tc>
          <w:tcPr>
            <w:tcW w:w="3119" w:type="dxa"/>
            <w:shd w:val="clear" w:color="auto" w:fill="auto"/>
          </w:tcPr>
          <w:p w14:paraId="793A1A93" w14:textId="7057C65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xml:space="preserve"> cuneata</w:t>
            </w:r>
          </w:p>
        </w:tc>
        <w:tc>
          <w:tcPr>
            <w:tcW w:w="2941" w:type="dxa"/>
            <w:shd w:val="clear" w:color="auto" w:fill="auto"/>
          </w:tcPr>
          <w:p w14:paraId="451A7AF4" w14:textId="0D46229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rum-leaved arrowhead</w:t>
            </w:r>
          </w:p>
        </w:tc>
        <w:tc>
          <w:tcPr>
            <w:tcW w:w="886" w:type="dxa"/>
            <w:shd w:val="clear" w:color="auto" w:fill="auto"/>
          </w:tcPr>
          <w:p w14:paraId="23EBBEBB" w14:textId="56AA455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600C87A" w14:textId="5D31DFF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717C12C" w14:textId="77777777" w:rsidR="002C2EA9" w:rsidRPr="002C2EA9" w:rsidRDefault="002C2EA9" w:rsidP="00C04EA9">
            <w:pPr>
              <w:spacing w:line="240" w:lineRule="auto"/>
              <w:jc w:val="center"/>
              <w:rPr>
                <w:sz w:val="18"/>
                <w:szCs w:val="18"/>
                <w:lang w:val="en-US" w:eastAsia="en-GB"/>
              </w:rPr>
            </w:pPr>
          </w:p>
        </w:tc>
      </w:tr>
      <w:tr w:rsidR="002C2EA9" w:rsidRPr="002C2EA9" w14:paraId="44D9CE62" w14:textId="6680CC56" w:rsidTr="002C2EA9">
        <w:trPr>
          <w:trHeight w:hRule="exact" w:val="227"/>
        </w:trPr>
        <w:tc>
          <w:tcPr>
            <w:tcW w:w="3119" w:type="dxa"/>
            <w:shd w:val="clear" w:color="auto" w:fill="auto"/>
            <w:hideMark/>
          </w:tcPr>
          <w:p w14:paraId="54E55955"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latifolia</w:t>
            </w:r>
            <w:r w:rsidRPr="002C2EA9">
              <w:rPr>
                <w:color w:val="000000"/>
                <w:sz w:val="18"/>
                <w:szCs w:val="18"/>
                <w:lang w:val="en-US" w:eastAsia="en-GB"/>
              </w:rPr>
              <w:t> </w:t>
            </w:r>
          </w:p>
        </w:tc>
        <w:tc>
          <w:tcPr>
            <w:tcW w:w="2941" w:type="dxa"/>
            <w:shd w:val="clear" w:color="auto" w:fill="auto"/>
            <w:hideMark/>
          </w:tcPr>
          <w:p w14:paraId="7DA1003F"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wapato</w:t>
            </w:r>
            <w:proofErr w:type="spellEnd"/>
            <w:r w:rsidRPr="002C2EA9">
              <w:rPr>
                <w:color w:val="000000"/>
                <w:sz w:val="18"/>
                <w:szCs w:val="18"/>
                <w:lang w:val="en-US" w:eastAsia="en-GB"/>
              </w:rPr>
              <w:t> </w:t>
            </w:r>
          </w:p>
        </w:tc>
        <w:tc>
          <w:tcPr>
            <w:tcW w:w="886" w:type="dxa"/>
            <w:shd w:val="clear" w:color="auto" w:fill="auto"/>
            <w:hideMark/>
          </w:tcPr>
          <w:p w14:paraId="24936015" w14:textId="44FF140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C5DF2B3" w14:textId="506526E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2BF075" w14:textId="6DB4A65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08AFA04" w14:textId="77777777" w:rsidTr="002C2EA9">
        <w:trPr>
          <w:trHeight w:hRule="exact" w:val="227"/>
        </w:trPr>
        <w:tc>
          <w:tcPr>
            <w:tcW w:w="3119" w:type="dxa"/>
            <w:shd w:val="clear" w:color="auto" w:fill="auto"/>
          </w:tcPr>
          <w:p w14:paraId="01F79B86" w14:textId="7B9B54F5"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xml:space="preserve"> maxima</w:t>
            </w:r>
          </w:p>
        </w:tc>
        <w:tc>
          <w:tcPr>
            <w:tcW w:w="2941" w:type="dxa"/>
            <w:shd w:val="clear" w:color="auto" w:fill="auto"/>
          </w:tcPr>
          <w:p w14:paraId="131620C0" w14:textId="1BD302E3"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ast pearlwort</w:t>
            </w:r>
          </w:p>
        </w:tc>
        <w:tc>
          <w:tcPr>
            <w:tcW w:w="886" w:type="dxa"/>
            <w:shd w:val="clear" w:color="auto" w:fill="auto"/>
          </w:tcPr>
          <w:p w14:paraId="52F31AA7" w14:textId="08858BC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3524C49" w14:textId="0650C9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74581A3" w14:textId="77777777" w:rsidR="002C2EA9" w:rsidRPr="002C2EA9" w:rsidRDefault="002C2EA9" w:rsidP="00C04EA9">
            <w:pPr>
              <w:spacing w:line="240" w:lineRule="auto"/>
              <w:jc w:val="center"/>
              <w:rPr>
                <w:sz w:val="18"/>
                <w:szCs w:val="18"/>
                <w:lang w:val="en-US" w:eastAsia="en-GB"/>
              </w:rPr>
            </w:pPr>
          </w:p>
        </w:tc>
      </w:tr>
      <w:tr w:rsidR="002C2EA9" w:rsidRPr="002C2EA9" w14:paraId="02E01769" w14:textId="0EB4A3F4" w:rsidTr="002C2EA9">
        <w:trPr>
          <w:trHeight w:hRule="exact" w:val="227"/>
        </w:trPr>
        <w:tc>
          <w:tcPr>
            <w:tcW w:w="3119" w:type="dxa"/>
            <w:shd w:val="clear" w:color="auto" w:fill="auto"/>
            <w:hideMark/>
          </w:tcPr>
          <w:p w14:paraId="72CF6DC0"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procumbens</w:t>
            </w:r>
            <w:r w:rsidRPr="002C2EA9">
              <w:rPr>
                <w:color w:val="000000"/>
                <w:sz w:val="18"/>
                <w:szCs w:val="18"/>
                <w:lang w:val="en-US" w:eastAsia="en-GB"/>
              </w:rPr>
              <w:t> </w:t>
            </w:r>
          </w:p>
        </w:tc>
        <w:tc>
          <w:tcPr>
            <w:tcW w:w="2941" w:type="dxa"/>
            <w:shd w:val="clear" w:color="auto" w:fill="auto"/>
            <w:hideMark/>
          </w:tcPr>
          <w:p w14:paraId="1AB24B0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ird-eye pearlwort </w:t>
            </w:r>
          </w:p>
        </w:tc>
        <w:tc>
          <w:tcPr>
            <w:tcW w:w="886" w:type="dxa"/>
            <w:shd w:val="clear" w:color="auto" w:fill="auto"/>
            <w:hideMark/>
          </w:tcPr>
          <w:p w14:paraId="44F4EACA" w14:textId="08B0367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9256FFE"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3028D66" w14:textId="465E7D5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171A031" w14:textId="53F76004" w:rsidTr="002C2EA9">
        <w:trPr>
          <w:trHeight w:hRule="exact" w:val="227"/>
        </w:trPr>
        <w:tc>
          <w:tcPr>
            <w:tcW w:w="3119" w:type="dxa"/>
            <w:shd w:val="clear" w:color="auto" w:fill="auto"/>
            <w:hideMark/>
          </w:tcPr>
          <w:p w14:paraId="69EECA5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alicornia </w:t>
            </w:r>
            <w:proofErr w:type="spellStart"/>
            <w:r w:rsidRPr="002C2EA9">
              <w:rPr>
                <w:i/>
                <w:iCs/>
                <w:color w:val="000000"/>
                <w:sz w:val="18"/>
                <w:szCs w:val="18"/>
                <w:lang w:val="en-US" w:eastAsia="en-GB"/>
              </w:rPr>
              <w:t>pacifica</w:t>
            </w:r>
            <w:proofErr w:type="spellEnd"/>
            <w:r w:rsidRPr="002C2EA9">
              <w:rPr>
                <w:color w:val="000000"/>
                <w:sz w:val="18"/>
                <w:szCs w:val="18"/>
                <w:lang w:val="en-US" w:eastAsia="en-GB"/>
              </w:rPr>
              <w:t> </w:t>
            </w:r>
          </w:p>
        </w:tc>
        <w:tc>
          <w:tcPr>
            <w:tcW w:w="2941" w:type="dxa"/>
            <w:shd w:val="clear" w:color="auto" w:fill="auto"/>
            <w:hideMark/>
          </w:tcPr>
          <w:p w14:paraId="08D487F5"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ickleweed </w:t>
            </w:r>
          </w:p>
        </w:tc>
        <w:tc>
          <w:tcPr>
            <w:tcW w:w="886" w:type="dxa"/>
            <w:shd w:val="clear" w:color="auto" w:fill="auto"/>
            <w:hideMark/>
          </w:tcPr>
          <w:p w14:paraId="5C707627" w14:textId="6B258E7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340929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42B4AC0" w14:textId="31FB911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81EDD4C" w14:textId="77777777" w:rsidTr="002C2EA9">
        <w:trPr>
          <w:trHeight w:hRule="exact" w:val="227"/>
        </w:trPr>
        <w:tc>
          <w:tcPr>
            <w:tcW w:w="3119" w:type="dxa"/>
            <w:shd w:val="clear" w:color="auto" w:fill="auto"/>
          </w:tcPr>
          <w:p w14:paraId="00072232" w14:textId="66ACF2DA"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Salix lucida</w:t>
            </w:r>
          </w:p>
        </w:tc>
        <w:tc>
          <w:tcPr>
            <w:tcW w:w="2941" w:type="dxa"/>
            <w:shd w:val="clear" w:color="auto" w:fill="auto"/>
          </w:tcPr>
          <w:p w14:paraId="2CB7930F" w14:textId="2371E4F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hining willow</w:t>
            </w:r>
          </w:p>
        </w:tc>
        <w:tc>
          <w:tcPr>
            <w:tcW w:w="886" w:type="dxa"/>
            <w:shd w:val="clear" w:color="auto" w:fill="auto"/>
          </w:tcPr>
          <w:p w14:paraId="19917773" w14:textId="636A021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CA04573" w14:textId="74E014A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954257" w14:textId="77777777" w:rsidR="002C2EA9" w:rsidRPr="002C2EA9" w:rsidRDefault="002C2EA9" w:rsidP="00C04EA9">
            <w:pPr>
              <w:spacing w:line="240" w:lineRule="auto"/>
              <w:jc w:val="center"/>
              <w:rPr>
                <w:sz w:val="18"/>
                <w:szCs w:val="18"/>
                <w:lang w:val="en-US" w:eastAsia="en-GB"/>
              </w:rPr>
            </w:pPr>
          </w:p>
        </w:tc>
      </w:tr>
      <w:tr w:rsidR="002C2EA9" w:rsidRPr="002C2EA9" w14:paraId="7C910485" w14:textId="77777777" w:rsidTr="002C2EA9">
        <w:trPr>
          <w:trHeight w:hRule="exact" w:val="227"/>
        </w:trPr>
        <w:tc>
          <w:tcPr>
            <w:tcW w:w="3119" w:type="dxa"/>
            <w:shd w:val="clear" w:color="auto" w:fill="auto"/>
          </w:tcPr>
          <w:p w14:paraId="52C89A91" w14:textId="051BA3B9"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Salix </w:t>
            </w:r>
            <w:proofErr w:type="spellStart"/>
            <w:r w:rsidRPr="002C2EA9">
              <w:rPr>
                <w:i/>
                <w:iCs/>
                <w:color w:val="000000"/>
                <w:sz w:val="18"/>
                <w:szCs w:val="18"/>
                <w:lang w:val="en-US" w:eastAsia="en-GB"/>
              </w:rPr>
              <w:t>sitchensis</w:t>
            </w:r>
            <w:proofErr w:type="spellEnd"/>
          </w:p>
        </w:tc>
        <w:tc>
          <w:tcPr>
            <w:tcW w:w="2941" w:type="dxa"/>
            <w:shd w:val="clear" w:color="auto" w:fill="auto"/>
          </w:tcPr>
          <w:p w14:paraId="74DE8F81" w14:textId="58D3425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itka willow</w:t>
            </w:r>
          </w:p>
        </w:tc>
        <w:tc>
          <w:tcPr>
            <w:tcW w:w="886" w:type="dxa"/>
            <w:shd w:val="clear" w:color="auto" w:fill="auto"/>
          </w:tcPr>
          <w:p w14:paraId="1934381C" w14:textId="3BA5124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359418C" w14:textId="46BAB4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345441" w14:textId="77777777" w:rsidR="002C2EA9" w:rsidRPr="002C2EA9" w:rsidRDefault="002C2EA9" w:rsidP="00C04EA9">
            <w:pPr>
              <w:spacing w:line="240" w:lineRule="auto"/>
              <w:jc w:val="center"/>
              <w:rPr>
                <w:sz w:val="18"/>
                <w:szCs w:val="18"/>
                <w:lang w:val="en-US" w:eastAsia="en-GB"/>
              </w:rPr>
            </w:pPr>
          </w:p>
        </w:tc>
      </w:tr>
      <w:tr w:rsidR="002C2EA9" w:rsidRPr="002C2EA9" w14:paraId="27F16609" w14:textId="1BDF84AA" w:rsidTr="002C2EA9">
        <w:trPr>
          <w:trHeight w:hRule="exact" w:val="227"/>
        </w:trPr>
        <w:tc>
          <w:tcPr>
            <w:tcW w:w="3119" w:type="dxa"/>
            <w:shd w:val="clear" w:color="auto" w:fill="auto"/>
            <w:hideMark/>
          </w:tcPr>
          <w:p w14:paraId="5F1B5276"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 xml:space="preserve">Salix </w:t>
            </w:r>
            <w:r w:rsidRPr="002C2EA9">
              <w:rPr>
                <w:color w:val="000000"/>
                <w:sz w:val="18"/>
                <w:szCs w:val="18"/>
                <w:lang w:val="en-US" w:eastAsia="en-GB"/>
              </w:rPr>
              <w:t>sp. </w:t>
            </w:r>
          </w:p>
        </w:tc>
        <w:tc>
          <w:tcPr>
            <w:tcW w:w="2941" w:type="dxa"/>
            <w:shd w:val="clear" w:color="auto" w:fill="auto"/>
            <w:hideMark/>
          </w:tcPr>
          <w:p w14:paraId="363770D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illow </w:t>
            </w:r>
          </w:p>
        </w:tc>
        <w:tc>
          <w:tcPr>
            <w:tcW w:w="886" w:type="dxa"/>
            <w:shd w:val="clear" w:color="auto" w:fill="auto"/>
            <w:hideMark/>
          </w:tcPr>
          <w:p w14:paraId="07F04771" w14:textId="0BB8E25C" w:rsidR="002C2EA9" w:rsidRPr="002C2EA9" w:rsidRDefault="002C2EA9" w:rsidP="00C04EA9">
            <w:pPr>
              <w:spacing w:line="240" w:lineRule="auto"/>
              <w:jc w:val="center"/>
              <w:rPr>
                <w:sz w:val="18"/>
                <w:szCs w:val="18"/>
                <w:lang w:val="en-US" w:eastAsia="en-GB"/>
              </w:rPr>
            </w:pPr>
            <w:r w:rsidRPr="002C2EA9">
              <w:rPr>
                <w:sz w:val="18"/>
                <w:szCs w:val="18"/>
                <w:lang w:val="en-US" w:eastAsia="en-GB"/>
              </w:rPr>
              <w:t>N</w:t>
            </w:r>
          </w:p>
        </w:tc>
        <w:tc>
          <w:tcPr>
            <w:tcW w:w="886" w:type="dxa"/>
          </w:tcPr>
          <w:p w14:paraId="2D852471" w14:textId="4F3167E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F12A39" w14:textId="1AF98CA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50EC9E2" w14:textId="06EDBCF4" w:rsidTr="002C2EA9">
        <w:trPr>
          <w:trHeight w:hRule="exact" w:val="227"/>
        </w:trPr>
        <w:tc>
          <w:tcPr>
            <w:tcW w:w="3119" w:type="dxa"/>
            <w:shd w:val="clear" w:color="auto" w:fill="auto"/>
            <w:hideMark/>
          </w:tcPr>
          <w:p w14:paraId="72E432A5"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hedonor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rundinacea</w:t>
            </w:r>
            <w:proofErr w:type="spellEnd"/>
            <w:r w:rsidRPr="002C2EA9">
              <w:rPr>
                <w:color w:val="000000"/>
                <w:sz w:val="18"/>
                <w:szCs w:val="18"/>
                <w:lang w:val="en-US" w:eastAsia="en-GB"/>
              </w:rPr>
              <w:t> </w:t>
            </w:r>
          </w:p>
        </w:tc>
        <w:tc>
          <w:tcPr>
            <w:tcW w:w="2941" w:type="dxa"/>
            <w:shd w:val="clear" w:color="auto" w:fill="auto"/>
            <w:hideMark/>
          </w:tcPr>
          <w:p w14:paraId="3777D9C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all fescue </w:t>
            </w:r>
          </w:p>
        </w:tc>
        <w:tc>
          <w:tcPr>
            <w:tcW w:w="886" w:type="dxa"/>
            <w:shd w:val="clear" w:color="auto" w:fill="auto"/>
            <w:hideMark/>
          </w:tcPr>
          <w:p w14:paraId="0BEB830A" w14:textId="3C7F104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4583950" w14:textId="07C9B0A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97693DC" w14:textId="7294A03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2560D73" w14:textId="05135A1C" w:rsidTr="002C2EA9">
        <w:trPr>
          <w:trHeight w:hRule="exact" w:val="227"/>
        </w:trPr>
        <w:tc>
          <w:tcPr>
            <w:tcW w:w="3119" w:type="dxa"/>
            <w:shd w:val="clear" w:color="auto" w:fill="auto"/>
            <w:hideMark/>
          </w:tcPr>
          <w:p w14:paraId="0363C63C"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ungens</w:t>
            </w:r>
            <w:proofErr w:type="spellEnd"/>
            <w:r w:rsidRPr="002C2EA9">
              <w:rPr>
                <w:color w:val="000000"/>
                <w:sz w:val="18"/>
                <w:szCs w:val="18"/>
                <w:lang w:val="en-US" w:eastAsia="en-GB"/>
              </w:rPr>
              <w:t> </w:t>
            </w:r>
          </w:p>
        </w:tc>
        <w:tc>
          <w:tcPr>
            <w:tcW w:w="2941" w:type="dxa"/>
            <w:shd w:val="clear" w:color="auto" w:fill="auto"/>
            <w:hideMark/>
          </w:tcPr>
          <w:p w14:paraId="25B8AB3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hree-squared bulrush </w:t>
            </w:r>
          </w:p>
        </w:tc>
        <w:tc>
          <w:tcPr>
            <w:tcW w:w="886" w:type="dxa"/>
            <w:shd w:val="clear" w:color="auto" w:fill="auto"/>
            <w:hideMark/>
          </w:tcPr>
          <w:p w14:paraId="388C1D8A" w14:textId="71A188D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0DF1B1" w14:textId="067BE6B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7488F6" w14:textId="4AD3C38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3CB38AE" w14:textId="5BB72653" w:rsidTr="002C2EA9">
        <w:trPr>
          <w:trHeight w:hRule="exact" w:val="227"/>
        </w:trPr>
        <w:tc>
          <w:tcPr>
            <w:tcW w:w="3119" w:type="dxa"/>
            <w:shd w:val="clear" w:color="auto" w:fill="auto"/>
            <w:hideMark/>
          </w:tcPr>
          <w:p w14:paraId="6A4ED834"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abernaemontani</w:t>
            </w:r>
            <w:proofErr w:type="spellEnd"/>
            <w:r w:rsidRPr="002C2EA9">
              <w:rPr>
                <w:color w:val="000000"/>
                <w:sz w:val="18"/>
                <w:szCs w:val="18"/>
                <w:lang w:val="en-US" w:eastAsia="en-GB"/>
              </w:rPr>
              <w:t> </w:t>
            </w:r>
          </w:p>
        </w:tc>
        <w:tc>
          <w:tcPr>
            <w:tcW w:w="2941" w:type="dxa"/>
            <w:shd w:val="clear" w:color="auto" w:fill="auto"/>
            <w:hideMark/>
          </w:tcPr>
          <w:p w14:paraId="6DC94497"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softstem</w:t>
            </w:r>
            <w:proofErr w:type="spellEnd"/>
            <w:r w:rsidRPr="002C2EA9">
              <w:rPr>
                <w:color w:val="000000"/>
                <w:sz w:val="18"/>
                <w:szCs w:val="18"/>
                <w:lang w:val="en-US" w:eastAsia="en-GB"/>
              </w:rPr>
              <w:t> bulrush </w:t>
            </w:r>
          </w:p>
        </w:tc>
        <w:tc>
          <w:tcPr>
            <w:tcW w:w="886" w:type="dxa"/>
            <w:shd w:val="clear" w:color="auto" w:fill="auto"/>
            <w:hideMark/>
          </w:tcPr>
          <w:p w14:paraId="5D593ECD" w14:textId="5D0C117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5C0EA52" w14:textId="3B91726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4619A4" w14:textId="390233C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156C76B" w14:textId="48527A1A" w:rsidTr="002C2EA9">
        <w:trPr>
          <w:trHeight w:hRule="exact" w:val="227"/>
        </w:trPr>
        <w:tc>
          <w:tcPr>
            <w:tcW w:w="3119" w:type="dxa"/>
            <w:shd w:val="clear" w:color="auto" w:fill="auto"/>
            <w:hideMark/>
          </w:tcPr>
          <w:p w14:paraId="664A4ED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trocinctus</w:t>
            </w:r>
            <w:proofErr w:type="spellEnd"/>
            <w:r w:rsidRPr="002C2EA9">
              <w:rPr>
                <w:color w:val="000000"/>
                <w:sz w:val="18"/>
                <w:szCs w:val="18"/>
                <w:lang w:val="en-US" w:eastAsia="en-GB"/>
              </w:rPr>
              <w:t> </w:t>
            </w:r>
          </w:p>
        </w:tc>
        <w:tc>
          <w:tcPr>
            <w:tcW w:w="2941" w:type="dxa"/>
            <w:shd w:val="clear" w:color="auto" w:fill="auto"/>
            <w:hideMark/>
          </w:tcPr>
          <w:p w14:paraId="4BC0647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ool grass </w:t>
            </w:r>
          </w:p>
        </w:tc>
        <w:tc>
          <w:tcPr>
            <w:tcW w:w="886" w:type="dxa"/>
            <w:shd w:val="clear" w:color="auto" w:fill="auto"/>
            <w:hideMark/>
          </w:tcPr>
          <w:p w14:paraId="2EDA8CC2" w14:textId="3306452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5CC4200" w14:textId="67793F9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2302E7" w14:textId="2488D8D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DDC5766" w14:textId="1D330806" w:rsidTr="002C2EA9">
        <w:trPr>
          <w:trHeight w:hRule="exact" w:val="227"/>
        </w:trPr>
        <w:tc>
          <w:tcPr>
            <w:tcW w:w="3119" w:type="dxa"/>
            <w:shd w:val="clear" w:color="auto" w:fill="auto"/>
            <w:hideMark/>
          </w:tcPr>
          <w:p w14:paraId="492D1EA6"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icrocarpus</w:t>
            </w:r>
            <w:proofErr w:type="spellEnd"/>
            <w:r w:rsidRPr="002C2EA9">
              <w:rPr>
                <w:color w:val="000000"/>
                <w:sz w:val="18"/>
                <w:szCs w:val="18"/>
                <w:lang w:val="en-US" w:eastAsia="en-GB"/>
              </w:rPr>
              <w:t> </w:t>
            </w:r>
          </w:p>
        </w:tc>
        <w:tc>
          <w:tcPr>
            <w:tcW w:w="2941" w:type="dxa"/>
            <w:shd w:val="clear" w:color="auto" w:fill="auto"/>
            <w:hideMark/>
          </w:tcPr>
          <w:p w14:paraId="62FDAAC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flowered bulrush </w:t>
            </w:r>
          </w:p>
        </w:tc>
        <w:tc>
          <w:tcPr>
            <w:tcW w:w="886" w:type="dxa"/>
            <w:shd w:val="clear" w:color="auto" w:fill="auto"/>
            <w:hideMark/>
          </w:tcPr>
          <w:p w14:paraId="388DAAC0" w14:textId="129834A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9879191" w14:textId="74598B5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9C7992F" w14:textId="30F3ACDD"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3545D88" w14:textId="77777777" w:rsidTr="002C2EA9">
        <w:trPr>
          <w:trHeight w:hRule="exact" w:val="227"/>
        </w:trPr>
        <w:tc>
          <w:tcPr>
            <w:tcW w:w="3119" w:type="dxa"/>
            <w:shd w:val="clear" w:color="auto" w:fill="auto"/>
          </w:tcPr>
          <w:p w14:paraId="7A831453" w14:textId="40DE86AB"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cutell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teriflora</w:t>
            </w:r>
            <w:proofErr w:type="spellEnd"/>
          </w:p>
        </w:tc>
        <w:tc>
          <w:tcPr>
            <w:tcW w:w="2941" w:type="dxa"/>
            <w:shd w:val="clear" w:color="auto" w:fill="auto"/>
          </w:tcPr>
          <w:p w14:paraId="11AFB029" w14:textId="3A5E09FE"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lue skullcap</w:t>
            </w:r>
          </w:p>
        </w:tc>
        <w:tc>
          <w:tcPr>
            <w:tcW w:w="886" w:type="dxa"/>
            <w:shd w:val="clear" w:color="auto" w:fill="auto"/>
          </w:tcPr>
          <w:p w14:paraId="1C05E00D" w14:textId="44B2155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8710D51" w14:textId="7EE969B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418B7EB" w14:textId="77777777" w:rsidR="002C2EA9" w:rsidRPr="002C2EA9" w:rsidRDefault="002C2EA9" w:rsidP="00C04EA9">
            <w:pPr>
              <w:spacing w:line="240" w:lineRule="auto"/>
              <w:jc w:val="center"/>
              <w:rPr>
                <w:sz w:val="18"/>
                <w:szCs w:val="18"/>
                <w:lang w:val="en-US" w:eastAsia="en-GB"/>
              </w:rPr>
            </w:pPr>
          </w:p>
        </w:tc>
      </w:tr>
      <w:tr w:rsidR="002C2EA9" w:rsidRPr="002C2EA9" w14:paraId="5D7431A9" w14:textId="094C7319" w:rsidTr="002C2EA9">
        <w:trPr>
          <w:trHeight w:hRule="exact" w:val="227"/>
        </w:trPr>
        <w:tc>
          <w:tcPr>
            <w:tcW w:w="3119" w:type="dxa"/>
            <w:shd w:val="clear" w:color="auto" w:fill="auto"/>
            <w:hideMark/>
          </w:tcPr>
          <w:p w14:paraId="7911C11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idalce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endersonii</w:t>
            </w:r>
            <w:proofErr w:type="spellEnd"/>
            <w:r w:rsidRPr="002C2EA9">
              <w:rPr>
                <w:color w:val="000000"/>
                <w:sz w:val="18"/>
                <w:szCs w:val="18"/>
                <w:lang w:val="en-US" w:eastAsia="en-GB"/>
              </w:rPr>
              <w:t> </w:t>
            </w:r>
          </w:p>
        </w:tc>
        <w:tc>
          <w:tcPr>
            <w:tcW w:w="2941" w:type="dxa"/>
            <w:shd w:val="clear" w:color="auto" w:fill="auto"/>
            <w:hideMark/>
          </w:tcPr>
          <w:p w14:paraId="392A664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Henderson's checker-mallow </w:t>
            </w:r>
          </w:p>
        </w:tc>
        <w:tc>
          <w:tcPr>
            <w:tcW w:w="886" w:type="dxa"/>
            <w:shd w:val="clear" w:color="auto" w:fill="auto"/>
            <w:hideMark/>
          </w:tcPr>
          <w:p w14:paraId="2AA3800D" w14:textId="74299135"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DC96137"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4E84373" w14:textId="0F3B5E5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019F4E7" w14:textId="77777777" w:rsidTr="002C2EA9">
        <w:trPr>
          <w:trHeight w:hRule="exact" w:val="227"/>
        </w:trPr>
        <w:tc>
          <w:tcPr>
            <w:tcW w:w="3119" w:type="dxa"/>
            <w:shd w:val="clear" w:color="auto" w:fill="auto"/>
          </w:tcPr>
          <w:p w14:paraId="4CC16D32" w14:textId="67B3B8BD"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Sinapis alba</w:t>
            </w:r>
          </w:p>
        </w:tc>
        <w:tc>
          <w:tcPr>
            <w:tcW w:w="2941" w:type="dxa"/>
            <w:shd w:val="clear" w:color="auto" w:fill="auto"/>
          </w:tcPr>
          <w:p w14:paraId="3386E5EA" w14:textId="5B1CB30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hite mustard</w:t>
            </w:r>
          </w:p>
        </w:tc>
        <w:tc>
          <w:tcPr>
            <w:tcW w:w="886" w:type="dxa"/>
            <w:shd w:val="clear" w:color="auto" w:fill="auto"/>
          </w:tcPr>
          <w:p w14:paraId="592F182D" w14:textId="3B66D1A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EBF4BD6" w14:textId="7286874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CD5A9D" w14:textId="77777777" w:rsidR="002C2EA9" w:rsidRPr="002C2EA9" w:rsidRDefault="002C2EA9" w:rsidP="00C04EA9">
            <w:pPr>
              <w:spacing w:line="240" w:lineRule="auto"/>
              <w:jc w:val="center"/>
              <w:rPr>
                <w:sz w:val="18"/>
                <w:szCs w:val="18"/>
                <w:lang w:val="en-US" w:eastAsia="en-GB"/>
              </w:rPr>
            </w:pPr>
          </w:p>
        </w:tc>
      </w:tr>
      <w:tr w:rsidR="00A8128F" w:rsidRPr="002C2EA9" w14:paraId="50774DB1" w14:textId="77777777" w:rsidTr="006453B5">
        <w:trPr>
          <w:trHeight w:hRule="exact" w:val="227"/>
        </w:trPr>
        <w:tc>
          <w:tcPr>
            <w:tcW w:w="3119" w:type="dxa"/>
            <w:tcBorders>
              <w:bottom w:val="single" w:sz="4" w:space="0" w:color="auto"/>
            </w:tcBorders>
            <w:shd w:val="clear" w:color="auto" w:fill="auto"/>
          </w:tcPr>
          <w:p w14:paraId="216DB840" w14:textId="77777777" w:rsidR="00A8128F" w:rsidRPr="002C2EA9" w:rsidRDefault="00A8128F" w:rsidP="006453B5">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094220EE" w14:textId="77777777" w:rsidR="00A8128F" w:rsidRPr="002C2EA9" w:rsidRDefault="00A8128F" w:rsidP="006453B5">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8F60E59" w14:textId="77777777" w:rsidR="00A8128F" w:rsidRPr="002C2EA9" w:rsidRDefault="00A8128F" w:rsidP="006453B5">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2291358A" w14:textId="77777777" w:rsidR="00A8128F" w:rsidRPr="002C2EA9" w:rsidRDefault="00A8128F" w:rsidP="006453B5">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37BFB45E" w14:textId="77777777" w:rsidR="00A8128F" w:rsidRPr="002C2EA9" w:rsidRDefault="00A8128F" w:rsidP="006453B5">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4586BACA" w14:textId="6D70638C" w:rsidTr="00A8128F">
        <w:trPr>
          <w:trHeight w:hRule="exact" w:val="227"/>
        </w:trPr>
        <w:tc>
          <w:tcPr>
            <w:tcW w:w="3119" w:type="dxa"/>
            <w:shd w:val="clear" w:color="auto" w:fill="auto"/>
            <w:hideMark/>
          </w:tcPr>
          <w:p w14:paraId="4DA2106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ium suave</w:t>
            </w:r>
            <w:r w:rsidRPr="002C2EA9">
              <w:rPr>
                <w:color w:val="000000"/>
                <w:sz w:val="18"/>
                <w:szCs w:val="18"/>
                <w:lang w:val="en-US" w:eastAsia="en-GB"/>
              </w:rPr>
              <w:t> </w:t>
            </w:r>
          </w:p>
        </w:tc>
        <w:tc>
          <w:tcPr>
            <w:tcW w:w="2941" w:type="dxa"/>
            <w:shd w:val="clear" w:color="auto" w:fill="auto"/>
            <w:hideMark/>
          </w:tcPr>
          <w:p w14:paraId="5D5C7B3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parsnip </w:t>
            </w:r>
          </w:p>
        </w:tc>
        <w:tc>
          <w:tcPr>
            <w:tcW w:w="886" w:type="dxa"/>
            <w:shd w:val="clear" w:color="auto" w:fill="auto"/>
            <w:hideMark/>
          </w:tcPr>
          <w:p w14:paraId="3FEEC19F" w14:textId="79B49F9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CF06EC" w14:textId="38FEE05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A7EAB9" w14:textId="739E46E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C6F4F61" w14:textId="77777777" w:rsidTr="00A8128F">
        <w:trPr>
          <w:trHeight w:hRule="exact" w:val="227"/>
        </w:trPr>
        <w:tc>
          <w:tcPr>
            <w:tcW w:w="3119" w:type="dxa"/>
            <w:shd w:val="clear" w:color="auto" w:fill="auto"/>
          </w:tcPr>
          <w:p w14:paraId="0DCA9568" w14:textId="323ECA33"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Solanum </w:t>
            </w:r>
            <w:proofErr w:type="spellStart"/>
            <w:r w:rsidRPr="002C2EA9">
              <w:rPr>
                <w:i/>
                <w:iCs/>
                <w:color w:val="000000"/>
                <w:sz w:val="18"/>
                <w:szCs w:val="18"/>
                <w:lang w:val="en-US" w:eastAsia="en-GB"/>
              </w:rPr>
              <w:t>dulcamara</w:t>
            </w:r>
            <w:proofErr w:type="spellEnd"/>
          </w:p>
        </w:tc>
        <w:tc>
          <w:tcPr>
            <w:tcW w:w="2941" w:type="dxa"/>
            <w:shd w:val="clear" w:color="auto" w:fill="auto"/>
          </w:tcPr>
          <w:p w14:paraId="2FD268FC" w14:textId="3F55E5A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European bittersweet</w:t>
            </w:r>
          </w:p>
        </w:tc>
        <w:tc>
          <w:tcPr>
            <w:tcW w:w="886" w:type="dxa"/>
            <w:shd w:val="clear" w:color="auto" w:fill="auto"/>
          </w:tcPr>
          <w:p w14:paraId="361259D9" w14:textId="3E62211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90DAC8D" w14:textId="559B3BE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A18B72" w14:textId="77777777" w:rsidR="002C2EA9" w:rsidRPr="002C2EA9" w:rsidRDefault="002C2EA9" w:rsidP="00C04EA9">
            <w:pPr>
              <w:spacing w:line="240" w:lineRule="auto"/>
              <w:jc w:val="center"/>
              <w:rPr>
                <w:sz w:val="18"/>
                <w:szCs w:val="18"/>
                <w:lang w:val="en-US" w:eastAsia="en-GB"/>
              </w:rPr>
            </w:pPr>
          </w:p>
        </w:tc>
      </w:tr>
      <w:tr w:rsidR="002C2EA9" w:rsidRPr="002C2EA9" w14:paraId="38922991" w14:textId="43E46E3C" w:rsidTr="002C2EA9">
        <w:trPr>
          <w:trHeight w:hRule="exact" w:val="227"/>
        </w:trPr>
        <w:tc>
          <w:tcPr>
            <w:tcW w:w="3119" w:type="dxa"/>
            <w:shd w:val="clear" w:color="auto" w:fill="auto"/>
            <w:hideMark/>
          </w:tcPr>
          <w:p w14:paraId="5CB8C2E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olidago canadensis</w:t>
            </w:r>
            <w:r w:rsidRPr="002C2EA9">
              <w:rPr>
                <w:color w:val="000000"/>
                <w:sz w:val="18"/>
                <w:szCs w:val="18"/>
                <w:lang w:val="en-US" w:eastAsia="en-GB"/>
              </w:rPr>
              <w:t> </w:t>
            </w:r>
          </w:p>
        </w:tc>
        <w:tc>
          <w:tcPr>
            <w:tcW w:w="2941" w:type="dxa"/>
            <w:shd w:val="clear" w:color="auto" w:fill="auto"/>
            <w:hideMark/>
          </w:tcPr>
          <w:p w14:paraId="371A0AD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anada goldenrod </w:t>
            </w:r>
          </w:p>
        </w:tc>
        <w:tc>
          <w:tcPr>
            <w:tcW w:w="886" w:type="dxa"/>
            <w:shd w:val="clear" w:color="auto" w:fill="auto"/>
            <w:hideMark/>
          </w:tcPr>
          <w:p w14:paraId="7D1F65D2" w14:textId="215ADE6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D325C70"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2D65C206" w14:textId="1A13FBD2"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3BAB7EF" w14:textId="33D12BEF" w:rsidTr="002C2EA9">
        <w:trPr>
          <w:trHeight w:hRule="exact" w:val="227"/>
        </w:trPr>
        <w:tc>
          <w:tcPr>
            <w:tcW w:w="3119" w:type="dxa"/>
            <w:shd w:val="clear" w:color="auto" w:fill="auto"/>
            <w:hideMark/>
          </w:tcPr>
          <w:p w14:paraId="5A51785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onchus arvensis</w:t>
            </w:r>
            <w:r w:rsidRPr="002C2EA9">
              <w:rPr>
                <w:color w:val="000000"/>
                <w:sz w:val="18"/>
                <w:szCs w:val="18"/>
                <w:lang w:val="en-US" w:eastAsia="en-GB"/>
              </w:rPr>
              <w:t> </w:t>
            </w:r>
          </w:p>
        </w:tc>
        <w:tc>
          <w:tcPr>
            <w:tcW w:w="2941" w:type="dxa"/>
            <w:shd w:val="clear" w:color="auto" w:fill="auto"/>
            <w:hideMark/>
          </w:tcPr>
          <w:p w14:paraId="028190B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ow thistle </w:t>
            </w:r>
          </w:p>
        </w:tc>
        <w:tc>
          <w:tcPr>
            <w:tcW w:w="886" w:type="dxa"/>
            <w:shd w:val="clear" w:color="auto" w:fill="auto"/>
            <w:hideMark/>
          </w:tcPr>
          <w:p w14:paraId="3F98CB44" w14:textId="36124BE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ACB92C0" w14:textId="5DAB8B2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8F3BCC" w14:textId="0BB0556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BB1DE6" w14:textId="77777777" w:rsidTr="002C2EA9">
        <w:trPr>
          <w:trHeight w:hRule="exact" w:val="227"/>
        </w:trPr>
        <w:tc>
          <w:tcPr>
            <w:tcW w:w="3119" w:type="dxa"/>
            <w:shd w:val="clear" w:color="auto" w:fill="auto"/>
          </w:tcPr>
          <w:p w14:paraId="70B1BD89" w14:textId="4BA6E5E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oncus</w:t>
            </w:r>
            <w:proofErr w:type="spellEnd"/>
            <w:r w:rsidRPr="002C2EA9">
              <w:rPr>
                <w:i/>
                <w:iCs/>
                <w:color w:val="000000"/>
                <w:sz w:val="18"/>
                <w:szCs w:val="18"/>
                <w:lang w:val="en-US" w:eastAsia="en-GB"/>
              </w:rPr>
              <w:t xml:space="preserve"> oleraceus</w:t>
            </w:r>
          </w:p>
        </w:tc>
        <w:tc>
          <w:tcPr>
            <w:tcW w:w="2941" w:type="dxa"/>
            <w:shd w:val="clear" w:color="auto" w:fill="auto"/>
          </w:tcPr>
          <w:p w14:paraId="6DC1207C" w14:textId="6A42185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mmon sow thistle</w:t>
            </w:r>
          </w:p>
        </w:tc>
        <w:tc>
          <w:tcPr>
            <w:tcW w:w="886" w:type="dxa"/>
            <w:shd w:val="clear" w:color="auto" w:fill="auto"/>
          </w:tcPr>
          <w:p w14:paraId="25082EA8" w14:textId="7A544C7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5F2B561" w14:textId="5FF60A4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25159F" w14:textId="77777777" w:rsidR="002C2EA9" w:rsidRPr="002C2EA9" w:rsidRDefault="002C2EA9" w:rsidP="00C04EA9">
            <w:pPr>
              <w:spacing w:line="240" w:lineRule="auto"/>
              <w:jc w:val="center"/>
              <w:rPr>
                <w:sz w:val="18"/>
                <w:szCs w:val="18"/>
                <w:lang w:val="en-US" w:eastAsia="en-GB"/>
              </w:rPr>
            </w:pPr>
          </w:p>
        </w:tc>
      </w:tr>
      <w:tr w:rsidR="002C2EA9" w:rsidRPr="002C2EA9" w14:paraId="46CF6977" w14:textId="77777777" w:rsidTr="002C2EA9">
        <w:trPr>
          <w:trHeight w:hRule="exact" w:val="227"/>
        </w:trPr>
        <w:tc>
          <w:tcPr>
            <w:tcW w:w="3119" w:type="dxa"/>
            <w:shd w:val="clear" w:color="auto" w:fill="auto"/>
          </w:tcPr>
          <w:p w14:paraId="436D521E" w14:textId="1D50BC06"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angustifolium</w:t>
            </w:r>
          </w:p>
        </w:tc>
        <w:tc>
          <w:tcPr>
            <w:tcW w:w="2941" w:type="dxa"/>
            <w:shd w:val="clear" w:color="auto" w:fill="auto"/>
          </w:tcPr>
          <w:p w14:paraId="53F42FA0" w14:textId="6F9F51E3"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narrow-leaved bur-reed</w:t>
            </w:r>
          </w:p>
        </w:tc>
        <w:tc>
          <w:tcPr>
            <w:tcW w:w="886" w:type="dxa"/>
            <w:shd w:val="clear" w:color="auto" w:fill="auto"/>
          </w:tcPr>
          <w:p w14:paraId="59D3E816" w14:textId="438BD5C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17B8177" w14:textId="6694094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22742A" w14:textId="77777777" w:rsidR="002C2EA9" w:rsidRPr="002C2EA9" w:rsidRDefault="002C2EA9" w:rsidP="00C04EA9">
            <w:pPr>
              <w:spacing w:line="240" w:lineRule="auto"/>
              <w:jc w:val="center"/>
              <w:rPr>
                <w:sz w:val="18"/>
                <w:szCs w:val="18"/>
                <w:lang w:val="en-US" w:eastAsia="en-GB"/>
              </w:rPr>
            </w:pPr>
          </w:p>
        </w:tc>
      </w:tr>
      <w:tr w:rsidR="002C2EA9" w:rsidRPr="002C2EA9" w14:paraId="10A840B8" w14:textId="63F6085A" w:rsidTr="002C2EA9">
        <w:trPr>
          <w:trHeight w:hRule="exact" w:val="227"/>
        </w:trPr>
        <w:tc>
          <w:tcPr>
            <w:tcW w:w="3119" w:type="dxa"/>
            <w:shd w:val="clear" w:color="auto" w:fill="auto"/>
            <w:hideMark/>
          </w:tcPr>
          <w:p w14:paraId="0D2F4091"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mersum</w:t>
            </w:r>
            <w:proofErr w:type="spellEnd"/>
            <w:r w:rsidRPr="002C2EA9">
              <w:rPr>
                <w:color w:val="000000"/>
                <w:sz w:val="18"/>
                <w:szCs w:val="18"/>
                <w:lang w:val="en-US" w:eastAsia="en-GB"/>
              </w:rPr>
              <w:t> </w:t>
            </w:r>
          </w:p>
        </w:tc>
        <w:tc>
          <w:tcPr>
            <w:tcW w:w="2941" w:type="dxa"/>
            <w:shd w:val="clear" w:color="auto" w:fill="auto"/>
            <w:hideMark/>
          </w:tcPr>
          <w:p w14:paraId="68CCAE00" w14:textId="3BA4FD07" w:rsidR="002C2EA9" w:rsidRPr="002C2EA9" w:rsidRDefault="002C2EA9" w:rsidP="00C04EA9">
            <w:pPr>
              <w:spacing w:line="240" w:lineRule="auto"/>
              <w:rPr>
                <w:sz w:val="18"/>
                <w:szCs w:val="18"/>
                <w:lang w:val="en-US" w:eastAsia="en-GB"/>
              </w:rPr>
            </w:pPr>
            <w:r w:rsidRPr="002C2EA9">
              <w:rPr>
                <w:color w:val="000000"/>
                <w:sz w:val="18"/>
                <w:szCs w:val="18"/>
                <w:lang w:val="en-US" w:eastAsia="en-GB"/>
              </w:rPr>
              <w:t>emersed bur-reed  </w:t>
            </w:r>
          </w:p>
        </w:tc>
        <w:tc>
          <w:tcPr>
            <w:tcW w:w="886" w:type="dxa"/>
            <w:shd w:val="clear" w:color="auto" w:fill="auto"/>
            <w:hideMark/>
          </w:tcPr>
          <w:p w14:paraId="0F3C201A" w14:textId="76F7229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E5E3F6C" w14:textId="156AA0C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0AB5FA6" w14:textId="06C7EC3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D6939BF" w14:textId="79816647" w:rsidTr="002C2EA9">
        <w:trPr>
          <w:trHeight w:hRule="exact" w:val="227"/>
        </w:trPr>
        <w:tc>
          <w:tcPr>
            <w:tcW w:w="3119" w:type="dxa"/>
            <w:shd w:val="clear" w:color="auto" w:fill="auto"/>
            <w:hideMark/>
          </w:tcPr>
          <w:p w14:paraId="21C779F5"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pergularia salina</w:t>
            </w:r>
            <w:r w:rsidRPr="002C2EA9">
              <w:rPr>
                <w:color w:val="000000"/>
                <w:sz w:val="18"/>
                <w:szCs w:val="18"/>
                <w:lang w:val="en-US" w:eastAsia="en-GB"/>
              </w:rPr>
              <w:t> </w:t>
            </w:r>
          </w:p>
        </w:tc>
        <w:tc>
          <w:tcPr>
            <w:tcW w:w="2941" w:type="dxa"/>
            <w:shd w:val="clear" w:color="auto" w:fill="auto"/>
            <w:hideMark/>
          </w:tcPr>
          <w:p w14:paraId="7C9E7EC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altmarsh sand </w:t>
            </w:r>
            <w:proofErr w:type="spellStart"/>
            <w:r w:rsidRPr="002C2EA9">
              <w:rPr>
                <w:color w:val="000000"/>
                <w:sz w:val="18"/>
                <w:szCs w:val="18"/>
                <w:lang w:val="en-US" w:eastAsia="en-GB"/>
              </w:rPr>
              <w:t>spurry</w:t>
            </w:r>
            <w:proofErr w:type="spellEnd"/>
            <w:r w:rsidRPr="002C2EA9">
              <w:rPr>
                <w:color w:val="000000"/>
                <w:sz w:val="18"/>
                <w:szCs w:val="18"/>
                <w:lang w:val="en-US" w:eastAsia="en-GB"/>
              </w:rPr>
              <w:t> </w:t>
            </w:r>
          </w:p>
        </w:tc>
        <w:tc>
          <w:tcPr>
            <w:tcW w:w="886" w:type="dxa"/>
            <w:shd w:val="clear" w:color="auto" w:fill="auto"/>
            <w:hideMark/>
          </w:tcPr>
          <w:p w14:paraId="67734D4C" w14:textId="01F6680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F499F89"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43D9F1C" w14:textId="3EBCBCA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248E11B" w14:textId="77777777" w:rsidTr="002C2EA9">
        <w:trPr>
          <w:trHeight w:hRule="exact" w:val="227"/>
        </w:trPr>
        <w:tc>
          <w:tcPr>
            <w:tcW w:w="3119" w:type="dxa"/>
            <w:shd w:val="clear" w:color="auto" w:fill="auto"/>
          </w:tcPr>
          <w:p w14:paraId="6A89CD6E" w14:textId="50DC3656"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Spiraea </w:t>
            </w:r>
            <w:proofErr w:type="spellStart"/>
            <w:r w:rsidRPr="002C2EA9">
              <w:rPr>
                <w:i/>
                <w:iCs/>
                <w:color w:val="000000"/>
                <w:sz w:val="18"/>
                <w:szCs w:val="18"/>
                <w:lang w:val="en-US" w:eastAsia="en-GB"/>
              </w:rPr>
              <w:t>douglasii</w:t>
            </w:r>
            <w:proofErr w:type="spellEnd"/>
          </w:p>
        </w:tc>
        <w:tc>
          <w:tcPr>
            <w:tcW w:w="2941" w:type="dxa"/>
            <w:shd w:val="clear" w:color="auto" w:fill="auto"/>
          </w:tcPr>
          <w:p w14:paraId="439AE282" w14:textId="583DCEA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ardhack</w:t>
            </w:r>
          </w:p>
        </w:tc>
        <w:tc>
          <w:tcPr>
            <w:tcW w:w="886" w:type="dxa"/>
            <w:shd w:val="clear" w:color="auto" w:fill="auto"/>
          </w:tcPr>
          <w:p w14:paraId="27F05E22" w14:textId="562E8AD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B580E13" w14:textId="5291BC6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20D2EF" w14:textId="77777777" w:rsidR="002C2EA9" w:rsidRPr="002C2EA9" w:rsidRDefault="002C2EA9" w:rsidP="00C04EA9">
            <w:pPr>
              <w:spacing w:line="240" w:lineRule="auto"/>
              <w:jc w:val="center"/>
              <w:rPr>
                <w:sz w:val="18"/>
                <w:szCs w:val="18"/>
                <w:lang w:val="en-US" w:eastAsia="en-GB"/>
              </w:rPr>
            </w:pPr>
          </w:p>
        </w:tc>
      </w:tr>
      <w:tr w:rsidR="002C2EA9" w:rsidRPr="002C2EA9" w14:paraId="1BA70BD3" w14:textId="7B0DF5F8" w:rsidTr="002C2EA9">
        <w:trPr>
          <w:trHeight w:hRule="exact" w:val="227"/>
        </w:trPr>
        <w:tc>
          <w:tcPr>
            <w:tcW w:w="3119" w:type="dxa"/>
            <w:shd w:val="clear" w:color="auto" w:fill="auto"/>
            <w:hideMark/>
          </w:tcPr>
          <w:p w14:paraId="58D925C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ymphiotrich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ubspicatum</w:t>
            </w:r>
            <w:proofErr w:type="spellEnd"/>
            <w:r w:rsidRPr="002C2EA9">
              <w:rPr>
                <w:color w:val="000000"/>
                <w:sz w:val="18"/>
                <w:szCs w:val="18"/>
                <w:lang w:val="en-US" w:eastAsia="en-GB"/>
              </w:rPr>
              <w:t> </w:t>
            </w:r>
          </w:p>
        </w:tc>
        <w:tc>
          <w:tcPr>
            <w:tcW w:w="2941" w:type="dxa"/>
            <w:shd w:val="clear" w:color="auto" w:fill="auto"/>
            <w:hideMark/>
          </w:tcPr>
          <w:p w14:paraId="1D8A675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Douglas' aster </w:t>
            </w:r>
          </w:p>
        </w:tc>
        <w:tc>
          <w:tcPr>
            <w:tcW w:w="886" w:type="dxa"/>
            <w:shd w:val="clear" w:color="auto" w:fill="auto"/>
            <w:hideMark/>
          </w:tcPr>
          <w:p w14:paraId="61ABECC4" w14:textId="65027DE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4038D7" w14:textId="0670059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A23496" w14:textId="699D92D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0B49C8D" w14:textId="77777777" w:rsidTr="002C2EA9">
        <w:trPr>
          <w:trHeight w:hRule="exact" w:val="227"/>
        </w:trPr>
        <w:tc>
          <w:tcPr>
            <w:tcW w:w="3119" w:type="dxa"/>
            <w:shd w:val="clear" w:color="auto" w:fill="auto"/>
          </w:tcPr>
          <w:p w14:paraId="0620C3A3" w14:textId="4A69BFC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Tanacetum vulgare</w:t>
            </w:r>
          </w:p>
        </w:tc>
        <w:tc>
          <w:tcPr>
            <w:tcW w:w="2941" w:type="dxa"/>
            <w:shd w:val="clear" w:color="auto" w:fill="auto"/>
          </w:tcPr>
          <w:p w14:paraId="31FDF4EB" w14:textId="5C29F2AD"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mmon tansy</w:t>
            </w:r>
          </w:p>
        </w:tc>
        <w:tc>
          <w:tcPr>
            <w:tcW w:w="886" w:type="dxa"/>
            <w:shd w:val="clear" w:color="auto" w:fill="auto"/>
          </w:tcPr>
          <w:p w14:paraId="76A9B7C1" w14:textId="3058CCF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67FB65E4" w14:textId="1FB5398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80C28E" w14:textId="77777777" w:rsidR="002C2EA9" w:rsidRPr="002C2EA9" w:rsidRDefault="002C2EA9" w:rsidP="00C04EA9">
            <w:pPr>
              <w:spacing w:line="240" w:lineRule="auto"/>
              <w:jc w:val="center"/>
              <w:rPr>
                <w:sz w:val="18"/>
                <w:szCs w:val="18"/>
                <w:lang w:val="en-US" w:eastAsia="en-GB"/>
              </w:rPr>
            </w:pPr>
          </w:p>
        </w:tc>
      </w:tr>
      <w:tr w:rsidR="002C2EA9" w:rsidRPr="002C2EA9" w14:paraId="6E1C69B9" w14:textId="26C84452" w:rsidTr="002C2EA9">
        <w:trPr>
          <w:trHeight w:hRule="exact" w:val="227"/>
        </w:trPr>
        <w:tc>
          <w:tcPr>
            <w:tcW w:w="3119" w:type="dxa"/>
            <w:shd w:val="clear" w:color="auto" w:fill="auto"/>
            <w:hideMark/>
          </w:tcPr>
          <w:p w14:paraId="727D515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araxacum officinale</w:t>
            </w:r>
            <w:r w:rsidRPr="002C2EA9">
              <w:rPr>
                <w:color w:val="000000"/>
                <w:sz w:val="18"/>
                <w:szCs w:val="18"/>
                <w:lang w:val="en-US" w:eastAsia="en-GB"/>
              </w:rPr>
              <w:t> </w:t>
            </w:r>
          </w:p>
        </w:tc>
        <w:tc>
          <w:tcPr>
            <w:tcW w:w="2941" w:type="dxa"/>
            <w:shd w:val="clear" w:color="auto" w:fill="auto"/>
            <w:hideMark/>
          </w:tcPr>
          <w:p w14:paraId="4CA6D04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dandelion </w:t>
            </w:r>
          </w:p>
        </w:tc>
        <w:tc>
          <w:tcPr>
            <w:tcW w:w="886" w:type="dxa"/>
            <w:shd w:val="clear" w:color="auto" w:fill="auto"/>
            <w:hideMark/>
          </w:tcPr>
          <w:p w14:paraId="3690DA88" w14:textId="2BA6110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81D05A7" w14:textId="7B1956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F1D1DB" w14:textId="5D16B22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83273EC" w14:textId="77777777" w:rsidTr="002C2EA9">
        <w:trPr>
          <w:trHeight w:hRule="exact" w:val="227"/>
        </w:trPr>
        <w:tc>
          <w:tcPr>
            <w:tcW w:w="3119" w:type="dxa"/>
            <w:shd w:val="clear" w:color="auto" w:fill="auto"/>
          </w:tcPr>
          <w:p w14:paraId="598D58C3" w14:textId="63B611AB"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Trifolium pratense</w:t>
            </w:r>
          </w:p>
        </w:tc>
        <w:tc>
          <w:tcPr>
            <w:tcW w:w="2941" w:type="dxa"/>
            <w:shd w:val="clear" w:color="auto" w:fill="auto"/>
          </w:tcPr>
          <w:p w14:paraId="1E9327C1" w14:textId="2E9A554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red clover</w:t>
            </w:r>
          </w:p>
        </w:tc>
        <w:tc>
          <w:tcPr>
            <w:tcW w:w="886" w:type="dxa"/>
            <w:shd w:val="clear" w:color="auto" w:fill="auto"/>
          </w:tcPr>
          <w:p w14:paraId="0E68D4B5" w14:textId="71C66BA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6B4E311" w14:textId="641D680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477EFAC" w14:textId="77777777" w:rsidR="002C2EA9" w:rsidRPr="002C2EA9" w:rsidRDefault="002C2EA9" w:rsidP="00C04EA9">
            <w:pPr>
              <w:spacing w:line="240" w:lineRule="auto"/>
              <w:jc w:val="center"/>
              <w:rPr>
                <w:sz w:val="18"/>
                <w:szCs w:val="18"/>
                <w:lang w:val="en-US" w:eastAsia="en-GB"/>
              </w:rPr>
            </w:pPr>
          </w:p>
        </w:tc>
      </w:tr>
      <w:tr w:rsidR="002C2EA9" w:rsidRPr="002C2EA9" w14:paraId="5B9CB7AE" w14:textId="370CB71E" w:rsidTr="002C2EA9">
        <w:trPr>
          <w:trHeight w:hRule="exact" w:val="227"/>
        </w:trPr>
        <w:tc>
          <w:tcPr>
            <w:tcW w:w="3119" w:type="dxa"/>
            <w:shd w:val="clear" w:color="auto" w:fill="auto"/>
            <w:hideMark/>
          </w:tcPr>
          <w:p w14:paraId="5310C1A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rifolium repens</w:t>
            </w:r>
            <w:r w:rsidRPr="002C2EA9">
              <w:rPr>
                <w:color w:val="000000"/>
                <w:sz w:val="18"/>
                <w:szCs w:val="18"/>
                <w:lang w:val="en-US" w:eastAsia="en-GB"/>
              </w:rPr>
              <w:t> </w:t>
            </w:r>
          </w:p>
        </w:tc>
        <w:tc>
          <w:tcPr>
            <w:tcW w:w="2941" w:type="dxa"/>
            <w:shd w:val="clear" w:color="auto" w:fill="auto"/>
            <w:hideMark/>
          </w:tcPr>
          <w:p w14:paraId="44E1658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hite clover </w:t>
            </w:r>
          </w:p>
        </w:tc>
        <w:tc>
          <w:tcPr>
            <w:tcW w:w="886" w:type="dxa"/>
            <w:shd w:val="clear" w:color="auto" w:fill="auto"/>
            <w:hideMark/>
          </w:tcPr>
          <w:p w14:paraId="1601BC2D" w14:textId="1CE8ADF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C3B09C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DD9DDC6" w14:textId="4ABD1B32"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4F7F9F" w14:textId="77777777" w:rsidTr="002C2EA9">
        <w:trPr>
          <w:trHeight w:hRule="exact" w:val="227"/>
        </w:trPr>
        <w:tc>
          <w:tcPr>
            <w:tcW w:w="3119" w:type="dxa"/>
            <w:shd w:val="clear" w:color="auto" w:fill="auto"/>
          </w:tcPr>
          <w:p w14:paraId="4DC44C39" w14:textId="44E8B0DB"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Trifolium </w:t>
            </w:r>
            <w:proofErr w:type="spellStart"/>
            <w:r w:rsidRPr="002C2EA9">
              <w:rPr>
                <w:i/>
                <w:iCs/>
                <w:color w:val="000000"/>
                <w:sz w:val="18"/>
                <w:szCs w:val="18"/>
                <w:lang w:val="en-US" w:eastAsia="en-GB"/>
              </w:rPr>
              <w:t>wormskioldii</w:t>
            </w:r>
            <w:proofErr w:type="spellEnd"/>
          </w:p>
        </w:tc>
        <w:tc>
          <w:tcPr>
            <w:tcW w:w="2941" w:type="dxa"/>
            <w:shd w:val="clear" w:color="auto" w:fill="auto"/>
          </w:tcPr>
          <w:p w14:paraId="7EAD0EB4" w14:textId="11082F1B"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springbank</w:t>
            </w:r>
            <w:proofErr w:type="spellEnd"/>
            <w:r w:rsidRPr="002C2EA9">
              <w:rPr>
                <w:color w:val="000000"/>
                <w:sz w:val="18"/>
                <w:szCs w:val="18"/>
                <w:lang w:val="en-US" w:eastAsia="en-GB"/>
              </w:rPr>
              <w:t xml:space="preserve"> clover</w:t>
            </w:r>
          </w:p>
        </w:tc>
        <w:tc>
          <w:tcPr>
            <w:tcW w:w="886" w:type="dxa"/>
            <w:shd w:val="clear" w:color="auto" w:fill="auto"/>
          </w:tcPr>
          <w:p w14:paraId="501A1417" w14:textId="0203D9D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3818436" w14:textId="68C95F2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B9B487" w14:textId="77777777" w:rsidR="002C2EA9" w:rsidRPr="002C2EA9" w:rsidRDefault="002C2EA9" w:rsidP="00C04EA9">
            <w:pPr>
              <w:spacing w:line="240" w:lineRule="auto"/>
              <w:jc w:val="center"/>
              <w:rPr>
                <w:sz w:val="18"/>
                <w:szCs w:val="18"/>
                <w:lang w:val="en-US" w:eastAsia="en-GB"/>
              </w:rPr>
            </w:pPr>
          </w:p>
        </w:tc>
      </w:tr>
      <w:tr w:rsidR="002C2EA9" w:rsidRPr="002C2EA9" w14:paraId="480630B4" w14:textId="2A1DFA01" w:rsidTr="002C2EA9">
        <w:trPr>
          <w:trHeight w:hRule="exact" w:val="227"/>
        </w:trPr>
        <w:tc>
          <w:tcPr>
            <w:tcW w:w="3119" w:type="dxa"/>
            <w:shd w:val="clear" w:color="auto" w:fill="auto"/>
            <w:hideMark/>
          </w:tcPr>
          <w:p w14:paraId="263F63E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Triglochin</w:t>
            </w:r>
            <w:proofErr w:type="spellEnd"/>
            <w:r w:rsidRPr="002C2EA9">
              <w:rPr>
                <w:i/>
                <w:iCs/>
                <w:color w:val="000000"/>
                <w:sz w:val="18"/>
                <w:szCs w:val="18"/>
                <w:lang w:val="en-US" w:eastAsia="en-GB"/>
              </w:rPr>
              <w:t> maritima</w:t>
            </w:r>
            <w:r w:rsidRPr="002C2EA9">
              <w:rPr>
                <w:color w:val="000000"/>
                <w:sz w:val="18"/>
                <w:szCs w:val="18"/>
                <w:lang w:val="en-US" w:eastAsia="en-GB"/>
              </w:rPr>
              <w:t> </w:t>
            </w:r>
          </w:p>
        </w:tc>
        <w:tc>
          <w:tcPr>
            <w:tcW w:w="2941" w:type="dxa"/>
            <w:shd w:val="clear" w:color="auto" w:fill="auto"/>
            <w:hideMark/>
          </w:tcPr>
          <w:p w14:paraId="68E9738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ea arrowgrass </w:t>
            </w:r>
          </w:p>
        </w:tc>
        <w:tc>
          <w:tcPr>
            <w:tcW w:w="886" w:type="dxa"/>
            <w:shd w:val="clear" w:color="auto" w:fill="auto"/>
            <w:hideMark/>
          </w:tcPr>
          <w:p w14:paraId="5F011818" w14:textId="25667D7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F7FBA32" w14:textId="638D59D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0CC29E" w14:textId="53C91A4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D0D01B" w14:textId="77777777" w:rsidTr="002C2EA9">
        <w:trPr>
          <w:trHeight w:hRule="exact" w:val="227"/>
        </w:trPr>
        <w:tc>
          <w:tcPr>
            <w:tcW w:w="3119" w:type="dxa"/>
            <w:shd w:val="clear" w:color="auto" w:fill="auto"/>
          </w:tcPr>
          <w:p w14:paraId="34E8D6BA" w14:textId="6A3C603F"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Triglochin</w:t>
            </w:r>
            <w:proofErr w:type="spellEnd"/>
            <w:r>
              <w:rPr>
                <w:i/>
                <w:iCs/>
                <w:color w:val="000000"/>
                <w:sz w:val="18"/>
                <w:szCs w:val="18"/>
                <w:lang w:val="en-US" w:eastAsia="en-GB"/>
              </w:rPr>
              <w:t xml:space="preserve"> </w:t>
            </w:r>
            <w:proofErr w:type="spellStart"/>
            <w:r>
              <w:rPr>
                <w:i/>
                <w:iCs/>
                <w:color w:val="000000"/>
                <w:sz w:val="18"/>
                <w:szCs w:val="18"/>
                <w:lang w:val="en-US" w:eastAsia="en-GB"/>
              </w:rPr>
              <w:t>scilloides</w:t>
            </w:r>
            <w:proofErr w:type="spellEnd"/>
          </w:p>
        </w:tc>
        <w:tc>
          <w:tcPr>
            <w:tcW w:w="2941" w:type="dxa"/>
            <w:shd w:val="clear" w:color="auto" w:fill="auto"/>
          </w:tcPr>
          <w:p w14:paraId="63825C22" w14:textId="29454ED8" w:rsidR="002C2EA9" w:rsidRPr="002C2EA9" w:rsidRDefault="002C2EA9" w:rsidP="00C04EA9">
            <w:pPr>
              <w:spacing w:line="240" w:lineRule="auto"/>
              <w:rPr>
                <w:color w:val="000000"/>
                <w:sz w:val="18"/>
                <w:szCs w:val="18"/>
                <w:lang w:val="en-US" w:eastAsia="en-GB"/>
              </w:rPr>
            </w:pPr>
            <w:r>
              <w:rPr>
                <w:color w:val="000000"/>
                <w:sz w:val="18"/>
                <w:szCs w:val="18"/>
                <w:lang w:val="en-US" w:eastAsia="en-GB"/>
              </w:rPr>
              <w:t>flowering quillwort</w:t>
            </w:r>
          </w:p>
        </w:tc>
        <w:tc>
          <w:tcPr>
            <w:tcW w:w="886" w:type="dxa"/>
            <w:shd w:val="clear" w:color="auto" w:fill="auto"/>
          </w:tcPr>
          <w:p w14:paraId="1B1577E5" w14:textId="62EE74E8"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21A5431E" w14:textId="7107CA36"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5C0C8ED8" w14:textId="52E562F7" w:rsidR="002C2EA9" w:rsidRPr="002C2EA9" w:rsidRDefault="002C2EA9" w:rsidP="00C04EA9">
            <w:pPr>
              <w:spacing w:line="240" w:lineRule="auto"/>
              <w:jc w:val="center"/>
              <w:rPr>
                <w:sz w:val="18"/>
                <w:szCs w:val="18"/>
                <w:lang w:val="en-US" w:eastAsia="en-GB"/>
              </w:rPr>
            </w:pPr>
            <w:r>
              <w:rPr>
                <w:sz w:val="18"/>
                <w:szCs w:val="18"/>
                <w:lang w:val="en-US" w:eastAsia="en-GB"/>
              </w:rPr>
              <w:t>X</w:t>
            </w:r>
          </w:p>
        </w:tc>
      </w:tr>
      <w:tr w:rsidR="002C2EA9" w:rsidRPr="002C2EA9" w14:paraId="096192B5" w14:textId="13930177" w:rsidTr="002C2EA9">
        <w:trPr>
          <w:trHeight w:hRule="exact" w:val="227"/>
        </w:trPr>
        <w:tc>
          <w:tcPr>
            <w:tcW w:w="3119" w:type="dxa"/>
            <w:shd w:val="clear" w:color="auto" w:fill="auto"/>
            <w:hideMark/>
          </w:tcPr>
          <w:p w14:paraId="30873705"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ypha angustifolia</w:t>
            </w:r>
            <w:r w:rsidRPr="002C2EA9">
              <w:rPr>
                <w:color w:val="000000"/>
                <w:sz w:val="18"/>
                <w:szCs w:val="18"/>
                <w:lang w:val="en-US" w:eastAsia="en-GB"/>
              </w:rPr>
              <w:t> </w:t>
            </w:r>
          </w:p>
        </w:tc>
        <w:tc>
          <w:tcPr>
            <w:tcW w:w="2941" w:type="dxa"/>
            <w:shd w:val="clear" w:color="auto" w:fill="auto"/>
            <w:hideMark/>
          </w:tcPr>
          <w:p w14:paraId="4E56752F"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narrowleaf cattail </w:t>
            </w:r>
          </w:p>
        </w:tc>
        <w:tc>
          <w:tcPr>
            <w:tcW w:w="886" w:type="dxa"/>
            <w:shd w:val="clear" w:color="auto" w:fill="auto"/>
            <w:hideMark/>
          </w:tcPr>
          <w:p w14:paraId="65DA7905" w14:textId="67E8734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296E7CD0" w14:textId="7A9B5AE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ABF273" w14:textId="6501790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84FABA6" w14:textId="2480CC71" w:rsidTr="002C2EA9">
        <w:trPr>
          <w:trHeight w:hRule="exact" w:val="227"/>
        </w:trPr>
        <w:tc>
          <w:tcPr>
            <w:tcW w:w="3119" w:type="dxa"/>
            <w:shd w:val="clear" w:color="auto" w:fill="auto"/>
            <w:hideMark/>
          </w:tcPr>
          <w:p w14:paraId="7F45CDB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 xml:space="preserve">Typha </w:t>
            </w:r>
            <w:r w:rsidRPr="002C2EA9">
              <w:rPr>
                <w:color w:val="000000"/>
                <w:sz w:val="18"/>
                <w:szCs w:val="18"/>
                <w:lang w:val="en-US" w:eastAsia="en-GB"/>
              </w:rPr>
              <w:t>x</w:t>
            </w:r>
            <w:r w:rsidRPr="002C2EA9">
              <w:rPr>
                <w:i/>
                <w:iCs/>
                <w:color w:val="000000"/>
                <w:sz w:val="18"/>
                <w:szCs w:val="18"/>
                <w:lang w:val="en-US" w:eastAsia="en-GB"/>
              </w:rPr>
              <w:t xml:space="preserve"> glauca</w:t>
            </w:r>
            <w:r w:rsidRPr="002C2EA9">
              <w:rPr>
                <w:color w:val="000000"/>
                <w:sz w:val="18"/>
                <w:szCs w:val="18"/>
                <w:lang w:val="en-US" w:eastAsia="en-GB"/>
              </w:rPr>
              <w:t> </w:t>
            </w:r>
          </w:p>
        </w:tc>
        <w:tc>
          <w:tcPr>
            <w:tcW w:w="2941" w:type="dxa"/>
            <w:shd w:val="clear" w:color="auto" w:fill="auto"/>
            <w:hideMark/>
          </w:tcPr>
          <w:p w14:paraId="33F1ECE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hybrid cattail </w:t>
            </w:r>
          </w:p>
        </w:tc>
        <w:tc>
          <w:tcPr>
            <w:tcW w:w="886" w:type="dxa"/>
            <w:shd w:val="clear" w:color="auto" w:fill="auto"/>
            <w:hideMark/>
          </w:tcPr>
          <w:p w14:paraId="63192FE7" w14:textId="5B9A7ED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BD67FA0" w14:textId="66F8454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2FDA66" w14:textId="048C984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29F813" w14:textId="52DA629B" w:rsidTr="002C2EA9">
        <w:trPr>
          <w:trHeight w:hRule="exact" w:val="227"/>
        </w:trPr>
        <w:tc>
          <w:tcPr>
            <w:tcW w:w="3119" w:type="dxa"/>
            <w:shd w:val="clear" w:color="auto" w:fill="auto"/>
            <w:hideMark/>
          </w:tcPr>
          <w:p w14:paraId="0378ED6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ypha latifolia</w:t>
            </w:r>
            <w:r w:rsidRPr="002C2EA9">
              <w:rPr>
                <w:color w:val="000000"/>
                <w:sz w:val="18"/>
                <w:szCs w:val="18"/>
                <w:lang w:val="en-US" w:eastAsia="en-GB"/>
              </w:rPr>
              <w:t> </w:t>
            </w:r>
          </w:p>
        </w:tc>
        <w:tc>
          <w:tcPr>
            <w:tcW w:w="2941" w:type="dxa"/>
            <w:shd w:val="clear" w:color="auto" w:fill="auto"/>
            <w:hideMark/>
          </w:tcPr>
          <w:p w14:paraId="51374F3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roadleaf cattail </w:t>
            </w:r>
          </w:p>
        </w:tc>
        <w:tc>
          <w:tcPr>
            <w:tcW w:w="886" w:type="dxa"/>
            <w:shd w:val="clear" w:color="auto" w:fill="auto"/>
            <w:hideMark/>
          </w:tcPr>
          <w:p w14:paraId="51E60A67" w14:textId="510021F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2120CF3" w14:textId="71EBE0E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05AF59" w14:textId="20B9842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E71BBAF" w14:textId="77777777" w:rsidTr="002C2EA9">
        <w:trPr>
          <w:trHeight w:hRule="exact" w:val="227"/>
        </w:trPr>
        <w:tc>
          <w:tcPr>
            <w:tcW w:w="3119" w:type="dxa"/>
            <w:shd w:val="clear" w:color="auto" w:fill="auto"/>
          </w:tcPr>
          <w:p w14:paraId="3156F9B7" w14:textId="091237DD"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Vicia </w:t>
            </w:r>
            <w:proofErr w:type="spellStart"/>
            <w:r w:rsidRPr="002C2EA9">
              <w:rPr>
                <w:i/>
                <w:iCs/>
                <w:color w:val="000000"/>
                <w:sz w:val="18"/>
                <w:szCs w:val="18"/>
                <w:lang w:val="en-US" w:eastAsia="en-GB"/>
              </w:rPr>
              <w:t>cracca</w:t>
            </w:r>
            <w:proofErr w:type="spellEnd"/>
          </w:p>
        </w:tc>
        <w:tc>
          <w:tcPr>
            <w:tcW w:w="2941" w:type="dxa"/>
            <w:shd w:val="clear" w:color="auto" w:fill="auto"/>
          </w:tcPr>
          <w:p w14:paraId="70B69F25" w14:textId="782181F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tufted vetch</w:t>
            </w:r>
          </w:p>
        </w:tc>
        <w:tc>
          <w:tcPr>
            <w:tcW w:w="886" w:type="dxa"/>
            <w:shd w:val="clear" w:color="auto" w:fill="auto"/>
          </w:tcPr>
          <w:p w14:paraId="29043B17" w14:textId="388487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25BA385" w14:textId="4F5A82A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9CE7B4" w14:textId="77777777" w:rsidR="002C2EA9" w:rsidRPr="002C2EA9" w:rsidRDefault="002C2EA9" w:rsidP="00C04EA9">
            <w:pPr>
              <w:spacing w:line="240" w:lineRule="auto"/>
              <w:jc w:val="center"/>
              <w:rPr>
                <w:sz w:val="18"/>
                <w:szCs w:val="18"/>
                <w:lang w:val="en-US" w:eastAsia="en-GB"/>
              </w:rPr>
            </w:pPr>
          </w:p>
        </w:tc>
      </w:tr>
      <w:tr w:rsidR="002C2EA9" w:rsidRPr="002C2EA9" w14:paraId="199C95E5" w14:textId="3824B768" w:rsidTr="002C2EA9">
        <w:trPr>
          <w:trHeight w:hRule="exact" w:val="227"/>
        </w:trPr>
        <w:tc>
          <w:tcPr>
            <w:tcW w:w="3119" w:type="dxa"/>
            <w:shd w:val="clear" w:color="auto" w:fill="auto"/>
            <w:hideMark/>
          </w:tcPr>
          <w:p w14:paraId="421E9E8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Veronica anagallis-aquatica</w:t>
            </w:r>
            <w:r w:rsidRPr="002C2EA9">
              <w:rPr>
                <w:color w:val="000000"/>
                <w:sz w:val="18"/>
                <w:szCs w:val="18"/>
                <w:lang w:val="en-US" w:eastAsia="en-GB"/>
              </w:rPr>
              <w:t> </w:t>
            </w:r>
          </w:p>
        </w:tc>
        <w:tc>
          <w:tcPr>
            <w:tcW w:w="2941" w:type="dxa"/>
            <w:shd w:val="clear" w:color="auto" w:fill="auto"/>
            <w:hideMark/>
          </w:tcPr>
          <w:p w14:paraId="2BB4B90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speedwell </w:t>
            </w:r>
          </w:p>
        </w:tc>
        <w:tc>
          <w:tcPr>
            <w:tcW w:w="886" w:type="dxa"/>
            <w:shd w:val="clear" w:color="auto" w:fill="auto"/>
            <w:hideMark/>
          </w:tcPr>
          <w:p w14:paraId="4F2A0207" w14:textId="0D230AB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7A29C32" w14:textId="09AEE3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39CF4F5" w14:textId="080F88C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C362891" w14:textId="77777777" w:rsidTr="002C2EA9">
        <w:trPr>
          <w:trHeight w:hRule="exact" w:val="227"/>
        </w:trPr>
        <w:tc>
          <w:tcPr>
            <w:tcW w:w="3119" w:type="dxa"/>
            <w:shd w:val="clear" w:color="auto" w:fill="auto"/>
          </w:tcPr>
          <w:p w14:paraId="231D05F6" w14:textId="77777777"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Veronica beccabunga</w:t>
            </w:r>
          </w:p>
          <w:p w14:paraId="4FFA9C7D" w14:textId="0BC1C130" w:rsidR="002C2EA9" w:rsidRPr="002C2EA9" w:rsidRDefault="002C2EA9" w:rsidP="00C04EA9">
            <w:pPr>
              <w:spacing w:line="240" w:lineRule="auto"/>
              <w:rPr>
                <w:i/>
                <w:iCs/>
                <w:color w:val="000000"/>
                <w:sz w:val="18"/>
                <w:szCs w:val="18"/>
                <w:lang w:val="en-US" w:eastAsia="en-GB"/>
              </w:rPr>
            </w:pPr>
          </w:p>
        </w:tc>
        <w:tc>
          <w:tcPr>
            <w:tcW w:w="2941" w:type="dxa"/>
            <w:shd w:val="clear" w:color="auto" w:fill="auto"/>
          </w:tcPr>
          <w:p w14:paraId="5C525A59" w14:textId="5F9BEDA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merican speedwell</w:t>
            </w:r>
          </w:p>
        </w:tc>
        <w:tc>
          <w:tcPr>
            <w:tcW w:w="886" w:type="dxa"/>
            <w:shd w:val="clear" w:color="auto" w:fill="auto"/>
          </w:tcPr>
          <w:p w14:paraId="5E60FA99" w14:textId="7BF9D5B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97A997F" w14:textId="3A88E5C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5F75C6" w14:textId="77777777" w:rsidR="002C2EA9" w:rsidRPr="002C2EA9" w:rsidRDefault="002C2EA9" w:rsidP="00C04EA9">
            <w:pPr>
              <w:spacing w:line="240" w:lineRule="auto"/>
              <w:jc w:val="center"/>
              <w:rPr>
                <w:sz w:val="18"/>
                <w:szCs w:val="18"/>
                <w:lang w:val="en-US" w:eastAsia="en-GB"/>
              </w:rPr>
            </w:pPr>
          </w:p>
        </w:tc>
      </w:tr>
      <w:tr w:rsidR="002C2EA9" w:rsidRPr="002C2EA9" w14:paraId="5B04E50B" w14:textId="676E5596" w:rsidTr="002C2EA9">
        <w:trPr>
          <w:trHeight w:hRule="exact" w:val="227"/>
        </w:trPr>
        <w:tc>
          <w:tcPr>
            <w:tcW w:w="3119" w:type="dxa"/>
            <w:shd w:val="clear" w:color="auto" w:fill="auto"/>
            <w:hideMark/>
          </w:tcPr>
          <w:p w14:paraId="272F3362"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Veronica </w:t>
            </w:r>
            <w:proofErr w:type="spellStart"/>
            <w:r w:rsidRPr="002C2EA9">
              <w:rPr>
                <w:i/>
                <w:iCs/>
                <w:color w:val="000000"/>
                <w:sz w:val="18"/>
                <w:szCs w:val="18"/>
                <w:lang w:val="en-US" w:eastAsia="en-GB"/>
              </w:rPr>
              <w:t>scutellata</w:t>
            </w:r>
            <w:proofErr w:type="spellEnd"/>
            <w:r w:rsidRPr="002C2EA9">
              <w:rPr>
                <w:color w:val="000000"/>
                <w:sz w:val="18"/>
                <w:szCs w:val="18"/>
                <w:lang w:val="en-US" w:eastAsia="en-GB"/>
              </w:rPr>
              <w:t> </w:t>
            </w:r>
          </w:p>
        </w:tc>
        <w:tc>
          <w:tcPr>
            <w:tcW w:w="2941" w:type="dxa"/>
            <w:shd w:val="clear" w:color="auto" w:fill="auto"/>
            <w:hideMark/>
          </w:tcPr>
          <w:p w14:paraId="58D2EB2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arsh speedwell </w:t>
            </w:r>
          </w:p>
        </w:tc>
        <w:tc>
          <w:tcPr>
            <w:tcW w:w="886" w:type="dxa"/>
            <w:shd w:val="clear" w:color="auto" w:fill="auto"/>
            <w:hideMark/>
          </w:tcPr>
          <w:p w14:paraId="2E931121" w14:textId="145F0B7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35FAE4E" w14:textId="3BF5111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ED63BA1" w14:textId="56FF5ED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49D825D" w14:textId="77777777" w:rsidTr="002C2EA9">
        <w:trPr>
          <w:trHeight w:hRule="exact" w:val="227"/>
        </w:trPr>
        <w:tc>
          <w:tcPr>
            <w:tcW w:w="3119" w:type="dxa"/>
            <w:shd w:val="clear" w:color="auto" w:fill="auto"/>
          </w:tcPr>
          <w:p w14:paraId="182BC063" w14:textId="666D1E4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Veronica </w:t>
            </w:r>
            <w:proofErr w:type="spellStart"/>
            <w:r w:rsidRPr="002C2EA9">
              <w:rPr>
                <w:i/>
                <w:iCs/>
                <w:color w:val="000000"/>
                <w:sz w:val="18"/>
                <w:szCs w:val="18"/>
                <w:lang w:val="en-US" w:eastAsia="en-GB"/>
              </w:rPr>
              <w:t>serpyllifolia</w:t>
            </w:r>
            <w:proofErr w:type="spellEnd"/>
            <w:r w:rsidRPr="002C2EA9">
              <w:rPr>
                <w:i/>
                <w:iCs/>
                <w:color w:val="000000"/>
                <w:sz w:val="18"/>
                <w:szCs w:val="18"/>
                <w:lang w:val="en-US" w:eastAsia="en-GB"/>
              </w:rPr>
              <w:t> </w:t>
            </w:r>
            <w:r w:rsidRPr="002C2EA9">
              <w:rPr>
                <w:color w:val="000000"/>
                <w:sz w:val="18"/>
                <w:szCs w:val="18"/>
                <w:lang w:val="en-US" w:eastAsia="en-GB"/>
              </w:rPr>
              <w:t>var.</w:t>
            </w:r>
            <w:r w:rsidRPr="002C2EA9">
              <w:rPr>
                <w:i/>
                <w:iCs/>
                <w:color w:val="000000"/>
                <w:sz w:val="18"/>
                <w:szCs w:val="18"/>
                <w:lang w:val="en-US" w:eastAsia="en-GB"/>
              </w:rPr>
              <w:t> </w:t>
            </w:r>
            <w:proofErr w:type="spellStart"/>
            <w:r w:rsidRPr="002C2EA9">
              <w:rPr>
                <w:i/>
                <w:iCs/>
                <w:color w:val="000000"/>
                <w:sz w:val="18"/>
                <w:szCs w:val="18"/>
                <w:lang w:val="en-US" w:eastAsia="en-GB"/>
              </w:rPr>
              <w:t>humifusa</w:t>
            </w:r>
            <w:proofErr w:type="spellEnd"/>
          </w:p>
        </w:tc>
        <w:tc>
          <w:tcPr>
            <w:tcW w:w="2941" w:type="dxa"/>
            <w:shd w:val="clear" w:color="auto" w:fill="auto"/>
          </w:tcPr>
          <w:p w14:paraId="61804F35" w14:textId="4D5E0E8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thyme-leaved speedwell</w:t>
            </w:r>
          </w:p>
        </w:tc>
        <w:tc>
          <w:tcPr>
            <w:tcW w:w="886" w:type="dxa"/>
            <w:shd w:val="clear" w:color="auto" w:fill="auto"/>
          </w:tcPr>
          <w:p w14:paraId="126B9BC5" w14:textId="4EA0DE9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5437D2D" w14:textId="0C88172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926126C" w14:textId="77777777" w:rsidR="002C2EA9" w:rsidRPr="002C2EA9" w:rsidRDefault="002C2EA9" w:rsidP="00C04EA9">
            <w:pPr>
              <w:spacing w:line="240" w:lineRule="auto"/>
              <w:jc w:val="center"/>
              <w:rPr>
                <w:sz w:val="18"/>
                <w:szCs w:val="18"/>
                <w:lang w:val="en-US" w:eastAsia="en-GB"/>
              </w:rPr>
            </w:pPr>
          </w:p>
        </w:tc>
      </w:tr>
      <w:tr w:rsidR="002C2EA9" w:rsidRPr="002C2EA9" w14:paraId="39EC741D" w14:textId="77777777" w:rsidTr="002C2EA9">
        <w:trPr>
          <w:trHeight w:hRule="exact" w:val="227"/>
        </w:trPr>
        <w:tc>
          <w:tcPr>
            <w:tcW w:w="3119" w:type="dxa"/>
            <w:shd w:val="clear" w:color="auto" w:fill="auto"/>
          </w:tcPr>
          <w:p w14:paraId="5628779B" w14:textId="25481491"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Viola </w:t>
            </w:r>
            <w:proofErr w:type="spellStart"/>
            <w:r w:rsidRPr="002C2EA9">
              <w:rPr>
                <w:i/>
                <w:iCs/>
                <w:color w:val="000000"/>
                <w:sz w:val="18"/>
                <w:szCs w:val="18"/>
                <w:lang w:val="en-US" w:eastAsia="en-GB"/>
              </w:rPr>
              <w:t>langsdorffii</w:t>
            </w:r>
            <w:proofErr w:type="spellEnd"/>
          </w:p>
        </w:tc>
        <w:tc>
          <w:tcPr>
            <w:tcW w:w="2941" w:type="dxa"/>
            <w:shd w:val="clear" w:color="auto" w:fill="auto"/>
          </w:tcPr>
          <w:p w14:paraId="6981561D" w14:textId="6664E45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laska violet</w:t>
            </w:r>
          </w:p>
        </w:tc>
        <w:tc>
          <w:tcPr>
            <w:tcW w:w="886" w:type="dxa"/>
            <w:shd w:val="clear" w:color="auto" w:fill="auto"/>
          </w:tcPr>
          <w:p w14:paraId="21D18A74" w14:textId="4799EF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EB9378A" w14:textId="7775683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2949A34" w14:textId="77777777" w:rsidR="002C2EA9" w:rsidRPr="002C2EA9" w:rsidRDefault="002C2EA9" w:rsidP="00C04EA9">
            <w:pPr>
              <w:spacing w:line="240" w:lineRule="auto"/>
              <w:jc w:val="center"/>
              <w:rPr>
                <w:sz w:val="18"/>
                <w:szCs w:val="18"/>
                <w:lang w:val="en-US" w:eastAsia="en-GB"/>
              </w:rPr>
            </w:pPr>
          </w:p>
        </w:tc>
      </w:tr>
      <w:tr w:rsidR="002C2EA9" w:rsidRPr="002C2EA9" w14:paraId="7E22A65C" w14:textId="4BBA44B0" w:rsidTr="0082724B">
        <w:trPr>
          <w:trHeight w:hRule="exact" w:val="227"/>
        </w:trPr>
        <w:tc>
          <w:tcPr>
            <w:tcW w:w="3119" w:type="dxa"/>
            <w:shd w:val="clear" w:color="auto" w:fill="auto"/>
          </w:tcPr>
          <w:p w14:paraId="65D3D0D4" w14:textId="6CC05B89" w:rsidR="002C2EA9" w:rsidRPr="002C2EA9" w:rsidRDefault="002C2EA9" w:rsidP="00C04EA9">
            <w:pPr>
              <w:spacing w:line="240" w:lineRule="auto"/>
              <w:rPr>
                <w:sz w:val="18"/>
                <w:szCs w:val="18"/>
                <w:lang w:val="en-US" w:eastAsia="en-GB"/>
              </w:rPr>
            </w:pPr>
          </w:p>
        </w:tc>
        <w:tc>
          <w:tcPr>
            <w:tcW w:w="2941" w:type="dxa"/>
            <w:shd w:val="clear" w:color="auto" w:fill="auto"/>
          </w:tcPr>
          <w:p w14:paraId="09FF3C32" w14:textId="11CC7C11" w:rsidR="002C2EA9" w:rsidRPr="002C2EA9" w:rsidRDefault="002C2EA9" w:rsidP="00C04EA9">
            <w:pPr>
              <w:spacing w:line="240" w:lineRule="auto"/>
              <w:rPr>
                <w:sz w:val="18"/>
                <w:szCs w:val="18"/>
                <w:lang w:val="en-US" w:eastAsia="en-GB"/>
              </w:rPr>
            </w:pPr>
          </w:p>
        </w:tc>
        <w:tc>
          <w:tcPr>
            <w:tcW w:w="886" w:type="dxa"/>
            <w:shd w:val="clear" w:color="auto" w:fill="auto"/>
          </w:tcPr>
          <w:p w14:paraId="1FB50236" w14:textId="74CDAF56" w:rsidR="002C2EA9" w:rsidRPr="002C2EA9" w:rsidRDefault="002C2EA9" w:rsidP="00C04EA9">
            <w:pPr>
              <w:spacing w:line="240" w:lineRule="auto"/>
              <w:jc w:val="center"/>
              <w:rPr>
                <w:sz w:val="18"/>
                <w:szCs w:val="18"/>
                <w:lang w:val="en-US" w:eastAsia="en-GB"/>
              </w:rPr>
            </w:pPr>
          </w:p>
        </w:tc>
        <w:tc>
          <w:tcPr>
            <w:tcW w:w="886" w:type="dxa"/>
          </w:tcPr>
          <w:p w14:paraId="25AD11E3"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3E9EC6E" w14:textId="4980FF44" w:rsidR="002C2EA9" w:rsidRPr="002C2EA9" w:rsidRDefault="002C2EA9" w:rsidP="00C04EA9">
            <w:pPr>
              <w:spacing w:line="240" w:lineRule="auto"/>
              <w:jc w:val="center"/>
              <w:rPr>
                <w:color w:val="000000"/>
                <w:sz w:val="18"/>
                <w:szCs w:val="18"/>
                <w:lang w:val="en-US" w:eastAsia="en-GB"/>
              </w:rPr>
            </w:pPr>
          </w:p>
        </w:tc>
      </w:tr>
    </w:tbl>
    <w:p w14:paraId="7D426772" w14:textId="487F50DA" w:rsidR="00150116" w:rsidRPr="0099294D" w:rsidRDefault="00150116" w:rsidP="00C04EA9">
      <w:pPr>
        <w:rPr>
          <w:rFonts w:ascii="Segoe UI" w:hAnsi="Segoe UI" w:cs="Segoe UI"/>
          <w:sz w:val="18"/>
          <w:szCs w:val="18"/>
          <w:lang w:val="en-US" w:eastAsia="en-GB"/>
        </w:rPr>
      </w:pPr>
    </w:p>
    <w:p w14:paraId="531FEF71" w14:textId="0C64A557" w:rsidR="00150116" w:rsidRDefault="00150116" w:rsidP="00C04EA9"/>
    <w:p w14:paraId="0C27BD25" w14:textId="6B8FF34E" w:rsidR="00150116" w:rsidRDefault="00150116" w:rsidP="00C04EA9"/>
    <w:p w14:paraId="0C75E064" w14:textId="4B6CCBAB" w:rsidR="00150116" w:rsidRDefault="00150116" w:rsidP="00C04EA9"/>
    <w:p w14:paraId="7D32B9C0" w14:textId="07ED6A40" w:rsidR="00150116" w:rsidRDefault="00150116" w:rsidP="00C04EA9"/>
    <w:p w14:paraId="3A11D5B8" w14:textId="3331BCCD" w:rsidR="00150116" w:rsidRDefault="00150116" w:rsidP="00C04EA9"/>
    <w:p w14:paraId="53E4F826" w14:textId="1210A260" w:rsidR="00150116" w:rsidRDefault="00150116" w:rsidP="00C04EA9"/>
    <w:p w14:paraId="2331E4D0" w14:textId="44E93B54" w:rsidR="00150116" w:rsidRDefault="00150116" w:rsidP="00C04EA9"/>
    <w:p w14:paraId="4295D3F7" w14:textId="08F18B64" w:rsidR="00150116" w:rsidRDefault="00150116" w:rsidP="00C04EA9"/>
    <w:p w14:paraId="357D3AF1" w14:textId="7ABE98DF" w:rsidR="00150116" w:rsidRDefault="00150116" w:rsidP="00C04EA9"/>
    <w:p w14:paraId="5CFFFB71" w14:textId="42014275" w:rsidR="00150116" w:rsidRDefault="00150116" w:rsidP="00C04EA9"/>
    <w:p w14:paraId="05030F7E" w14:textId="3B85D663" w:rsidR="43C0CAC4" w:rsidRPr="00E14013" w:rsidRDefault="43C0CAC4" w:rsidP="00C04EA9"/>
    <w:sectPr w:rsidR="43C0CAC4" w:rsidRPr="00E14013">
      <w:headerReference w:type="even" r:id="rId47"/>
      <w:headerReference w:type="default" r:id="rId48"/>
      <w:footerReference w:type="even" r:id="rId49"/>
      <w:footerReference w:type="default" r:id="rId50"/>
      <w:headerReference w:type="first" r:id="rId51"/>
      <w:footerReference w:type="first" r:id="rId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0690A" w14:textId="77777777" w:rsidR="00D63605" w:rsidRDefault="00D63605" w:rsidP="00FF6217">
      <w:r>
        <w:separator/>
      </w:r>
    </w:p>
  </w:endnote>
  <w:endnote w:type="continuationSeparator" w:id="0">
    <w:p w14:paraId="727B7885" w14:textId="77777777" w:rsidR="00D63605" w:rsidRDefault="00D63605" w:rsidP="00FF6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D048B3" w:rsidRDefault="00D048B3" w:rsidP="00FF0B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D048B3" w:rsidRDefault="00D048B3" w:rsidP="00D04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2C8EBE3A" w:rsidR="00D048B3" w:rsidRDefault="00D048B3" w:rsidP="00FF0B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85670A" w14:textId="77777777" w:rsidR="00D048B3" w:rsidRDefault="00D048B3" w:rsidP="00D048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A3800" w14:textId="77777777" w:rsidR="007F21A8" w:rsidRDefault="007F21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9E5DF" w14:textId="77777777" w:rsidR="00D63605" w:rsidRDefault="00D63605" w:rsidP="00FF6217">
      <w:r>
        <w:separator/>
      </w:r>
    </w:p>
  </w:footnote>
  <w:footnote w:type="continuationSeparator" w:id="0">
    <w:p w14:paraId="791D70D2" w14:textId="77777777" w:rsidR="00D63605" w:rsidRDefault="00D63605" w:rsidP="00FF6217">
      <w:r>
        <w:continuationSeparator/>
      </w:r>
    </w:p>
  </w:footnote>
  <w:footnote w:id="1">
    <w:p w14:paraId="0E5DD0F2" w14:textId="4D8DFE41" w:rsidR="46F3B442" w:rsidRPr="00A35A92" w:rsidRDefault="46F3B442" w:rsidP="00FF6217">
      <w:pPr>
        <w:rPr>
          <w:sz w:val="18"/>
          <w:szCs w:val="18"/>
        </w:rPr>
      </w:pPr>
      <w:r w:rsidRPr="00433614">
        <w:rPr>
          <w:rStyle w:val="FootnoteReference"/>
        </w:rPr>
        <w:footnoteRef/>
      </w:r>
      <w:r w:rsidRPr="00A35A92">
        <w:rPr>
          <w:sz w:val="18"/>
          <w:szCs w:val="18"/>
        </w:rPr>
        <w:t xml:space="preserve"> According to the Policy these losses could not occur in fish habitats with high productive capac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905A2" w14:textId="77777777" w:rsidR="007F21A8" w:rsidRDefault="007F21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A9303" w14:textId="77777777" w:rsidR="007F21A8" w:rsidRDefault="007F21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C9B1E" w14:textId="77777777" w:rsidR="007F21A8" w:rsidRDefault="007F21A8">
    <w:pPr>
      <w:pStyle w:val="Header"/>
    </w:pPr>
  </w:p>
</w:hdr>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5"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7"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50DD67A7"/>
    <w:multiLevelType w:val="multilevel"/>
    <w:tmpl w:val="8B20E5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12"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FB27F3C"/>
    <w:multiLevelType w:val="multilevel"/>
    <w:tmpl w:val="1B74741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17"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23"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24"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25"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2"/>
  </w:num>
  <w:num w:numId="2">
    <w:abstractNumId w:val="24"/>
  </w:num>
  <w:num w:numId="3">
    <w:abstractNumId w:val="4"/>
  </w:num>
  <w:num w:numId="4">
    <w:abstractNumId w:val="1"/>
  </w:num>
  <w:num w:numId="5">
    <w:abstractNumId w:val="11"/>
  </w:num>
  <w:num w:numId="6">
    <w:abstractNumId w:val="16"/>
  </w:num>
  <w:num w:numId="7">
    <w:abstractNumId w:val="6"/>
  </w:num>
  <w:num w:numId="8">
    <w:abstractNumId w:val="23"/>
  </w:num>
  <w:num w:numId="9">
    <w:abstractNumId w:val="3"/>
  </w:num>
  <w:num w:numId="10">
    <w:abstractNumId w:val="9"/>
  </w:num>
  <w:num w:numId="11">
    <w:abstractNumId w:val="20"/>
  </w:num>
  <w:num w:numId="12">
    <w:abstractNumId w:val="7"/>
  </w:num>
  <w:num w:numId="13">
    <w:abstractNumId w:val="19"/>
  </w:num>
  <w:num w:numId="14">
    <w:abstractNumId w:val="10"/>
  </w:num>
  <w:num w:numId="15">
    <w:abstractNumId w:val="15"/>
  </w:num>
  <w:num w:numId="16">
    <w:abstractNumId w:val="5"/>
  </w:num>
  <w:num w:numId="17">
    <w:abstractNumId w:val="2"/>
  </w:num>
  <w:num w:numId="18">
    <w:abstractNumId w:val="8"/>
  </w:num>
  <w:num w:numId="19">
    <w:abstractNumId w:val="17"/>
  </w:num>
  <w:num w:numId="20">
    <w:abstractNumId w:val="21"/>
  </w:num>
  <w:num w:numId="21">
    <w:abstractNumId w:val="0"/>
  </w:num>
  <w:num w:numId="22">
    <w:abstractNumId w:val="12"/>
  </w:num>
  <w:num w:numId="23">
    <w:abstractNumId w:val="14"/>
  </w:num>
  <w:num w:numId="24">
    <w:abstractNumId w:val="25"/>
  </w:num>
  <w:num w:numId="25">
    <w:abstractNumId w:val="18"/>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D87"/>
    <w:rsid w:val="00017A69"/>
    <w:rsid w:val="00026DCC"/>
    <w:rsid w:val="000876F2"/>
    <w:rsid w:val="000934BB"/>
    <w:rsid w:val="000B68F9"/>
    <w:rsid w:val="000D0F60"/>
    <w:rsid w:val="0010319B"/>
    <w:rsid w:val="0010A4C3"/>
    <w:rsid w:val="00150116"/>
    <w:rsid w:val="001A5756"/>
    <w:rsid w:val="001E337B"/>
    <w:rsid w:val="00213C7F"/>
    <w:rsid w:val="00230431"/>
    <w:rsid w:val="0024BA7A"/>
    <w:rsid w:val="00250297"/>
    <w:rsid w:val="00251B19"/>
    <w:rsid w:val="002570BF"/>
    <w:rsid w:val="00265489"/>
    <w:rsid w:val="0026CE76"/>
    <w:rsid w:val="00279339"/>
    <w:rsid w:val="0028A3FB"/>
    <w:rsid w:val="002A5988"/>
    <w:rsid w:val="002AE7C9"/>
    <w:rsid w:val="002B17A3"/>
    <w:rsid w:val="002C2EA9"/>
    <w:rsid w:val="002D0AFE"/>
    <w:rsid w:val="00337B27"/>
    <w:rsid w:val="00337BC9"/>
    <w:rsid w:val="003522D6"/>
    <w:rsid w:val="0035B55D"/>
    <w:rsid w:val="0035BF81"/>
    <w:rsid w:val="00380060"/>
    <w:rsid w:val="003907E8"/>
    <w:rsid w:val="00393EDB"/>
    <w:rsid w:val="00397775"/>
    <w:rsid w:val="0041032E"/>
    <w:rsid w:val="00433614"/>
    <w:rsid w:val="0043F6E3"/>
    <w:rsid w:val="00461FC8"/>
    <w:rsid w:val="0047230C"/>
    <w:rsid w:val="00477240"/>
    <w:rsid w:val="004B6A42"/>
    <w:rsid w:val="004EA4EC"/>
    <w:rsid w:val="00540A49"/>
    <w:rsid w:val="005B1331"/>
    <w:rsid w:val="005D39B6"/>
    <w:rsid w:val="005DF4C0"/>
    <w:rsid w:val="005E2C09"/>
    <w:rsid w:val="0062E7C3"/>
    <w:rsid w:val="006382B4"/>
    <w:rsid w:val="006567E1"/>
    <w:rsid w:val="00664C7B"/>
    <w:rsid w:val="00672345"/>
    <w:rsid w:val="006CAB48"/>
    <w:rsid w:val="006FB8E7"/>
    <w:rsid w:val="00746D87"/>
    <w:rsid w:val="0075B9D7"/>
    <w:rsid w:val="007A00AD"/>
    <w:rsid w:val="007BED4F"/>
    <w:rsid w:val="007D1ACD"/>
    <w:rsid w:val="007E49CF"/>
    <w:rsid w:val="007E691F"/>
    <w:rsid w:val="007F1D87"/>
    <w:rsid w:val="007F21A8"/>
    <w:rsid w:val="00814281"/>
    <w:rsid w:val="00826736"/>
    <w:rsid w:val="0082724B"/>
    <w:rsid w:val="00862AE5"/>
    <w:rsid w:val="00895739"/>
    <w:rsid w:val="008A09FA"/>
    <w:rsid w:val="008B6FC0"/>
    <w:rsid w:val="008B8A85"/>
    <w:rsid w:val="008C2695"/>
    <w:rsid w:val="008C35EF"/>
    <w:rsid w:val="00908789"/>
    <w:rsid w:val="009127CF"/>
    <w:rsid w:val="0093604B"/>
    <w:rsid w:val="0095F0C2"/>
    <w:rsid w:val="00965F86"/>
    <w:rsid w:val="0099294D"/>
    <w:rsid w:val="009C7E6E"/>
    <w:rsid w:val="009F8993"/>
    <w:rsid w:val="00A17877"/>
    <w:rsid w:val="00A35A92"/>
    <w:rsid w:val="00A8128F"/>
    <w:rsid w:val="00A9C2F3"/>
    <w:rsid w:val="00AA5631"/>
    <w:rsid w:val="00AA7C40"/>
    <w:rsid w:val="00AB1B6C"/>
    <w:rsid w:val="00AC8BBB"/>
    <w:rsid w:val="00AE7749"/>
    <w:rsid w:val="00B0151E"/>
    <w:rsid w:val="00B4FF6B"/>
    <w:rsid w:val="00B54613"/>
    <w:rsid w:val="00BC6223"/>
    <w:rsid w:val="00BD6A71"/>
    <w:rsid w:val="00BF3340"/>
    <w:rsid w:val="00BF4260"/>
    <w:rsid w:val="00BF53F4"/>
    <w:rsid w:val="00BF5966"/>
    <w:rsid w:val="00C04EA9"/>
    <w:rsid w:val="00C067FD"/>
    <w:rsid w:val="00C0FD5A"/>
    <w:rsid w:val="00C64322"/>
    <w:rsid w:val="00CA3CA6"/>
    <w:rsid w:val="00CB2FF1"/>
    <w:rsid w:val="00CDD155"/>
    <w:rsid w:val="00D048B3"/>
    <w:rsid w:val="00D17CD5"/>
    <w:rsid w:val="00D63605"/>
    <w:rsid w:val="00D8360C"/>
    <w:rsid w:val="00DE5FF6"/>
    <w:rsid w:val="00E01AD0"/>
    <w:rsid w:val="00E04535"/>
    <w:rsid w:val="00E14013"/>
    <w:rsid w:val="00E17359"/>
    <w:rsid w:val="00E2807A"/>
    <w:rsid w:val="00E54C71"/>
    <w:rsid w:val="00E85ECD"/>
    <w:rsid w:val="00E97C30"/>
    <w:rsid w:val="00EA268F"/>
    <w:rsid w:val="00EA5759"/>
    <w:rsid w:val="00EC77DC"/>
    <w:rsid w:val="00ED5A94"/>
    <w:rsid w:val="00ED76C0"/>
    <w:rsid w:val="00EE54D1"/>
    <w:rsid w:val="00F077C2"/>
    <w:rsid w:val="00F2EEAA"/>
    <w:rsid w:val="00F368D9"/>
    <w:rsid w:val="00F45DD9"/>
    <w:rsid w:val="00F5EE1F"/>
    <w:rsid w:val="00F8589F"/>
    <w:rsid w:val="00FB498E"/>
    <w:rsid w:val="00FF6217"/>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4001C9"/>
    <w:rsid w:val="6E401308"/>
    <w:rsid w:val="6E43CBEC"/>
    <w:rsid w:val="6E465BCB"/>
    <w:rsid w:val="6E483B61"/>
    <w:rsid w:val="6E490991"/>
    <w:rsid w:val="6E4F69BC"/>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17"/>
    <w:pPr>
      <w:spacing w:line="276"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1E337B"/>
    <w:pPr>
      <w:keepNext/>
      <w:keepLines/>
      <w:numPr>
        <w:numId w:val="26"/>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1E337B"/>
    <w:pPr>
      <w:keepNext/>
      <w:keepLines/>
      <w:numPr>
        <w:ilvl w:val="1"/>
        <w:numId w:val="26"/>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C04EA9"/>
    <w:pPr>
      <w:keepNext/>
      <w:keepLines/>
      <w:numPr>
        <w:ilvl w:val="2"/>
        <w:numId w:val="26"/>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1E337B"/>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C04EA9"/>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rPr>
      <w:sz w:val="20"/>
      <w:szCs w:val="20"/>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397775"/>
    <w:pPr>
      <w:spacing w:after="200" w:line="240" w:lineRule="auto"/>
      <w:jc w:val="left"/>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rFonts w:eastAsia="Times New Roman"/>
      <w:sz w:val="24"/>
      <w:szCs w:val="24"/>
      <w:lang w:eastAsia="en-GB"/>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8651">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1193226080">
      <w:bodyDiv w:val="1"/>
      <w:marLeft w:val="0"/>
      <w:marRight w:val="0"/>
      <w:marTop w:val="0"/>
      <w:marBottom w:val="0"/>
      <w:divBdr>
        <w:top w:val="none" w:sz="0" w:space="0" w:color="auto"/>
        <w:left w:val="none" w:sz="0" w:space="0" w:color="auto"/>
        <w:bottom w:val="none" w:sz="0" w:space="0" w:color="auto"/>
        <w:right w:val="none" w:sz="0" w:space="0" w:color="auto"/>
      </w:divBdr>
    </w:div>
    <w:div w:id="1318536596">
      <w:bodyDiv w:val="1"/>
      <w:marLeft w:val="0"/>
      <w:marRight w:val="0"/>
      <w:marTop w:val="0"/>
      <w:marBottom w:val="0"/>
      <w:divBdr>
        <w:top w:val="none" w:sz="0" w:space="0" w:color="auto"/>
        <w:left w:val="none" w:sz="0" w:space="0" w:color="auto"/>
        <w:bottom w:val="none" w:sz="0" w:space="0" w:color="auto"/>
        <w:right w:val="none" w:sz="0" w:space="0" w:color="auto"/>
      </w:divBdr>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eader" Target="header1.xml"/><Relationship Id="rId50"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8c7d880092c5444e" Type="http://schemas.microsoft.com/office/2019/09/relationships/intelligence" Target="intelligence.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header" Target="header3.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f6ed0cc6cc027b2e44868c24663aeac9">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59a029b1f35ac73d5ca10d51d75fa13a"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ma:percentage="FALSE">
      <xsd:simpleType>
        <xsd:restriction base="dms:Number"/>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4C47BEB-0F82-A943-931C-7148F1EB6A5A}">
  <ds:schemaRefs>
    <ds:schemaRef ds:uri="http://schemas.openxmlformats.org/officeDocument/2006/bibliography"/>
  </ds:schemaRefs>
</ds:datastoreItem>
</file>

<file path=customXml/itemProps2.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3.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4.xml><?xml version="1.0" encoding="utf-8"?>
<ds:datastoreItem xmlns:ds="http://schemas.openxmlformats.org/officeDocument/2006/customXml" ds:itemID="{97FA0C8A-0F5E-4E98-9DD4-6D14AB3CB1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33</Pages>
  <Words>24055</Words>
  <Characters>137114</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160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c:creator>
  <cp:keywords/>
  <dc:description/>
  <cp:lastModifiedBy>Daniel Stewart</cp:lastModifiedBy>
  <cp:revision>8</cp:revision>
  <dcterms:created xsi:type="dcterms:W3CDTF">2021-11-29T21:06:00Z</dcterms:created>
  <dcterms:modified xsi:type="dcterms:W3CDTF">2021-12-09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3"&gt;&lt;session id="OuBT4sFx"/&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